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446" w:rsidRPr="00B83785" w:rsidRDefault="00306777" w:rsidP="007363E3">
      <w:pPr>
        <w:jc w:val="center"/>
        <w:rPr>
          <w:rFonts w:ascii="Times New Roman" w:hAnsi="Times New Roman" w:cs="Times New Roman"/>
          <w:b/>
          <w:sz w:val="24"/>
          <w:szCs w:val="24"/>
        </w:rPr>
      </w:pPr>
      <w:r>
        <w:rPr>
          <w:rFonts w:ascii="Times New Roman" w:hAnsi="Times New Roman" w:cs="Times New Roman"/>
          <w:b/>
          <w:sz w:val="24"/>
          <w:szCs w:val="24"/>
        </w:rPr>
        <w:t>Applications of</w:t>
      </w:r>
      <w:r w:rsidR="002F54CB">
        <w:rPr>
          <w:rFonts w:ascii="Times New Roman" w:hAnsi="Times New Roman" w:cs="Times New Roman"/>
          <w:b/>
          <w:sz w:val="24"/>
          <w:szCs w:val="24"/>
        </w:rPr>
        <w:t xml:space="preserve"> </w:t>
      </w:r>
      <w:r>
        <w:rPr>
          <w:rFonts w:ascii="Times New Roman" w:hAnsi="Times New Roman" w:cs="Times New Roman"/>
          <w:b/>
          <w:sz w:val="24"/>
          <w:szCs w:val="24"/>
        </w:rPr>
        <w:t>c</w:t>
      </w:r>
      <w:r w:rsidR="007363E3" w:rsidRPr="00B83785">
        <w:rPr>
          <w:rFonts w:ascii="Times New Roman" w:hAnsi="Times New Roman" w:cs="Times New Roman"/>
          <w:b/>
          <w:sz w:val="24"/>
          <w:szCs w:val="24"/>
        </w:rPr>
        <w:t>alcium phosphate nanoparticles in drug delivery system</w:t>
      </w:r>
    </w:p>
    <w:p w:rsidR="0025489F" w:rsidRDefault="00B83785" w:rsidP="00B83785">
      <w:pPr>
        <w:jc w:val="center"/>
        <w:rPr>
          <w:rFonts w:ascii="Times New Roman" w:hAnsi="Times New Roman" w:cs="Times New Roman"/>
          <w:sz w:val="24"/>
          <w:szCs w:val="24"/>
        </w:rPr>
      </w:pPr>
      <w:r w:rsidRPr="00B83785">
        <w:rPr>
          <w:rFonts w:ascii="Times New Roman" w:hAnsi="Times New Roman" w:cs="Times New Roman"/>
          <w:sz w:val="24"/>
          <w:szCs w:val="24"/>
        </w:rPr>
        <w:t>Sanchari Giri, Rajdeep Ganguli, Howa Begam</w:t>
      </w:r>
    </w:p>
    <w:p w:rsidR="00B83785" w:rsidRDefault="00B83785" w:rsidP="00B83785">
      <w:pPr>
        <w:jc w:val="center"/>
        <w:rPr>
          <w:rFonts w:ascii="Times New Roman" w:hAnsi="Times New Roman" w:cs="Times New Roman"/>
          <w:sz w:val="24"/>
          <w:szCs w:val="24"/>
        </w:rPr>
      </w:pPr>
      <w:r>
        <w:rPr>
          <w:rFonts w:ascii="Times New Roman" w:hAnsi="Times New Roman" w:cs="Times New Roman"/>
          <w:sz w:val="24"/>
          <w:szCs w:val="24"/>
        </w:rPr>
        <w:t>Center for Healthcare Science and Technology, Indian Institute of Engineering Science and Technology, Shibpur, Howrah</w:t>
      </w:r>
    </w:p>
    <w:p w:rsidR="000C6D39" w:rsidRDefault="000C6D39" w:rsidP="00B83785">
      <w:pPr>
        <w:jc w:val="center"/>
        <w:rPr>
          <w:rFonts w:ascii="Times New Roman" w:hAnsi="Times New Roman" w:cs="Times New Roman"/>
          <w:sz w:val="24"/>
          <w:szCs w:val="24"/>
        </w:rPr>
      </w:pPr>
    </w:p>
    <w:p w:rsidR="000C6D39" w:rsidRDefault="000C6D39" w:rsidP="00D96FB4">
      <w:pPr>
        <w:jc w:val="both"/>
        <w:rPr>
          <w:rFonts w:ascii="Times New Roman" w:hAnsi="Times New Roman" w:cs="Times New Roman"/>
          <w:b/>
          <w:sz w:val="24"/>
          <w:szCs w:val="24"/>
        </w:rPr>
      </w:pPr>
      <w:r w:rsidRPr="00D96FB4">
        <w:rPr>
          <w:rFonts w:ascii="Times New Roman" w:hAnsi="Times New Roman" w:cs="Times New Roman"/>
          <w:b/>
          <w:sz w:val="24"/>
          <w:szCs w:val="24"/>
        </w:rPr>
        <w:t>Abstract:</w:t>
      </w:r>
    </w:p>
    <w:p w:rsidR="004D63C4" w:rsidRDefault="004D63C4" w:rsidP="004D63C4">
      <w:pPr>
        <w:spacing w:line="360" w:lineRule="auto"/>
        <w:jc w:val="both"/>
        <w:rPr>
          <w:rFonts w:ascii="Times New Roman" w:hAnsi="Times New Roman" w:cs="Times New Roman"/>
          <w:sz w:val="24"/>
          <w:szCs w:val="24"/>
        </w:rPr>
      </w:pPr>
      <w:r w:rsidRPr="004D63C4">
        <w:rPr>
          <w:rFonts w:ascii="Times New Roman" w:hAnsi="Times New Roman" w:cs="Times New Roman"/>
          <w:sz w:val="24"/>
          <w:szCs w:val="24"/>
        </w:rPr>
        <w:t>Calcium phosphates, the major mineral composition of bone and teeth, are exceptionally biocompatible and frequently used in bone tissue engineering. The biodegradable calcium phosphates have a high affinity for nucleic acids and therapeutic prescription drugs.</w:t>
      </w:r>
      <w:r>
        <w:rPr>
          <w:rFonts w:ascii="Times New Roman" w:hAnsi="Times New Roman" w:cs="Times New Roman"/>
          <w:sz w:val="24"/>
          <w:szCs w:val="24"/>
        </w:rPr>
        <w:t xml:space="preserve"> </w:t>
      </w:r>
      <w:r w:rsidRPr="004D63C4">
        <w:rPr>
          <w:rFonts w:ascii="Times New Roman" w:hAnsi="Times New Roman" w:cs="Times New Roman"/>
          <w:sz w:val="24"/>
          <w:szCs w:val="24"/>
        </w:rPr>
        <w:t xml:space="preserve">Calcium phosphate nanoparticles) can also be employed as excellent delivery vehicles to transport therapy into </w:t>
      </w:r>
      <w:r w:rsidR="00523AAA" w:rsidRPr="004D63C4">
        <w:rPr>
          <w:rFonts w:ascii="Times New Roman" w:hAnsi="Times New Roman" w:cs="Times New Roman"/>
          <w:sz w:val="24"/>
          <w:szCs w:val="24"/>
        </w:rPr>
        <w:t>tumor</w:t>
      </w:r>
      <w:r w:rsidRPr="004D63C4">
        <w:rPr>
          <w:rFonts w:ascii="Times New Roman" w:hAnsi="Times New Roman" w:cs="Times New Roman"/>
          <w:sz w:val="24"/>
          <w:szCs w:val="24"/>
        </w:rPr>
        <w:t xml:space="preserve"> cells due to their high affinity for binding to therapeutic medicines and </w:t>
      </w:r>
      <w:r w:rsidR="00523AAA" w:rsidRPr="004D63C4">
        <w:rPr>
          <w:rFonts w:ascii="Times New Roman" w:hAnsi="Times New Roman" w:cs="Times New Roman"/>
          <w:sz w:val="24"/>
          <w:szCs w:val="24"/>
        </w:rPr>
        <w:t>nucleic</w:t>
      </w:r>
      <w:r w:rsidRPr="004D63C4">
        <w:rPr>
          <w:rFonts w:ascii="Times New Roman" w:hAnsi="Times New Roman" w:cs="Times New Roman"/>
          <w:sz w:val="24"/>
          <w:szCs w:val="24"/>
        </w:rPr>
        <w:t xml:space="preserve"> acids. CaPs' simplicity of manufacture and functionalization, as well as intrinsic features such as pH dependent solubility, offer benefits in the administration and release of these bioactive compounds employing CaPs</w:t>
      </w:r>
      <w:bookmarkStart w:id="0" w:name="_GoBack"/>
      <w:bookmarkEnd w:id="0"/>
      <w:r w:rsidRPr="004D63C4">
        <w:rPr>
          <w:rFonts w:ascii="Times New Roman" w:hAnsi="Times New Roman" w:cs="Times New Roman"/>
          <w:sz w:val="24"/>
          <w:szCs w:val="24"/>
        </w:rPr>
        <w:t xml:space="preserve"> as nanocarriers. Because of their safety and biodegradability, calci</w:t>
      </w:r>
      <w:r w:rsidR="009514FE">
        <w:rPr>
          <w:rFonts w:ascii="Times New Roman" w:hAnsi="Times New Roman" w:cs="Times New Roman"/>
          <w:sz w:val="24"/>
          <w:szCs w:val="24"/>
        </w:rPr>
        <w:t>um phosphate nanoparticles (CaP</w:t>
      </w:r>
      <w:r w:rsidRPr="004D63C4">
        <w:rPr>
          <w:rFonts w:ascii="Times New Roman" w:hAnsi="Times New Roman" w:cs="Times New Roman"/>
          <w:sz w:val="24"/>
          <w:szCs w:val="24"/>
        </w:rPr>
        <w:t xml:space="preserve">NPs) are effective carriers for vaccine formulation and adjuvants. </w:t>
      </w:r>
      <w:r w:rsidR="009514FE">
        <w:rPr>
          <w:rFonts w:ascii="Times New Roman" w:hAnsi="Times New Roman" w:cs="Times New Roman"/>
          <w:sz w:val="24"/>
        </w:rPr>
        <w:t>A b</w:t>
      </w:r>
      <w:r w:rsidR="00DC2A19">
        <w:rPr>
          <w:rFonts w:ascii="Times New Roman" w:hAnsi="Times New Roman" w:cs="Times New Roman"/>
          <w:sz w:val="24"/>
        </w:rPr>
        <w:t>rief account on the usage of CaP</w:t>
      </w:r>
      <w:r w:rsidR="009514FE">
        <w:rPr>
          <w:rFonts w:ascii="Times New Roman" w:hAnsi="Times New Roman" w:cs="Times New Roman"/>
          <w:sz w:val="24"/>
        </w:rPr>
        <w:t xml:space="preserve">NPs as a vehicle of drug delivery for various diseases and also in the field of regenerative medicine has been explained. </w:t>
      </w:r>
      <w:r w:rsidRPr="004D63C4">
        <w:rPr>
          <w:rFonts w:ascii="Times New Roman" w:hAnsi="Times New Roman" w:cs="Times New Roman"/>
          <w:sz w:val="24"/>
          <w:szCs w:val="24"/>
        </w:rPr>
        <w:t>Many research groups have made signi</w:t>
      </w:r>
      <w:r w:rsidR="009514FE">
        <w:rPr>
          <w:rFonts w:ascii="Times New Roman" w:hAnsi="Times New Roman" w:cs="Times New Roman"/>
          <w:sz w:val="24"/>
          <w:szCs w:val="24"/>
        </w:rPr>
        <w:t>ficant progress in studying CaP</w:t>
      </w:r>
      <w:r w:rsidRPr="004D63C4">
        <w:rPr>
          <w:rFonts w:ascii="Times New Roman" w:hAnsi="Times New Roman" w:cs="Times New Roman"/>
          <w:sz w:val="24"/>
          <w:szCs w:val="24"/>
        </w:rPr>
        <w:t>NPs in the context of vaccination. In this study, we</w:t>
      </w:r>
      <w:r w:rsidR="009514FE">
        <w:rPr>
          <w:rFonts w:ascii="Times New Roman" w:hAnsi="Times New Roman" w:cs="Times New Roman"/>
          <w:sz w:val="24"/>
          <w:szCs w:val="24"/>
        </w:rPr>
        <w:t xml:space="preserve"> also</w:t>
      </w:r>
      <w:r w:rsidRPr="004D63C4">
        <w:rPr>
          <w:rFonts w:ascii="Times New Roman" w:hAnsi="Times New Roman" w:cs="Times New Roman"/>
          <w:sz w:val="24"/>
          <w:szCs w:val="24"/>
        </w:rPr>
        <w:t xml:space="preserve"> focused on the fundamental properties of CaPNPs as well as their most recent application as a vaccine.</w:t>
      </w:r>
    </w:p>
    <w:p w:rsidR="008F2C96" w:rsidRPr="008F2C96" w:rsidRDefault="008F2C96" w:rsidP="004D63C4">
      <w:pPr>
        <w:spacing w:line="360" w:lineRule="auto"/>
        <w:jc w:val="both"/>
        <w:rPr>
          <w:rFonts w:ascii="Times New Roman" w:hAnsi="Times New Roman" w:cs="Times New Roman"/>
          <w:i/>
          <w:sz w:val="24"/>
          <w:szCs w:val="24"/>
        </w:rPr>
      </w:pPr>
      <w:r w:rsidRPr="008F2C96">
        <w:rPr>
          <w:rFonts w:ascii="Times New Roman" w:hAnsi="Times New Roman" w:cs="Times New Roman"/>
          <w:b/>
          <w:sz w:val="24"/>
          <w:szCs w:val="24"/>
        </w:rPr>
        <w:t xml:space="preserve">Keywords: </w:t>
      </w:r>
      <w:r w:rsidRPr="008F2C96">
        <w:rPr>
          <w:rFonts w:ascii="Times New Roman" w:hAnsi="Times New Roman" w:cs="Times New Roman"/>
          <w:i/>
          <w:sz w:val="24"/>
          <w:szCs w:val="24"/>
        </w:rPr>
        <w:t>Calcium phosphate nanoparticle, cancer, drug delivery, immune system, vaccine</w:t>
      </w:r>
    </w:p>
    <w:p w:rsidR="00D96FB4" w:rsidRDefault="00D96FB4" w:rsidP="00B83785">
      <w:pPr>
        <w:jc w:val="center"/>
        <w:rPr>
          <w:rFonts w:ascii="Times New Roman" w:hAnsi="Times New Roman" w:cs="Times New Roman"/>
          <w:sz w:val="24"/>
          <w:szCs w:val="24"/>
        </w:rPr>
      </w:pPr>
    </w:p>
    <w:p w:rsidR="0025489F" w:rsidRPr="009B100D" w:rsidRDefault="0051190E" w:rsidP="009B100D">
      <w:pPr>
        <w:pStyle w:val="ListParagraph"/>
        <w:numPr>
          <w:ilvl w:val="0"/>
          <w:numId w:val="2"/>
        </w:numPr>
        <w:rPr>
          <w:rFonts w:ascii="Times New Roman" w:hAnsi="Times New Roman" w:cs="Times New Roman"/>
          <w:b/>
          <w:sz w:val="24"/>
          <w:szCs w:val="24"/>
        </w:rPr>
      </w:pPr>
      <w:r w:rsidRPr="009B100D">
        <w:rPr>
          <w:rFonts w:ascii="Times New Roman" w:hAnsi="Times New Roman" w:cs="Times New Roman"/>
          <w:b/>
          <w:sz w:val="24"/>
          <w:szCs w:val="24"/>
        </w:rPr>
        <w:t xml:space="preserve">Introduction: </w:t>
      </w:r>
    </w:p>
    <w:p w:rsidR="00DB04ED" w:rsidRDefault="00DB04ED" w:rsidP="0051190E">
      <w:pPr>
        <w:autoSpaceDE w:val="0"/>
        <w:autoSpaceDN w:val="0"/>
        <w:adjustRightInd w:val="0"/>
        <w:spacing w:after="0" w:line="360" w:lineRule="auto"/>
        <w:jc w:val="both"/>
        <w:rPr>
          <w:rFonts w:ascii="Times New Roman" w:hAnsi="Times New Roman" w:cs="Times New Roman"/>
          <w:color w:val="000000"/>
          <w:sz w:val="24"/>
          <w:szCs w:val="24"/>
        </w:rPr>
      </w:pPr>
    </w:p>
    <w:p w:rsidR="00BB1183" w:rsidRPr="00BB1183" w:rsidRDefault="00DB04ED" w:rsidP="00C513A9">
      <w:pPr>
        <w:autoSpaceDE w:val="0"/>
        <w:autoSpaceDN w:val="0"/>
        <w:adjustRightInd w:val="0"/>
        <w:spacing w:after="0" w:line="360" w:lineRule="auto"/>
        <w:jc w:val="both"/>
        <w:rPr>
          <w:rFonts w:ascii="Times New Roman" w:hAnsi="Times New Roman" w:cs="Times New Roman"/>
          <w:color w:val="000000"/>
          <w:sz w:val="24"/>
          <w:szCs w:val="24"/>
        </w:rPr>
      </w:pPr>
      <w:r w:rsidRPr="00DB04ED">
        <w:rPr>
          <w:rFonts w:ascii="Times New Roman" w:hAnsi="Times New Roman" w:cs="Times New Roman"/>
          <w:color w:val="000000"/>
          <w:sz w:val="24"/>
          <w:szCs w:val="24"/>
        </w:rPr>
        <w:t>Nanoparticles</w:t>
      </w:r>
      <w:r>
        <w:rPr>
          <w:rFonts w:ascii="Times New Roman" w:hAnsi="Times New Roman" w:cs="Times New Roman"/>
          <w:color w:val="000000"/>
          <w:sz w:val="24"/>
          <w:szCs w:val="24"/>
        </w:rPr>
        <w:t xml:space="preserve"> (NPs)</w:t>
      </w:r>
      <w:r w:rsidRPr="00DB04ED">
        <w:rPr>
          <w:rFonts w:ascii="Times New Roman" w:hAnsi="Times New Roman" w:cs="Times New Roman"/>
          <w:color w:val="000000"/>
          <w:sz w:val="24"/>
          <w:szCs w:val="24"/>
        </w:rPr>
        <w:t xml:space="preserve"> are p</w:t>
      </w:r>
      <w:r>
        <w:rPr>
          <w:rFonts w:ascii="Times New Roman" w:hAnsi="Times New Roman" w:cs="Times New Roman"/>
          <w:color w:val="000000"/>
          <w:sz w:val="24"/>
          <w:szCs w:val="24"/>
        </w:rPr>
        <w:t xml:space="preserve">romising drug delivery systems due to </w:t>
      </w:r>
      <w:r w:rsidRPr="00DB04ED">
        <w:rPr>
          <w:rFonts w:ascii="Times New Roman" w:hAnsi="Times New Roman" w:cs="Times New Roman"/>
          <w:color w:val="000000"/>
          <w:sz w:val="24"/>
          <w:szCs w:val="24"/>
        </w:rPr>
        <w:t>their ability to enter and exit biological compartmen</w:t>
      </w:r>
      <w:r>
        <w:rPr>
          <w:rFonts w:ascii="Times New Roman" w:hAnsi="Times New Roman" w:cs="Times New Roman"/>
          <w:color w:val="000000"/>
          <w:sz w:val="24"/>
          <w:szCs w:val="24"/>
        </w:rPr>
        <w:t>ts and reach biological targets.</w:t>
      </w:r>
      <w:r w:rsidRPr="00DB04ED">
        <w:rPr>
          <w:rFonts w:ascii="Times New Roman" w:hAnsi="Times New Roman" w:cs="Times New Roman"/>
          <w:color w:val="000000"/>
          <w:sz w:val="24"/>
          <w:szCs w:val="24"/>
        </w:rPr>
        <w:t xml:space="preserve"> </w:t>
      </w:r>
      <w:r w:rsidR="00A11372" w:rsidRPr="00604FB8">
        <w:rPr>
          <w:rFonts w:asciiTheme="majorBidi" w:hAnsiTheme="majorBidi" w:cstheme="majorBidi"/>
          <w:color w:val="000000"/>
          <w:sz w:val="24"/>
          <w:szCs w:val="24"/>
        </w:rPr>
        <w:t>The unique optical, electrical, physicochemical, and biological features of nanoparticles—due to their high surface to volume ratio—have led to their usage as drug delivery systems</w:t>
      </w:r>
      <w:r w:rsidR="0002684E">
        <w:rPr>
          <w:rFonts w:asciiTheme="majorBidi" w:hAnsiTheme="majorBidi" w:cstheme="majorBidi"/>
          <w:color w:val="000000"/>
          <w:sz w:val="24"/>
          <w:szCs w:val="24"/>
        </w:rPr>
        <w:t xml:space="preserve"> </w:t>
      </w:r>
      <w:r w:rsidR="0002684E">
        <w:rPr>
          <w:rFonts w:ascii="Times New Roman" w:hAnsi="Times New Roman" w:cs="Times New Roman"/>
          <w:color w:val="000000"/>
          <w:sz w:val="24"/>
          <w:szCs w:val="24"/>
        </w:rPr>
        <w:fldChar w:fldCharType="begin"/>
      </w:r>
      <w:r w:rsidR="00BB1183">
        <w:rPr>
          <w:rFonts w:ascii="Times New Roman" w:hAnsi="Times New Roman" w:cs="Times New Roman"/>
          <w:color w:val="000000"/>
          <w:sz w:val="24"/>
          <w:szCs w:val="24"/>
        </w:rPr>
        <w:instrText xml:space="preserve"> ADDIN ZOTERO_ITEM CSL_CITATION {"citationID":"GHNZ7CDs","properties":{"formattedCitation":"[1]","plainCitation":"[1]","noteIndex":0},"citationItems":[{"id":582,"uris":["http://zotero.org/users/10104235/items/R63WXC5G"],"itemData":{"id":582,"type":"article-journal","abstract":"Nanoparticles are promising vehicles for the precise delivery of molecular therapies to diseased sites. Nanoparticles interact with a series of tissues and cells before they reach their target, which causes less than 1% of administered nanoparticles to be delivered to these target sites. Researchers have been studying the nano-bio interactions that mediate nanoparticle delivery to develop guidelines for designing nanoparticles with enhanced delivery properties. In this review article, we describe these nano-bio interactions with a series of mathematical equations that quantitatively define the nanoparticle delivery process. We employ a compartment model framework to describe delivery where nanoparticles are either (1) at the site of administration, (2) in the vicinity of target cells, (3) internalized by the target cells, or (4) sequestered away in off-target sites or eliminated from the body. This framework explains how different biological processes govern nanoparticle transport between these compartments, and the role of intercompartmental transport rates in determining the final nanoparticle delivery efficiency. Our framework provides guiding principles to engineer nanoparticles for improved targeted delivery.","container-title":"Advanced Drug Delivery Reviews","DOI":"10.1016/j.addr.2022.114520","ISSN":"0169-409X","journalAbbreviation":"Advanced Drug Delivery Reviews","language":"en","page":"114520","source":"ScienceDirect","title":"A proposed mathematical description of in vivo nanoparticle delivery","volume":"189","author":[{"family":"Wu","given":"Jamie L. Y."},{"family":"Stordy","given":"Benjamin P."},{"family":"Nguyen","given":"Luan N. M."},{"family":"Deutschman","given":"Christopher P."},{"family":"Chan","given":"Warren C. W."}],"issued":{"date-parts":[["2022",10,1]]}}}],"schema":"https://github.com/citation-style-language/schema/raw/master/csl-citation.json"} </w:instrText>
      </w:r>
      <w:r w:rsidR="0002684E">
        <w:rPr>
          <w:rFonts w:ascii="Times New Roman" w:hAnsi="Times New Roman" w:cs="Times New Roman"/>
          <w:color w:val="000000"/>
          <w:sz w:val="24"/>
          <w:szCs w:val="24"/>
        </w:rPr>
        <w:fldChar w:fldCharType="separate"/>
      </w:r>
      <w:r w:rsidR="00BB1183" w:rsidRPr="00BB1183">
        <w:rPr>
          <w:rFonts w:ascii="Times New Roman" w:hAnsi="Times New Roman" w:cs="Times New Roman"/>
          <w:sz w:val="24"/>
        </w:rPr>
        <w:t>[1]</w:t>
      </w:r>
      <w:r w:rsidR="0002684E">
        <w:rPr>
          <w:rFonts w:ascii="Times New Roman" w:hAnsi="Times New Roman" w:cs="Times New Roman"/>
          <w:color w:val="000000"/>
          <w:sz w:val="24"/>
          <w:szCs w:val="24"/>
        </w:rPr>
        <w:fldChar w:fldCharType="end"/>
      </w:r>
      <w:r w:rsidR="00A11372" w:rsidRPr="00604FB8">
        <w:rPr>
          <w:rFonts w:asciiTheme="majorBidi" w:hAnsiTheme="majorBidi" w:cstheme="majorBidi"/>
          <w:color w:val="000000"/>
          <w:sz w:val="24"/>
          <w:szCs w:val="24"/>
        </w:rPr>
        <w:t xml:space="preserve">. </w:t>
      </w:r>
      <w:r w:rsidR="00A11372">
        <w:rPr>
          <w:rFonts w:asciiTheme="majorBidi" w:hAnsiTheme="majorBidi" w:cstheme="majorBidi"/>
          <w:color w:val="000000"/>
          <w:sz w:val="24"/>
          <w:szCs w:val="24"/>
        </w:rPr>
        <w:t xml:space="preserve"> </w:t>
      </w:r>
      <w:r w:rsidR="00A11372" w:rsidRPr="00604FB8">
        <w:rPr>
          <w:rFonts w:asciiTheme="majorBidi" w:hAnsiTheme="majorBidi" w:cstheme="majorBidi"/>
          <w:color w:val="000000"/>
          <w:sz w:val="24"/>
          <w:szCs w:val="24"/>
        </w:rPr>
        <w:t>Any prospective bioactive substances should be able to be incorporated into a drug carrier through physical or chemical bonding while also being protected in the bloodstream.</w:t>
      </w:r>
      <w:r w:rsidR="0002684E">
        <w:rPr>
          <w:rFonts w:ascii="Times New Roman" w:hAnsi="Times New Roman" w:cs="Times New Roman"/>
          <w:color w:val="000000"/>
          <w:sz w:val="24"/>
          <w:szCs w:val="24"/>
        </w:rPr>
        <w:t xml:space="preserve"> </w:t>
      </w:r>
      <w:r w:rsidRPr="00DB04ED">
        <w:rPr>
          <w:rFonts w:ascii="Times New Roman" w:hAnsi="Times New Roman" w:cs="Times New Roman"/>
          <w:color w:val="000000"/>
          <w:sz w:val="24"/>
          <w:szCs w:val="24"/>
        </w:rPr>
        <w:t>By adjusting their size, shape, ability to carry cargo, and surface qualities, nanoparticles can be made to carry out a variety of task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BB1183">
        <w:rPr>
          <w:rFonts w:ascii="Times New Roman" w:hAnsi="Times New Roman" w:cs="Times New Roman"/>
          <w:color w:val="000000"/>
          <w:sz w:val="24"/>
          <w:szCs w:val="24"/>
        </w:rPr>
        <w:instrText xml:space="preserve"> ADDIN ZOTERO_ITEM CSL_CITATION {"citationID":"jX72Qeuh","properties":{"formattedCitation":"[2]","plainCitation":"[2]","noteIndex":0},"citationItems":[{"id":581,"uris":["http://zotero.org/users/10104235/items/ZKPJ8FK3"],"itemData":{"id":581,"type":"article-journal","abstract":"An understanding of the interactions between nanoparticles and biological systems is of significant interest. Studies aimed at correlating the properties of nanomaterials such as size, shape, chemical functionality, surface charge, and composition with biomolecular signaling, biological kinetics, transportation, and toxicity in both cell culture and animal experiments are under way. These fundamental studies will provide a foundation for engineering the next generation of nanoscale devices. Here, we provide rationales for these studies, review the current progress in studies of the interactions of nanomaterials with biological systems, and provide a perspective on the long-term implications of these findings.","container-title":"Annual Review of Biomedical Engineering","DOI":"10.1146/annurev-bioeng-071811-150124","issue":"1","note":"_eprint: https://doi.org/10.1146/annurev-bioeng-071811-150124\nPMID: 22524388","page":"1-16","source":"Annual Reviews","title":"The Effect of Nanoparticle Size, Shape, and Surface Chemistry on Biological Systems","volume":"14","author":[{"family":"Albanese","given":"Alexandre"},{"family":"Tang","given":"Peter S."},{"family":"Chan","given":"Warren C.W."}],"issued":{"date-parts":[["2012"]]}}}],"schema":"https://github.com/citation-style-language/schema/raw/master/csl-citation.json"} </w:instrText>
      </w:r>
      <w:r>
        <w:rPr>
          <w:rFonts w:ascii="Times New Roman" w:hAnsi="Times New Roman" w:cs="Times New Roman"/>
          <w:color w:val="000000"/>
          <w:sz w:val="24"/>
          <w:szCs w:val="24"/>
        </w:rPr>
        <w:fldChar w:fldCharType="separate"/>
      </w:r>
      <w:r w:rsidR="00BB1183" w:rsidRPr="00BB1183">
        <w:rPr>
          <w:rFonts w:ascii="Times New Roman" w:hAnsi="Times New Roman" w:cs="Times New Roman"/>
          <w:sz w:val="24"/>
        </w:rPr>
        <w:t>[2]</w:t>
      </w:r>
      <w:r>
        <w:rPr>
          <w:rFonts w:ascii="Times New Roman" w:hAnsi="Times New Roman" w:cs="Times New Roman"/>
          <w:color w:val="000000"/>
          <w:sz w:val="24"/>
          <w:szCs w:val="24"/>
        </w:rPr>
        <w:fldChar w:fldCharType="end"/>
      </w:r>
      <w:r w:rsidRPr="00DB04ED">
        <w:rPr>
          <w:rFonts w:ascii="Times New Roman" w:hAnsi="Times New Roman" w:cs="Times New Roman"/>
          <w:color w:val="000000"/>
          <w:sz w:val="24"/>
          <w:szCs w:val="24"/>
        </w:rPr>
        <w:t>.</w:t>
      </w:r>
      <w:r w:rsidR="0025489F" w:rsidRPr="0051190E">
        <w:rPr>
          <w:rFonts w:ascii="Times New Roman" w:hAnsi="Times New Roman" w:cs="Times New Roman"/>
          <w:color w:val="000000"/>
          <w:sz w:val="24"/>
          <w:szCs w:val="24"/>
        </w:rPr>
        <w:t xml:space="preserve"> </w:t>
      </w:r>
      <w:r w:rsidR="00816913" w:rsidRPr="00816913">
        <w:rPr>
          <w:rFonts w:ascii="Times New Roman" w:hAnsi="Times New Roman" w:cs="Times New Roman"/>
          <w:color w:val="000000"/>
          <w:sz w:val="24"/>
          <w:szCs w:val="24"/>
        </w:rPr>
        <w:t xml:space="preserve">Potential bioactive </w:t>
      </w:r>
      <w:r w:rsidR="00816913" w:rsidRPr="00816913">
        <w:rPr>
          <w:rFonts w:ascii="Times New Roman" w:hAnsi="Times New Roman" w:cs="Times New Roman"/>
          <w:color w:val="000000"/>
          <w:sz w:val="24"/>
          <w:szCs w:val="24"/>
        </w:rPr>
        <w:lastRenderedPageBreak/>
        <w:t xml:space="preserve">substances ought to be able to be incorporated physically or chemically by a drug nanocarrier in order to protect them in the bloodstream. To improve therapeutic effectiveness, the nanocarrier complex should </w:t>
      </w:r>
      <w:r w:rsidR="0002684E">
        <w:rPr>
          <w:rFonts w:ascii="Times New Roman" w:hAnsi="Times New Roman" w:cs="Times New Roman"/>
          <w:color w:val="000000"/>
          <w:sz w:val="24"/>
          <w:szCs w:val="24"/>
        </w:rPr>
        <w:t>degrade</w:t>
      </w:r>
      <w:r w:rsidR="00816913" w:rsidRPr="00816913">
        <w:rPr>
          <w:rFonts w:ascii="Times New Roman" w:hAnsi="Times New Roman" w:cs="Times New Roman"/>
          <w:color w:val="000000"/>
          <w:sz w:val="24"/>
          <w:szCs w:val="24"/>
        </w:rPr>
        <w:t xml:space="preserve"> gradually and offer constant and regulated drug release over an extended period of time</w:t>
      </w:r>
      <w:r w:rsidR="00A1300B">
        <w:rPr>
          <w:rFonts w:ascii="Times New Roman" w:hAnsi="Times New Roman" w:cs="Times New Roman"/>
          <w:color w:val="000000"/>
          <w:sz w:val="24"/>
          <w:szCs w:val="24"/>
        </w:rPr>
        <w:t xml:space="preserve"> </w:t>
      </w:r>
      <w:r w:rsidR="00A1300B">
        <w:rPr>
          <w:rFonts w:ascii="Times New Roman" w:hAnsi="Times New Roman" w:cs="Times New Roman"/>
          <w:color w:val="000000"/>
          <w:sz w:val="24"/>
          <w:szCs w:val="24"/>
        </w:rPr>
        <w:fldChar w:fldCharType="begin"/>
      </w:r>
      <w:r w:rsidR="00C513A9">
        <w:rPr>
          <w:rFonts w:ascii="Times New Roman" w:hAnsi="Times New Roman" w:cs="Times New Roman"/>
          <w:color w:val="000000"/>
          <w:sz w:val="24"/>
          <w:szCs w:val="24"/>
        </w:rPr>
        <w:instrText xml:space="preserve"> ADDIN ZOTERO_ITEM CSL_CITATION {"citationID":"te1p8geX","properties":{"formattedCitation":"[3]","plainCitation":"[3]","noteIndex":0},"citationItems":[{"id":635,"uris":["http://zotero.org/users/10104235/items/EJ84GMIZ"],"itemData":{"id":635,"type":"article-journal","abstract":"Calcium phosphate nanoparticles represent promising materials for drug delivery because of its favorable properties, including biocompatibility, biodegradability and strong affinity for binding to nucleic acids (pDNA, siRNA, miRNA, etc.) and therapeutic drugs (cisplatin, carboplatin, paclitaxel, gefitinib, doxorubicin, etc.). Various strategies to prepare the size-controllable, stable, targeting and pH-responsive CaP nanocarriers have been extensively developed as the potential candidates in clinic. This review discusses the mostly recent developments in the design of calcium phosphate nanocarriers as drug delivery systems and therapeutic agents. Additionally, the advantage is unquestionably demonstrated and the obstacles are thoroughly examined in order to overcome future clinical issues.","container-title":"Materials Today Bio","DOI":"10.1016/j.mtbio.2022.100501","ISSN":"2590-0064","journalAbbreviation":"Materials Today Bio","language":"en","page":"100501","source":"ScienceDirect","title":"Preparation and application of calcium phosphate nanocarriers in drug delivery","volume":"17","author":[{"family":"Qiu","given":"Chong"},{"family":"Wu","given":"Yanyan"},{"family":"Guo","given":"Qiuyan"},{"family":"Shi","given":"Qiaoli"},{"family":"Zhang","given":"Junzhe"},{"family":"Meng","given":"Yuqing"},{"family":"Xia","given":"Fei"},{"family":"Wang","given":"Jigang"}],"issued":{"date-parts":[["2022",12,15]]}}}],"schema":"https://github.com/citation-style-language/schema/raw/master/csl-citation.json"} </w:instrText>
      </w:r>
      <w:r w:rsidR="00A1300B">
        <w:rPr>
          <w:rFonts w:ascii="Times New Roman" w:hAnsi="Times New Roman" w:cs="Times New Roman"/>
          <w:color w:val="000000"/>
          <w:sz w:val="24"/>
          <w:szCs w:val="24"/>
        </w:rPr>
        <w:fldChar w:fldCharType="separate"/>
      </w:r>
      <w:r w:rsidR="00C513A9" w:rsidRPr="00C513A9">
        <w:rPr>
          <w:rFonts w:ascii="Times New Roman" w:hAnsi="Times New Roman" w:cs="Times New Roman"/>
          <w:sz w:val="24"/>
        </w:rPr>
        <w:t>[3]</w:t>
      </w:r>
      <w:r w:rsidR="00A1300B">
        <w:rPr>
          <w:rFonts w:ascii="Times New Roman" w:hAnsi="Times New Roman" w:cs="Times New Roman"/>
          <w:color w:val="000000"/>
          <w:sz w:val="24"/>
          <w:szCs w:val="24"/>
        </w:rPr>
        <w:fldChar w:fldCharType="end"/>
      </w:r>
      <w:r w:rsidR="00816913" w:rsidRPr="00816913">
        <w:rPr>
          <w:rFonts w:ascii="Times New Roman" w:hAnsi="Times New Roman" w:cs="Times New Roman"/>
          <w:color w:val="000000"/>
          <w:sz w:val="24"/>
          <w:szCs w:val="24"/>
        </w:rPr>
        <w:t xml:space="preserve">. Also, it must offer a viable method for binding just to the intended cells or tissues in order to </w:t>
      </w:r>
      <w:r w:rsidR="0002684E" w:rsidRPr="00816913">
        <w:rPr>
          <w:rFonts w:ascii="Times New Roman" w:hAnsi="Times New Roman" w:cs="Times New Roman"/>
          <w:color w:val="000000"/>
          <w:sz w:val="24"/>
          <w:szCs w:val="24"/>
        </w:rPr>
        <w:t>minimize</w:t>
      </w:r>
      <w:r w:rsidR="00816913" w:rsidRPr="00816913">
        <w:rPr>
          <w:rFonts w:ascii="Times New Roman" w:hAnsi="Times New Roman" w:cs="Times New Roman"/>
          <w:color w:val="000000"/>
          <w:sz w:val="24"/>
          <w:szCs w:val="24"/>
        </w:rPr>
        <w:t xml:space="preserve"> side effects and increase the </w:t>
      </w:r>
      <w:r w:rsidR="00A11372">
        <w:rPr>
          <w:rFonts w:ascii="Times New Roman" w:hAnsi="Times New Roman" w:cs="Times New Roman"/>
          <w:color w:val="000000"/>
          <w:sz w:val="24"/>
          <w:szCs w:val="24"/>
        </w:rPr>
        <w:t>concentration of the drug at the site</w:t>
      </w:r>
      <w:r w:rsidR="00816913">
        <w:rPr>
          <w:rFonts w:ascii="Times New Roman" w:hAnsi="Times New Roman" w:cs="Times New Roman"/>
          <w:color w:val="000000"/>
          <w:sz w:val="24"/>
          <w:szCs w:val="24"/>
        </w:rPr>
        <w:t xml:space="preserve"> </w:t>
      </w:r>
      <w:r w:rsidR="00816913">
        <w:rPr>
          <w:rFonts w:ascii="Times New Roman" w:hAnsi="Times New Roman" w:cs="Times New Roman"/>
          <w:color w:val="000000"/>
          <w:sz w:val="24"/>
          <w:szCs w:val="24"/>
        </w:rPr>
        <w:fldChar w:fldCharType="begin"/>
      </w:r>
      <w:r w:rsidR="00A1300B">
        <w:rPr>
          <w:rFonts w:ascii="Times New Roman" w:hAnsi="Times New Roman" w:cs="Times New Roman"/>
          <w:color w:val="000000"/>
          <w:sz w:val="24"/>
          <w:szCs w:val="24"/>
        </w:rPr>
        <w:instrText xml:space="preserve"> ADDIN ZOTERO_ITEM CSL_CITATION {"citationID":"ZnHySttk","properties":{"formattedCitation":"[4]","plainCitation":"[4]","noteIndex":0},"citationItems":[{"id":584,"uris":["http://zotero.org/users/10104235/items/MAPLMSY4"],"itemData":{"id":584,"type":"article-journal","abstract":"Nanomedicines for cancer treatment have been studied extensively over the last few decades. Yet, only five anticancer nanomedicines have received approvals from the United States Food and Drug Administration (FDA) for treating solid tumors. This drastic mismatch between effort and return calls into question the basic understanding of this field. Various viewpoints on nanomedicines have been presented regarding their potentials and inefficiencies. However, the underlying logics of nanomedicine research and its inadequate translation to the successful use in the clinic have not been thoroughly examined. Tumor-targeted drug delivery was used to understand the shortfalls of the nanomedicine field in general. The concept of tumor-targeted drug delivery by nanomedicine has been based on two conjectures: (i) increased drug delivery to tumors provides better efficacy, and (ii) decreased drug delivery to healthy organs results in fewer side effects. The clinical evidence gathered from the literature indicates that nanomedicines bearing classic chemotherapeutic drugs, such as Dox, cis-Pt, CPT and PTX, have already reached the maximum drug delivery limit to solid tumors in humans. Still, the anticancer efficacy and safety remain unchanged despite the increased tumor accumulation. Thus, it is understandable to see few nanomedicine-based formulations approved by the FDA. The examination of FDA-approved nanomedicine formulations indicates that their approvals were not based on the improved delivery to tumors but mostly on changes in dose-limiting toxicity unique to each drug. This comprehensive analysis of the fundamentals of anticancer nanomedicines is designed to provide an accurate picture of the field's underlying false conjectures, hopefully, thereby accelerating the future clinical translations of many formulations under research.","container-title":"Advanced Drug Delivery Reviews","DOI":"10.1016/j.addr.2022.114525","ISSN":"0169-409X","journalAbbreviation":"Advanced Drug Delivery Reviews","language":"en","page":"114525","source":"ScienceDirect","title":"Challenging the fundamental conjectures in nanoparticle drug delivery for chemotherapy treatment of solid cancers","volume":"190","author":[{"family":"Yang","given":"Juanjuan"},{"family":"Wang","given":"Xiaojin"},{"family":"Wang","given":"Bingshun"},{"family":"Park","given":"Kinam"},{"family":"Wooley","given":"Karen"},{"family":"Zhang","given":"Shiyi"}],"issued":{"date-parts":[["2022",11,1]]}}}],"schema":"https://github.com/citation-style-language/schema/raw/master/csl-citation.json"} </w:instrText>
      </w:r>
      <w:r w:rsidR="00816913">
        <w:rPr>
          <w:rFonts w:ascii="Times New Roman" w:hAnsi="Times New Roman" w:cs="Times New Roman"/>
          <w:color w:val="000000"/>
          <w:sz w:val="24"/>
          <w:szCs w:val="24"/>
        </w:rPr>
        <w:fldChar w:fldCharType="separate"/>
      </w:r>
      <w:r w:rsidR="00A1300B" w:rsidRPr="00A1300B">
        <w:rPr>
          <w:rFonts w:ascii="Times New Roman" w:hAnsi="Times New Roman" w:cs="Times New Roman"/>
          <w:sz w:val="24"/>
        </w:rPr>
        <w:t>[4]</w:t>
      </w:r>
      <w:r w:rsidR="00816913">
        <w:rPr>
          <w:rFonts w:ascii="Times New Roman" w:hAnsi="Times New Roman" w:cs="Times New Roman"/>
          <w:color w:val="000000"/>
          <w:sz w:val="24"/>
          <w:szCs w:val="24"/>
        </w:rPr>
        <w:fldChar w:fldCharType="end"/>
      </w:r>
      <w:r w:rsidR="0025489F" w:rsidRPr="0051190E">
        <w:rPr>
          <w:rFonts w:ascii="Times New Roman" w:hAnsi="Times New Roman" w:cs="Times New Roman"/>
          <w:color w:val="000000"/>
          <w:sz w:val="24"/>
          <w:szCs w:val="24"/>
        </w:rPr>
        <w:t xml:space="preserve">. </w:t>
      </w:r>
      <w:r w:rsidR="00C15612" w:rsidRPr="00C15612">
        <w:rPr>
          <w:rFonts w:ascii="Times New Roman" w:hAnsi="Times New Roman" w:cs="Times New Roman"/>
          <w:color w:val="000000"/>
          <w:sz w:val="24"/>
          <w:szCs w:val="24"/>
        </w:rPr>
        <w:t>When administered, nanoparticles get into the biological system. The blood, gastrointestinal system, lungs, skin, and muscle are major administration sites. The various areas of the body then receive nanoparticles from the administration site. While some of these nanoparticles approach and reach target cells, others are trapped in off-target locations or are completely eliminated from the body</w:t>
      </w:r>
      <w:r w:rsidR="00C15612">
        <w:rPr>
          <w:rFonts w:ascii="Times New Roman" w:hAnsi="Times New Roman" w:cs="Times New Roman"/>
          <w:color w:val="000000"/>
          <w:sz w:val="24"/>
          <w:szCs w:val="24"/>
        </w:rPr>
        <w:t xml:space="preserve"> </w:t>
      </w:r>
      <w:r w:rsidR="00C15612">
        <w:rPr>
          <w:rFonts w:ascii="Times New Roman" w:hAnsi="Times New Roman" w:cs="Times New Roman"/>
          <w:color w:val="000000"/>
          <w:sz w:val="24"/>
          <w:szCs w:val="24"/>
        </w:rPr>
        <w:fldChar w:fldCharType="begin"/>
      </w:r>
      <w:r w:rsidR="00BB1183">
        <w:rPr>
          <w:rFonts w:ascii="Times New Roman" w:hAnsi="Times New Roman" w:cs="Times New Roman"/>
          <w:color w:val="000000"/>
          <w:sz w:val="24"/>
          <w:szCs w:val="24"/>
        </w:rPr>
        <w:instrText xml:space="preserve"> ADDIN ZOTERO_ITEM CSL_CITATION {"citationID":"QzKCID1Y","properties":{"formattedCitation":"[1]","plainCitation":"[1]","noteIndex":0},"citationItems":[{"id":582,"uris":["http://zotero.org/users/10104235/items/R63WXC5G"],"itemData":{"id":582,"type":"article-journal","abstract":"Nanoparticles are promising vehicles for the precise delivery of molecular therapies to diseased sites. Nanoparticles interact with a series of tissues and cells before they reach their target, which causes less than 1% of administered nanoparticles to be delivered to these target sites. Researchers have been studying the nano-bio interactions that mediate nanoparticle delivery to develop guidelines for designing nanoparticles with enhanced delivery properties. In this review article, we describe these nano-bio interactions with a series of mathematical equations that quantitatively define the nanoparticle delivery process. We employ a compartment model framework to describe delivery where nanoparticles are either (1) at the site of administration, (2) in the vicinity of target cells, (3) internalized by the target cells, or (4) sequestered away in off-target sites or eliminated from the body. This framework explains how different biological processes govern nanoparticle transport between these compartments, and the role of intercompartmental transport rates in determining the final nanoparticle delivery efficiency. Our framework provides guiding principles to engineer nanoparticles for improved targeted delivery.","container-title":"Advanced Drug Delivery Reviews","DOI":"10.1016/j.addr.2022.114520","ISSN":"0169-409X","journalAbbreviation":"Advanced Drug Delivery Reviews","language":"en","page":"114520","source":"ScienceDirect","title":"A proposed mathematical description of in vivo nanoparticle delivery","volume":"189","author":[{"family":"Wu","given":"Jamie L. Y."},{"family":"Stordy","given":"Benjamin P."},{"family":"Nguyen","given":"Luan N. M."},{"family":"Deutschman","given":"Christopher P."},{"family":"Chan","given":"Warren C. W."}],"issued":{"date-parts":[["2022",10,1]]}}}],"schema":"https://github.com/citation-style-language/schema/raw/master/csl-citation.json"} </w:instrText>
      </w:r>
      <w:r w:rsidR="00C15612">
        <w:rPr>
          <w:rFonts w:ascii="Times New Roman" w:hAnsi="Times New Roman" w:cs="Times New Roman"/>
          <w:color w:val="000000"/>
          <w:sz w:val="24"/>
          <w:szCs w:val="24"/>
        </w:rPr>
        <w:fldChar w:fldCharType="separate"/>
      </w:r>
      <w:r w:rsidR="00BB1183" w:rsidRPr="00BB1183">
        <w:rPr>
          <w:rFonts w:ascii="Times New Roman" w:hAnsi="Times New Roman" w:cs="Times New Roman"/>
          <w:sz w:val="24"/>
        </w:rPr>
        <w:t>[1]</w:t>
      </w:r>
      <w:r w:rsidR="00C15612">
        <w:rPr>
          <w:rFonts w:ascii="Times New Roman" w:hAnsi="Times New Roman" w:cs="Times New Roman"/>
          <w:color w:val="000000"/>
          <w:sz w:val="24"/>
          <w:szCs w:val="24"/>
        </w:rPr>
        <w:fldChar w:fldCharType="end"/>
      </w:r>
      <w:r w:rsidR="00C15612" w:rsidRPr="00C15612">
        <w:rPr>
          <w:rFonts w:ascii="Times New Roman" w:hAnsi="Times New Roman" w:cs="Times New Roman"/>
          <w:color w:val="000000"/>
          <w:sz w:val="24"/>
          <w:szCs w:val="24"/>
        </w:rPr>
        <w:t>.</w:t>
      </w:r>
      <w:r w:rsidR="00BB1183">
        <w:rPr>
          <w:rFonts w:ascii="Times New Roman" w:hAnsi="Times New Roman" w:cs="Times New Roman"/>
          <w:color w:val="000000"/>
          <w:sz w:val="24"/>
          <w:szCs w:val="24"/>
        </w:rPr>
        <w:t xml:space="preserve"> </w:t>
      </w:r>
      <w:r w:rsidR="00BB1183" w:rsidRPr="00BB1183">
        <w:rPr>
          <w:rFonts w:ascii="Times New Roman" w:hAnsi="Times New Roman" w:cs="Times New Roman"/>
          <w:color w:val="000000"/>
          <w:sz w:val="24"/>
          <w:szCs w:val="24"/>
        </w:rPr>
        <w:t xml:space="preserve">Numerous biomaterial-based delivery systems or carriers have been </w:t>
      </w:r>
      <w:r w:rsidR="00BB1183">
        <w:rPr>
          <w:rFonts w:ascii="Times New Roman" w:hAnsi="Times New Roman" w:cs="Times New Roman"/>
          <w:color w:val="000000"/>
          <w:sz w:val="24"/>
          <w:szCs w:val="24"/>
        </w:rPr>
        <w:t>produced</w:t>
      </w:r>
      <w:r w:rsidR="00BB1183" w:rsidRPr="00BB1183">
        <w:rPr>
          <w:rFonts w:ascii="Times New Roman" w:hAnsi="Times New Roman" w:cs="Times New Roman"/>
          <w:color w:val="000000"/>
          <w:sz w:val="24"/>
          <w:szCs w:val="24"/>
        </w:rPr>
        <w:t xml:space="preserve"> and are now employed to treat cancer.</w:t>
      </w:r>
      <w:r w:rsidR="00BB1183">
        <w:rPr>
          <w:rFonts w:ascii="Times New Roman" w:hAnsi="Times New Roman" w:cs="Times New Roman"/>
          <w:color w:val="000000"/>
          <w:sz w:val="24"/>
          <w:szCs w:val="24"/>
        </w:rPr>
        <w:t xml:space="preserve"> </w:t>
      </w:r>
      <w:r w:rsidR="00BB1183" w:rsidRPr="00BB1183">
        <w:rPr>
          <w:rFonts w:ascii="Times New Roman" w:hAnsi="Times New Roman" w:cs="Times New Roman"/>
          <w:color w:val="000000"/>
          <w:sz w:val="24"/>
          <w:szCs w:val="24"/>
        </w:rPr>
        <w:t>In nanotechnology, several kinds of nanoparticles, namely polymeric, inorganic, gold</w:t>
      </w:r>
      <w:r w:rsidR="00BB1183">
        <w:rPr>
          <w:rFonts w:ascii="Times New Roman" w:hAnsi="Times New Roman" w:cs="Times New Roman"/>
          <w:color w:val="000000"/>
          <w:sz w:val="24"/>
          <w:szCs w:val="24"/>
        </w:rPr>
        <w:t xml:space="preserve"> etc.</w:t>
      </w:r>
      <w:r w:rsidR="00BB1183" w:rsidRPr="00BB1183">
        <w:rPr>
          <w:rFonts w:ascii="Times New Roman" w:hAnsi="Times New Roman" w:cs="Times New Roman"/>
          <w:color w:val="000000"/>
          <w:sz w:val="24"/>
          <w:szCs w:val="24"/>
        </w:rPr>
        <w:t>, and liposomes, hydrogels, and exosomes, are used as drug delivery systems</w:t>
      </w:r>
      <w:r w:rsidR="00BB1183">
        <w:rPr>
          <w:rFonts w:ascii="Times New Roman" w:hAnsi="Times New Roman" w:cs="Times New Roman"/>
          <w:color w:val="000000"/>
          <w:sz w:val="24"/>
          <w:szCs w:val="24"/>
        </w:rPr>
        <w:t xml:space="preserve"> </w:t>
      </w:r>
      <w:r w:rsidR="00BB1183">
        <w:rPr>
          <w:rFonts w:ascii="Times New Roman" w:hAnsi="Times New Roman" w:cs="Times New Roman"/>
          <w:color w:val="000000"/>
          <w:sz w:val="24"/>
          <w:szCs w:val="24"/>
        </w:rPr>
        <w:fldChar w:fldCharType="begin"/>
      </w:r>
      <w:r w:rsidR="00A1300B">
        <w:rPr>
          <w:rFonts w:ascii="Times New Roman" w:hAnsi="Times New Roman" w:cs="Times New Roman"/>
          <w:color w:val="000000"/>
          <w:sz w:val="24"/>
          <w:szCs w:val="24"/>
        </w:rPr>
        <w:instrText xml:space="preserve"> ADDIN ZOTERO_ITEM CSL_CITATION {"citationID":"9tOvgp57","properties":{"formattedCitation":"[5]","plainCitation":"[5]","noteIndex":0},"citationItems":[{"id":624,"uris":["http://zotero.org/users/10104235/items/27L3XRT4"],"itemData":{"id":624,"type":"article-journal","abstract":"Oral cancer is a type of cancer that develops in the mouth and is one of the deadliest malignancies in the world. Currently surgical, radiation therapy, and chemotherapy are most common treatments. Better treatment and early detection strategies are required. Chemotherapeutic drugs fail frequently due to toxicity and poor tumor targeting. There are high chances of failure of chemotherapeutic drugs due to toxicity. Active, passive, and immunity-targeting techniques are devised for tumor-specific activity. Nanotechnology-based drug delivery systems are the best available solution and important for precise targeting. Nanoparticles, liposomes, exosomes, and cyclodextrins are nano-based carriers for drug delivery. Nanotechnology is being used to develop new techniques such as intratumoral injections, microbubble mediated ultrasonic therapy, phototherapies, and site-specific delivery. This systematic review delves into the details of such targeted and nano-based drug delivery systems in order to improve patient health and survival rates in oral cancer.","container-title":"Nanomedicine: Nanotechnology, Biology and Medicine","DOI":"10.1016/j.nano.2023.102662","ISSN":"1549-9634","journalAbbreviation":"Nanomedicine: Nanotechnology, Biology and Medicine","language":"en","page":"102662","source":"ScienceDirect","title":"Insight on nano drug delivery systems with targeted therapy in treatment of oral cancer","volume":"49","author":[{"family":"Vyas","given":"Kunj"},{"family":"Rathod","given":"Maharshsinh"},{"family":"Patel","given":"Mayur M."}],"issued":{"date-parts":[["2023",4,1]]}}}],"schema":"https://github.com/citation-style-language/schema/raw/master/csl-citation.json"} </w:instrText>
      </w:r>
      <w:r w:rsidR="00BB1183">
        <w:rPr>
          <w:rFonts w:ascii="Times New Roman" w:hAnsi="Times New Roman" w:cs="Times New Roman"/>
          <w:color w:val="000000"/>
          <w:sz w:val="24"/>
          <w:szCs w:val="24"/>
        </w:rPr>
        <w:fldChar w:fldCharType="separate"/>
      </w:r>
      <w:r w:rsidR="00A1300B" w:rsidRPr="00A1300B">
        <w:rPr>
          <w:rFonts w:ascii="Times New Roman" w:hAnsi="Times New Roman" w:cs="Times New Roman"/>
          <w:sz w:val="24"/>
        </w:rPr>
        <w:t>[5]</w:t>
      </w:r>
      <w:r w:rsidR="00BB1183">
        <w:rPr>
          <w:rFonts w:ascii="Times New Roman" w:hAnsi="Times New Roman" w:cs="Times New Roman"/>
          <w:color w:val="000000"/>
          <w:sz w:val="24"/>
          <w:szCs w:val="24"/>
        </w:rPr>
        <w:fldChar w:fldCharType="end"/>
      </w:r>
      <w:r w:rsidR="00BB1183" w:rsidRPr="00BB1183">
        <w:rPr>
          <w:rFonts w:ascii="Times New Roman" w:hAnsi="Times New Roman" w:cs="Times New Roman"/>
          <w:color w:val="000000"/>
          <w:sz w:val="24"/>
          <w:szCs w:val="24"/>
        </w:rPr>
        <w:t>.</w:t>
      </w:r>
    </w:p>
    <w:p w:rsidR="00816913" w:rsidRPr="009B100D" w:rsidRDefault="00816913" w:rsidP="009B100D">
      <w:pPr>
        <w:pStyle w:val="ListParagraph"/>
        <w:numPr>
          <w:ilvl w:val="0"/>
          <w:numId w:val="2"/>
        </w:numPr>
        <w:autoSpaceDE w:val="0"/>
        <w:autoSpaceDN w:val="0"/>
        <w:adjustRightInd w:val="0"/>
        <w:spacing w:after="0" w:line="360" w:lineRule="auto"/>
        <w:jc w:val="both"/>
        <w:rPr>
          <w:b/>
        </w:rPr>
      </w:pPr>
      <w:r w:rsidRPr="009B100D">
        <w:rPr>
          <w:rFonts w:ascii="Times New Roman" w:hAnsi="Times New Roman" w:cs="Times New Roman"/>
          <w:b/>
          <w:color w:val="000000"/>
          <w:sz w:val="24"/>
          <w:szCs w:val="24"/>
        </w:rPr>
        <w:t>Calcium phosphate nano particles (CaPNPs)</w:t>
      </w:r>
    </w:p>
    <w:p w:rsidR="00FE1855" w:rsidRDefault="0051190E" w:rsidP="007E40B0">
      <w:pPr>
        <w:spacing w:line="360" w:lineRule="auto"/>
        <w:jc w:val="both"/>
        <w:rPr>
          <w:rFonts w:ascii="Times New Roman" w:hAnsi="Times New Roman" w:cs="Times New Roman"/>
          <w:color w:val="000000"/>
          <w:sz w:val="24"/>
          <w:szCs w:val="24"/>
        </w:rPr>
      </w:pPr>
      <w:r w:rsidRPr="004F4EFB">
        <w:rPr>
          <w:rFonts w:ascii="Times New Roman" w:hAnsi="Times New Roman" w:cs="Times New Roman"/>
          <w:color w:val="000000"/>
          <w:sz w:val="24"/>
          <w:szCs w:val="24"/>
        </w:rPr>
        <w:t>Nanoparticles are promising vehicles for the precise delivery of molecular therapies to diseased sites. Nanoparticles interact with a series of tissues and cells before they reach their target, which causes less than 1% of administered nanoparticles to be delivered to these target sites.</w:t>
      </w:r>
      <w:r w:rsidR="00816913" w:rsidRPr="00816913">
        <w:rPr>
          <w:rFonts w:ascii="Times New Roman" w:hAnsi="Times New Roman" w:cs="Times New Roman"/>
          <w:color w:val="000000"/>
          <w:sz w:val="24"/>
          <w:szCs w:val="24"/>
        </w:rPr>
        <w:t xml:space="preserve"> </w:t>
      </w:r>
      <w:r w:rsidR="00816913" w:rsidRPr="0051190E">
        <w:rPr>
          <w:rFonts w:ascii="Times New Roman" w:hAnsi="Times New Roman" w:cs="Times New Roman"/>
          <w:color w:val="000000"/>
          <w:sz w:val="24"/>
          <w:szCs w:val="24"/>
        </w:rPr>
        <w:t>Among different synthetic</w:t>
      </w:r>
      <w:r w:rsidR="00816913">
        <w:rPr>
          <w:rFonts w:ascii="Times New Roman" w:hAnsi="Times New Roman" w:cs="Times New Roman"/>
          <w:color w:val="000000"/>
          <w:sz w:val="24"/>
          <w:szCs w:val="24"/>
        </w:rPr>
        <w:t xml:space="preserve"> </w:t>
      </w:r>
      <w:r w:rsidR="00816913" w:rsidRPr="0051190E">
        <w:rPr>
          <w:rFonts w:ascii="Times New Roman" w:hAnsi="Times New Roman" w:cs="Times New Roman"/>
          <w:color w:val="000000"/>
          <w:sz w:val="24"/>
          <w:szCs w:val="24"/>
        </w:rPr>
        <w:t xml:space="preserve">nanocarriers, </w:t>
      </w:r>
      <w:r w:rsidR="003051BC">
        <w:rPr>
          <w:rFonts w:ascii="Times New Roman" w:hAnsi="Times New Roman" w:cs="Times New Roman"/>
          <w:color w:val="000000"/>
          <w:sz w:val="24"/>
          <w:szCs w:val="24"/>
        </w:rPr>
        <w:t>biocompatible</w:t>
      </w:r>
      <w:r w:rsidR="003051BC" w:rsidRPr="0051190E">
        <w:rPr>
          <w:rFonts w:ascii="Times New Roman" w:hAnsi="Times New Roman" w:cs="Times New Roman"/>
          <w:color w:val="000000"/>
          <w:sz w:val="24"/>
          <w:szCs w:val="24"/>
        </w:rPr>
        <w:t xml:space="preserve"> </w:t>
      </w:r>
      <w:r w:rsidR="00816913" w:rsidRPr="0051190E">
        <w:rPr>
          <w:rFonts w:ascii="Times New Roman" w:hAnsi="Times New Roman" w:cs="Times New Roman"/>
          <w:color w:val="000000"/>
          <w:sz w:val="24"/>
          <w:szCs w:val="24"/>
        </w:rPr>
        <w:t>calcium phosphate</w:t>
      </w:r>
      <w:r w:rsidR="00816913">
        <w:rPr>
          <w:rFonts w:ascii="Times New Roman" w:hAnsi="Times New Roman" w:cs="Times New Roman"/>
          <w:color w:val="000000"/>
          <w:sz w:val="24"/>
          <w:szCs w:val="24"/>
        </w:rPr>
        <w:t xml:space="preserve"> nanoparticles (CaP</w:t>
      </w:r>
      <w:r w:rsidR="001D635B">
        <w:rPr>
          <w:rFonts w:ascii="Times New Roman" w:hAnsi="Times New Roman" w:cs="Times New Roman"/>
          <w:color w:val="000000"/>
          <w:sz w:val="24"/>
          <w:szCs w:val="24"/>
        </w:rPr>
        <w:t>NPs</w:t>
      </w:r>
      <w:r w:rsidR="00816913">
        <w:rPr>
          <w:rFonts w:ascii="Times New Roman" w:hAnsi="Times New Roman" w:cs="Times New Roman"/>
          <w:color w:val="000000"/>
          <w:sz w:val="24"/>
          <w:szCs w:val="24"/>
        </w:rPr>
        <w:t xml:space="preserve">) have </w:t>
      </w:r>
      <w:r w:rsidR="003051BC">
        <w:rPr>
          <w:rFonts w:ascii="Times New Roman" w:hAnsi="Times New Roman" w:cs="Times New Roman"/>
          <w:color w:val="000000"/>
          <w:sz w:val="24"/>
          <w:szCs w:val="24"/>
        </w:rPr>
        <w:t xml:space="preserve">gained interest in nanomedicine which are main mineral composition of human bone and teeth </w:t>
      </w:r>
      <w:r w:rsidR="003051BC">
        <w:rPr>
          <w:rFonts w:ascii="Times New Roman" w:hAnsi="Times New Roman" w:cs="Times New Roman"/>
          <w:color w:val="000000"/>
          <w:sz w:val="24"/>
          <w:szCs w:val="24"/>
        </w:rPr>
        <w:fldChar w:fldCharType="begin"/>
      </w:r>
      <w:r w:rsidR="00C513A9">
        <w:rPr>
          <w:rFonts w:ascii="Times New Roman" w:hAnsi="Times New Roman" w:cs="Times New Roman"/>
          <w:color w:val="000000"/>
          <w:sz w:val="24"/>
          <w:szCs w:val="24"/>
        </w:rPr>
        <w:instrText xml:space="preserve"> ADDIN ZOTERO_ITEM CSL_CITATION {"citationID":"7CKXhKSA","properties":{"formattedCitation":"[6]","plainCitation":"[6]","noteIndex":0},"citationItems":[{"id":631,"uris":["http://zotero.org/users/10104235/items/ANJ42FKD"],"itemData":{"id":631,"type":"article-journal","abstract":"Calcium phosphate (CaP) bioceramics are widely used in the field of bone regeneration, both in orthopedics and in dentistry, due to their good biocompatibility, osseointegration and osteoconduction. The aim of this article is to review the history, structure, properties and clinical applications of these materials, whether they are in the form of bone cements, paste, scaffolds, or coatings. Major analytical techniques for characterization of CaPs, in vitro and in vivo tests, and the requirements of the US Food and Drug Administration (FDA) and international standards from CaP coatings on orthopedic and dental endosseous implants, are also summarized, along with the possible effect of sterilization on these materials. CaP coating technologies are summarized, with a focus on electrochemical processes. Theories on the formation of transient precursor phases in biomineralization, the dissolution and reprecipitation as bone of CaPs are discussed. A wide variety of CaPs are presented, from the individual phases to nano-CaP, biphasic and triphasic CaP formulations, composite CaP coatings and cements, functionally graded materials (FGMs), and antibacterial CaPs. We conclude by foreseeing the future of CaPs.","container-title":"Materials (Basel, Switzerland)","DOI":"10.3390/ma10040334","ISSN":"1996-1944","issue":"4","journalAbbreviation":"Materials (Basel)","language":"eng","note":"PMID: 28772697\nPMCID: PMC5506916","page":"334","source":"PubMed","title":"Calcium Phosphate Bioceramics: A Review of Their History, Structure, Properties, Coating Technologies and Biomedical Applications","title-short":"Calcium Phosphate Bioceramics","volume":"10","author":[{"family":"Eliaz","given":"Noam"},{"family":"Metoki","given":"Noah"}],"issued":{"date-parts":[["2017",3,24]]}}}],"schema":"https://github.com/citation-style-language/schema/raw/master/csl-citation.json"} </w:instrText>
      </w:r>
      <w:r w:rsidR="003051BC">
        <w:rPr>
          <w:rFonts w:ascii="Times New Roman" w:hAnsi="Times New Roman" w:cs="Times New Roman"/>
          <w:color w:val="000000"/>
          <w:sz w:val="24"/>
          <w:szCs w:val="24"/>
        </w:rPr>
        <w:fldChar w:fldCharType="separate"/>
      </w:r>
      <w:r w:rsidR="00C513A9" w:rsidRPr="004F4EFB">
        <w:rPr>
          <w:rFonts w:ascii="Times New Roman" w:hAnsi="Times New Roman" w:cs="Times New Roman"/>
          <w:color w:val="000000"/>
          <w:sz w:val="24"/>
          <w:szCs w:val="24"/>
        </w:rPr>
        <w:t>[6]</w:t>
      </w:r>
      <w:r w:rsidR="003051BC">
        <w:rPr>
          <w:rFonts w:ascii="Times New Roman" w:hAnsi="Times New Roman" w:cs="Times New Roman"/>
          <w:color w:val="000000"/>
          <w:sz w:val="24"/>
          <w:szCs w:val="24"/>
        </w:rPr>
        <w:fldChar w:fldCharType="end"/>
      </w:r>
      <w:r w:rsidR="003051BC">
        <w:rPr>
          <w:rFonts w:ascii="Times New Roman" w:hAnsi="Times New Roman" w:cs="Times New Roman"/>
          <w:color w:val="000000"/>
          <w:sz w:val="24"/>
          <w:szCs w:val="24"/>
        </w:rPr>
        <w:t xml:space="preserve">.  </w:t>
      </w:r>
    </w:p>
    <w:p w:rsidR="001D367E" w:rsidRPr="004F4EFB" w:rsidRDefault="00423611" w:rsidP="007E40B0">
      <w:pPr>
        <w:spacing w:line="360" w:lineRule="auto"/>
        <w:jc w:val="both"/>
        <w:rPr>
          <w:rFonts w:ascii="Times New Roman" w:hAnsi="Times New Roman" w:cs="Times New Roman"/>
          <w:color w:val="000000"/>
          <w:sz w:val="24"/>
          <w:szCs w:val="24"/>
        </w:rPr>
      </w:pPr>
      <w:r w:rsidRPr="00423611">
        <w:rPr>
          <w:rFonts w:ascii="Times New Roman" w:hAnsi="Times New Roman" w:cs="Times New Roman"/>
          <w:color w:val="000000"/>
          <w:sz w:val="24"/>
          <w:szCs w:val="24"/>
        </w:rPr>
        <w:t>After cellular absorption, CaPNPs are easily soluble at lower pH inside phagosomes, endosomes, or lysosomes and stable at the neutral pH of our body fluid</w:t>
      </w:r>
      <w:r w:rsidR="00F338DB">
        <w:rPr>
          <w:rFonts w:ascii="Times New Roman" w:hAnsi="Times New Roman" w:cs="Times New Roman"/>
          <w:color w:val="000000"/>
          <w:sz w:val="24"/>
          <w:szCs w:val="24"/>
        </w:rPr>
        <w:t xml:space="preserve"> </w:t>
      </w:r>
      <w:r w:rsidR="00F338DB">
        <w:rPr>
          <w:rFonts w:ascii="Times New Roman" w:hAnsi="Times New Roman" w:cs="Times New Roman"/>
          <w:color w:val="000000"/>
          <w:sz w:val="24"/>
          <w:szCs w:val="24"/>
        </w:rPr>
        <w:fldChar w:fldCharType="begin"/>
      </w:r>
      <w:r w:rsidR="00F338DB">
        <w:rPr>
          <w:rFonts w:ascii="Times New Roman" w:hAnsi="Times New Roman" w:cs="Times New Roman"/>
          <w:color w:val="000000"/>
          <w:sz w:val="24"/>
          <w:szCs w:val="24"/>
        </w:rPr>
        <w:instrText xml:space="preserve"> ADDIN ZOTERO_ITEM CSL_CITATION {"citationID":"gLewMjuw","properties":{"formattedCitation":"[7]","plainCitation":"[7]","noteIndex":0},"citationItems":[{"id":638,"uris":["http://zotero.org/users/10104235/items/BCVGFFW4"],"itemData":{"id":638,"type":"article-journal","abstract":"In the past several decades, various types of nanostructured biomaterials have been developed. These nanostructured biomaterials have promising applications in biomedical fields such as bone repair, tissue engineering, drug delivery, gene delivery, antibacterial agents, and bioimaging. Nanostructured biomaterials with high biocompatibility, including calcium phosphate, hydroxyapatite, and calcium silicate, are ideal candidates for drug delivery. This review article is not intended to offer a comprehensive review of the nanostructured biomaterials and their application in drug delivery but rather presents a brief summary of the recent progress in this field. Our recent endeavors in the research of nanostructured biomaterials for drug delivery are also summarized. Special attention is paid to the synthesis and properties of nanostructured biomaterials and their application in drug delivery with the use of typical examples. Finally, we discuss the problems and future perspectives of nanostructured biomaterials in the drug delivery field.","container-title":"Current Medicinal Chemistry","DOI":"10.2174/0929867326666190222193357","ISSN":"1875-533X","issue":"31","journalAbbreviation":"Curr Med Chem","language":"eng","note":"PMID: 30806303","page":"5189-5212","source":"PubMed","title":"Nanostructured Calcium-based Biomaterials and their Application in Drug Delivery","volume":"27","author":[{"family":"Yi","given":"Li-Juan"},{"family":"Li","given":"Jun-Feng"},{"family":"Ma","given":"Ming-Guo"},{"family":"Zhu","given":"Ying-Jie"}],"issued":{"date-parts":[["2020"]]}}}],"schema":"https://github.com/citation-style-language/schema/raw/master/csl-citation.json"} </w:instrText>
      </w:r>
      <w:r w:rsidR="00F338DB">
        <w:rPr>
          <w:rFonts w:ascii="Times New Roman" w:hAnsi="Times New Roman" w:cs="Times New Roman"/>
          <w:color w:val="000000"/>
          <w:sz w:val="24"/>
          <w:szCs w:val="24"/>
        </w:rPr>
        <w:fldChar w:fldCharType="separate"/>
      </w:r>
      <w:r w:rsidR="00F338DB" w:rsidRPr="004F4EFB">
        <w:rPr>
          <w:rFonts w:ascii="Times New Roman" w:hAnsi="Times New Roman" w:cs="Times New Roman"/>
          <w:color w:val="000000"/>
          <w:sz w:val="24"/>
          <w:szCs w:val="24"/>
        </w:rPr>
        <w:t>[7]</w:t>
      </w:r>
      <w:r w:rsidR="00F338DB">
        <w:rPr>
          <w:rFonts w:ascii="Times New Roman" w:hAnsi="Times New Roman" w:cs="Times New Roman"/>
          <w:color w:val="000000"/>
          <w:sz w:val="24"/>
          <w:szCs w:val="24"/>
        </w:rPr>
        <w:fldChar w:fldCharType="end"/>
      </w:r>
      <w:r w:rsidRPr="00423611">
        <w:rPr>
          <w:rFonts w:ascii="Times New Roman" w:hAnsi="Times New Roman" w:cs="Times New Roman"/>
          <w:color w:val="000000"/>
          <w:sz w:val="24"/>
          <w:szCs w:val="24"/>
        </w:rPr>
        <w:t>.</w:t>
      </w:r>
      <w:r w:rsidR="00B03948">
        <w:rPr>
          <w:rFonts w:ascii="Times New Roman" w:hAnsi="Times New Roman" w:cs="Times New Roman"/>
          <w:color w:val="000000"/>
          <w:sz w:val="24"/>
          <w:szCs w:val="24"/>
        </w:rPr>
        <w:t xml:space="preserve"> </w:t>
      </w:r>
      <w:r w:rsidR="00B03948" w:rsidRPr="00B03948">
        <w:rPr>
          <w:rFonts w:ascii="Times New Roman" w:hAnsi="Times New Roman" w:cs="Times New Roman"/>
          <w:color w:val="000000"/>
          <w:sz w:val="24"/>
          <w:szCs w:val="24"/>
        </w:rPr>
        <w:t>CaPNPs have a number of benefits including the capacity to incorporate</w:t>
      </w:r>
      <w:r w:rsidR="00F338DB">
        <w:rPr>
          <w:rFonts w:ascii="Times New Roman" w:hAnsi="Times New Roman" w:cs="Times New Roman"/>
          <w:color w:val="000000"/>
          <w:sz w:val="24"/>
          <w:szCs w:val="24"/>
        </w:rPr>
        <w:t xml:space="preserve"> drug inside and surface of NPs</w:t>
      </w:r>
      <w:r w:rsidR="00B03948" w:rsidRPr="00B03948">
        <w:rPr>
          <w:rFonts w:ascii="Times New Roman" w:hAnsi="Times New Roman" w:cs="Times New Roman"/>
          <w:color w:val="000000"/>
          <w:sz w:val="24"/>
          <w:szCs w:val="24"/>
        </w:rPr>
        <w:t xml:space="preserve"> </w:t>
      </w:r>
      <w:r w:rsidR="00F338DB">
        <w:rPr>
          <w:rFonts w:ascii="Times New Roman" w:hAnsi="Times New Roman" w:cs="Times New Roman"/>
          <w:color w:val="000000"/>
          <w:sz w:val="24"/>
          <w:szCs w:val="24"/>
        </w:rPr>
        <w:t xml:space="preserve">by </w:t>
      </w:r>
      <w:r w:rsidR="00B03948" w:rsidRPr="00B03948">
        <w:rPr>
          <w:rFonts w:ascii="Times New Roman" w:hAnsi="Times New Roman" w:cs="Times New Roman"/>
          <w:color w:val="000000"/>
          <w:sz w:val="24"/>
          <w:szCs w:val="24"/>
        </w:rPr>
        <w:t xml:space="preserve">physical bonding or covalent bonding, the capacity to retain the drug molecules until the NPs come to the target site, and the ability to produce the safe compounds calcium and </w:t>
      </w:r>
      <w:r w:rsidR="00523AAA" w:rsidRPr="00B03948">
        <w:rPr>
          <w:rFonts w:ascii="Times New Roman" w:hAnsi="Times New Roman" w:cs="Times New Roman"/>
          <w:color w:val="000000"/>
          <w:sz w:val="24"/>
          <w:szCs w:val="24"/>
        </w:rPr>
        <w:t>phosphate</w:t>
      </w:r>
      <w:r w:rsidR="00B03948" w:rsidRPr="00B03948">
        <w:rPr>
          <w:rFonts w:ascii="Times New Roman" w:hAnsi="Times New Roman" w:cs="Times New Roman"/>
          <w:color w:val="000000"/>
          <w:sz w:val="24"/>
          <w:szCs w:val="24"/>
        </w:rPr>
        <w:t xml:space="preserve"> ions after CaPNP is degraded</w:t>
      </w:r>
      <w:r w:rsidR="00F338DB">
        <w:rPr>
          <w:rFonts w:ascii="Times New Roman" w:hAnsi="Times New Roman" w:cs="Times New Roman"/>
          <w:color w:val="000000"/>
          <w:sz w:val="24"/>
          <w:szCs w:val="24"/>
        </w:rPr>
        <w:t xml:space="preserve"> </w:t>
      </w:r>
      <w:r w:rsidR="00F338DB">
        <w:rPr>
          <w:rFonts w:ascii="Times New Roman" w:hAnsi="Times New Roman" w:cs="Times New Roman"/>
          <w:color w:val="000000"/>
          <w:sz w:val="24"/>
          <w:szCs w:val="24"/>
        </w:rPr>
        <w:fldChar w:fldCharType="begin"/>
      </w:r>
      <w:r w:rsidR="008F1B48">
        <w:rPr>
          <w:rFonts w:ascii="Times New Roman" w:hAnsi="Times New Roman" w:cs="Times New Roman"/>
          <w:color w:val="000000"/>
          <w:sz w:val="24"/>
          <w:szCs w:val="24"/>
        </w:rPr>
        <w:instrText xml:space="preserve"> ADDIN ZOTERO_ITEM CSL_CITATION {"citationID":"H83ApQKp","properties":{"formattedCitation":"[8], [9]","plainCitation":"[8], [9]","noteIndex":0},"citationItems":[{"id":640,"uris":["http://zotero.org/users/10104235/items/XEZDM4KM"],"itemData":{"id":640,"type":"article-journal","abstract":"Calcium phosphate (CaP) was engineered as a drug delivery nanocarrier nearly 50 years ago due to its biocompatibility and biodegradability. In recent years, several approaches have been developed for the preparation of size-controllable, stable and multifunctional CaP nanocarriers, and several targeting moieties have also been decorated on the surface of these nanocarriers for active targeting. The CaP nanocarriers have been utilized for loading probes, nucleic acids, anticancer drugs and photosensitizers for cancer imaging, therapy and theranostics. Herein, we reviewed the recent advances in the preparation strategies of CaP nanocarriers and the applications of these nanocarriers in tumor diagnosis, gene delivery, drug delivery and theranostics and finally provided perspectives.","container-title":"Biomaterials Science","DOI":"10.1039/c9bm00831d","ISSN":"2047-4849","issue":"10","journalAbbreviation":"Biomater Sci","language":"eng","note":"PMID: 31414096","page":"3942-3960","source":"PubMed","title":"Calcium phosphate nanocarriers for drug delivery to tumors: imaging, therapy and theranostics","title-short":"Calcium phosphate nanocarriers for drug delivery to tumors","volume":"7","author":[{"family":"Huang","given":"Dan"},{"family":"He","given":"Bin"},{"family":"Mi","given":"Peng"}],"issued":{"date-parts":[["2019",10,1]]}}},{"id":642,"uris":["http://zotero.org/users/10104235/items/EP9EU8A3"],"itemData":{"id":642,"type":"article-journal","abstract":"Nanostructured, inorganic microspheres have many industrial applications, including catalysis, electronics, and particularly drug delivery, with several advantages over their organic counterparts. However, many current production methods require high energy input, use of harmful chemicals, and extensive processing. Here, the self-assembly of calcium pyrophosphate into nanofibre microspheres is reported. This process takes place at ambient temperature, with no energy input, and only salt water as a by-product. The formation of these materials is examined, as is the formation of nanotubes when the system is agitated, from initial precipitate to crystallisation. A mechanism of formation is proposed, whereby the nanofibre intermediates are formed as the system moves from kinetically favoured spheres to thermodynamically stable plates, with a corresponding increase in aspect ratio. The functionality of the nanofibre microspheres as targeted enteric drug delivery vehicles is then demonstrated in vitro and in vivo, showing that the microspheres can pass through the stomach while protecting the activity of a model protein, then release their payload in intestinal conditions.","container-title":"Biomaterials Advances","DOI":"10.1016/j.bioadv.2022.213086","ISSN":"2772-9508","journalAbbreviation":"Biomater Adv","language":"eng","note":"PMID: 35988368","page":"213086","source":"PubMed","title":"Self-assembled calcium pyrophosphate nanostructures for targeted molecular delivery","volume":"140","author":[{"family":"Bassett","given":"David C."},{"family":"Robinson","given":"Thomas E."},{"family":"Hill","given":"Reghan J."},{"family":"Grover","given":"Liam M."},{"family":"Barralet","given":"Jake E."}],"issued":{"date-parts":[["2022",9]]}}}],"schema":"https://github.com/citation-style-language/schema/raw/master/csl-citation.json"} </w:instrText>
      </w:r>
      <w:r w:rsidR="00F338DB">
        <w:rPr>
          <w:rFonts w:ascii="Times New Roman" w:hAnsi="Times New Roman" w:cs="Times New Roman"/>
          <w:color w:val="000000"/>
          <w:sz w:val="24"/>
          <w:szCs w:val="24"/>
        </w:rPr>
        <w:fldChar w:fldCharType="separate"/>
      </w:r>
      <w:r w:rsidR="008F1B48" w:rsidRPr="004F4EFB">
        <w:rPr>
          <w:rFonts w:ascii="Times New Roman" w:hAnsi="Times New Roman" w:cs="Times New Roman"/>
          <w:color w:val="000000"/>
          <w:sz w:val="24"/>
          <w:szCs w:val="24"/>
        </w:rPr>
        <w:t>[8], [9]</w:t>
      </w:r>
      <w:r w:rsidR="00F338DB">
        <w:rPr>
          <w:rFonts w:ascii="Times New Roman" w:hAnsi="Times New Roman" w:cs="Times New Roman"/>
          <w:color w:val="000000"/>
          <w:sz w:val="24"/>
          <w:szCs w:val="24"/>
        </w:rPr>
        <w:fldChar w:fldCharType="end"/>
      </w:r>
      <w:r w:rsidR="00B03948" w:rsidRPr="00B03948">
        <w:rPr>
          <w:rFonts w:ascii="Times New Roman" w:hAnsi="Times New Roman" w:cs="Times New Roman"/>
          <w:color w:val="000000"/>
          <w:sz w:val="24"/>
          <w:szCs w:val="24"/>
        </w:rPr>
        <w:t>.</w:t>
      </w:r>
      <w:r w:rsidR="001D367E">
        <w:rPr>
          <w:rFonts w:ascii="Times New Roman" w:hAnsi="Times New Roman" w:cs="Times New Roman"/>
          <w:color w:val="000000"/>
          <w:sz w:val="24"/>
          <w:szCs w:val="24"/>
        </w:rPr>
        <w:t xml:space="preserve"> </w:t>
      </w:r>
      <w:r w:rsidR="001D367E" w:rsidRPr="004F4EFB">
        <w:rPr>
          <w:rFonts w:ascii="Times New Roman" w:hAnsi="Times New Roman" w:cs="Times New Roman"/>
          <w:color w:val="000000"/>
          <w:sz w:val="24"/>
          <w:szCs w:val="24"/>
        </w:rPr>
        <w:t>Beginning from the regeneration of damaged bones to the treatment of cancer, calcium phosphate nanoparticles have proven to be an excellent medium of drug delivery.</w:t>
      </w:r>
    </w:p>
    <w:p w:rsidR="00FD52EF" w:rsidRPr="009B100D" w:rsidRDefault="009B100D" w:rsidP="009B100D">
      <w:pPr>
        <w:pStyle w:val="ListParagraph"/>
        <w:numPr>
          <w:ilvl w:val="0"/>
          <w:numId w:val="2"/>
        </w:numPr>
        <w:jc w:val="both"/>
        <w:rPr>
          <w:rFonts w:ascii="Times New Roman" w:hAnsi="Times New Roman" w:cs="Times New Roman"/>
          <w:b/>
          <w:color w:val="000000"/>
          <w:sz w:val="24"/>
          <w:szCs w:val="24"/>
        </w:rPr>
      </w:pPr>
      <w:r w:rsidRPr="009B100D">
        <w:rPr>
          <w:rFonts w:ascii="Times New Roman" w:hAnsi="Times New Roman" w:cs="Times New Roman"/>
          <w:b/>
          <w:color w:val="000000"/>
          <w:sz w:val="24"/>
          <w:szCs w:val="24"/>
        </w:rPr>
        <w:t>CaPNPs for intracellular delivery for treatment of c</w:t>
      </w:r>
      <w:r w:rsidR="004F4EFB" w:rsidRPr="009B100D">
        <w:rPr>
          <w:rFonts w:ascii="Times New Roman" w:hAnsi="Times New Roman" w:cs="Times New Roman"/>
          <w:b/>
          <w:color w:val="000000"/>
          <w:sz w:val="24"/>
          <w:szCs w:val="24"/>
        </w:rPr>
        <w:t>ancer</w:t>
      </w:r>
      <w:r w:rsidR="00FD52EF" w:rsidRPr="009B100D">
        <w:rPr>
          <w:rFonts w:ascii="Times New Roman" w:hAnsi="Times New Roman" w:cs="Times New Roman"/>
          <w:b/>
          <w:color w:val="000000"/>
          <w:sz w:val="24"/>
          <w:szCs w:val="24"/>
        </w:rPr>
        <w:t>:</w:t>
      </w:r>
    </w:p>
    <w:p w:rsidR="00FD52EF" w:rsidRPr="00975DDE" w:rsidRDefault="00FD52EF" w:rsidP="00975DDE">
      <w:pPr>
        <w:spacing w:line="360" w:lineRule="auto"/>
        <w:jc w:val="both"/>
        <w:rPr>
          <w:rFonts w:ascii="Times New Roman" w:hAnsi="Times New Roman" w:cs="Times New Roman"/>
          <w:sz w:val="24"/>
          <w:szCs w:val="24"/>
        </w:rPr>
      </w:pPr>
      <w:r w:rsidRPr="004F4EFB">
        <w:rPr>
          <w:rFonts w:ascii="Times New Roman" w:hAnsi="Times New Roman" w:cs="Times New Roman"/>
          <w:color w:val="000000"/>
          <w:sz w:val="24"/>
          <w:szCs w:val="24"/>
        </w:rPr>
        <w:t xml:space="preserve">For the treatment of one of the leading causes of death all across the world, the utilization of calcium phosphate nanoparticles had taken place for delivering drugs to the tumor cells. </w:t>
      </w:r>
      <w:r w:rsidR="002F54CB">
        <w:rPr>
          <w:rFonts w:ascii="Times New Roman" w:hAnsi="Times New Roman" w:cs="Times New Roman"/>
          <w:sz w:val="24"/>
          <w:szCs w:val="24"/>
        </w:rPr>
        <w:t xml:space="preserve">Cancer is a disease associated with the uncontrolled proliferation of the cells of the human body, leading to </w:t>
      </w:r>
      <w:r w:rsidR="002F54CB">
        <w:rPr>
          <w:rFonts w:ascii="Times New Roman" w:hAnsi="Times New Roman" w:cs="Times New Roman"/>
          <w:sz w:val="24"/>
          <w:szCs w:val="24"/>
        </w:rPr>
        <w:lastRenderedPageBreak/>
        <w:t xml:space="preserve">the eventual spreading of the same to other parts of the body. The origin of the cancer cell includes almost every tissue inside the human body. Due to </w:t>
      </w:r>
      <w:r w:rsidR="002F54CB" w:rsidRPr="00975DDE">
        <w:rPr>
          <w:rFonts w:ascii="Times New Roman" w:hAnsi="Times New Roman" w:cs="Times New Roman"/>
          <w:sz w:val="24"/>
          <w:szCs w:val="24"/>
        </w:rPr>
        <w:t xml:space="preserve">the mutations of either the proto-oncogenes or the tumor suppressor genes, the normal cell cycle, by the dint of which cell division takes place in a healthy condition, becomes uncontrollable and gives rise to cancerous tumor </w:t>
      </w:r>
      <w:r w:rsidR="002F54CB" w:rsidRPr="00975DDE">
        <w:rPr>
          <w:rFonts w:ascii="Times New Roman" w:hAnsi="Times New Roman" w:cs="Times New Roman"/>
          <w:sz w:val="24"/>
          <w:szCs w:val="24"/>
        </w:rPr>
        <w:fldChar w:fldCharType="begin"/>
      </w:r>
      <w:r w:rsidR="006A124F" w:rsidRPr="00975DDE">
        <w:rPr>
          <w:rFonts w:ascii="Times New Roman" w:hAnsi="Times New Roman" w:cs="Times New Roman"/>
          <w:sz w:val="24"/>
          <w:szCs w:val="24"/>
        </w:rPr>
        <w:instrText xml:space="preserve"> ADDIN ZOTERO_ITEM CSL_CITATION {"citationID":"pJjw0Qef","properties":{"formattedCitation":"[10], [11]","plainCitation":"[10], [11]","noteIndex":0},"citationItems":[{"id":"z2YFmZWn/MKbSAjAS","uris":["http://zotero.org/users/10763249/items/5A6WMV3U"],"itemData":{"id":821,"type":"webpage","abstract":"Explanations about what cancer is, how cancer cells differ from normal cells, and genetic changes that cause cancer to grow and spread.","genre":"cgvArticle","language":"en","note":"archive_location: nciglobal,ncienterprise","title":"What Is Cancer? - NCI","title-short":"What Is Cancer?","URL":"https://www.cancer.gov/about-cancer/understanding/what-is-cancer","accessed":{"date-parts":[["2023",8,8]]},"issued":{"date-parts":[["2007",9,17]]}}},{"id":"z2YFmZWn/MEmxWIWE","uris":["http://zotero.org/users/10763249/items/A6YE6JFT"],"itemData":{"id":820,"type":"chapter","abstract":"Oncogenes and tumor suppressors—and the mutations that affect them—are different beasts from the point of view of the cancer gene hunter. But from a cancer cell's point of view they are two sides of the same target. The same kinds of effects on cell behavior can result from mutations in either class of genes, because most of the control mechanisms in the cell involve both inhibitory (tumor suppressor) and stimulatory (proto-oncogene) components. In terms of function, the important distinction is not the distinction between a tumor suppressor and a proto-oncogene, but between genes lying in different biochemical and regulatory pathways.","container-title":"Molecular Biology of the Cell. 4th edition","language":"en","publisher":"Garland Science","source":"www.ncbi.nlm.nih.gov","title":"The Molecular Basis of Cancer-Cell Behavior","URL":"https://www.ncbi.nlm.nih.gov/books/NBK26902/","author":[{"family":"Alberts","given":"Bruce"},{"family":"Johnson","given":"Alexander"},{"family":"Lewis","given":"Julian"},{"family":"Raff","given":"Martin"},{"family":"Roberts","given":"Keith"},{"family":"Walter","given":"Peter"}],"accessed":{"date-parts":[["2023",8,8]]},"issued":{"date-parts":[["2002"]]}}}],"schema":"https://github.com/citation-style-language/schema/raw/master/csl-citation.json"} </w:instrText>
      </w:r>
      <w:r w:rsidR="002F54CB" w:rsidRPr="00975DDE">
        <w:rPr>
          <w:rFonts w:ascii="Times New Roman" w:hAnsi="Times New Roman" w:cs="Times New Roman"/>
          <w:sz w:val="24"/>
          <w:szCs w:val="24"/>
        </w:rPr>
        <w:fldChar w:fldCharType="separate"/>
      </w:r>
      <w:r w:rsidR="002F54CB" w:rsidRPr="00975DDE">
        <w:rPr>
          <w:rFonts w:ascii="Times New Roman" w:hAnsi="Times New Roman" w:cs="Times New Roman"/>
          <w:sz w:val="24"/>
          <w:szCs w:val="24"/>
        </w:rPr>
        <w:t>[10], [11]</w:t>
      </w:r>
      <w:r w:rsidR="002F54CB" w:rsidRPr="00975DDE">
        <w:rPr>
          <w:rFonts w:ascii="Times New Roman" w:hAnsi="Times New Roman" w:cs="Times New Roman"/>
          <w:sz w:val="24"/>
          <w:szCs w:val="24"/>
        </w:rPr>
        <w:fldChar w:fldCharType="end"/>
      </w:r>
      <w:r w:rsidR="002F54CB" w:rsidRPr="00975DDE">
        <w:rPr>
          <w:rFonts w:ascii="Times New Roman" w:hAnsi="Times New Roman" w:cs="Times New Roman"/>
          <w:sz w:val="24"/>
          <w:szCs w:val="24"/>
        </w:rPr>
        <w:t xml:space="preserve">. A projection of 28 million new cases of cancer is being predicted annually by 2040, showing an increment of 54.9% in comparison to 2020 </w:t>
      </w:r>
      <w:r w:rsidR="002F54CB" w:rsidRPr="00975DDE">
        <w:rPr>
          <w:rFonts w:ascii="Times New Roman" w:hAnsi="Times New Roman" w:cs="Times New Roman"/>
          <w:sz w:val="24"/>
          <w:szCs w:val="24"/>
        </w:rPr>
        <w:fldChar w:fldCharType="begin"/>
      </w:r>
      <w:r w:rsidR="006A124F" w:rsidRPr="00975DDE">
        <w:rPr>
          <w:rFonts w:ascii="Times New Roman" w:hAnsi="Times New Roman" w:cs="Times New Roman"/>
          <w:sz w:val="24"/>
          <w:szCs w:val="24"/>
        </w:rPr>
        <w:instrText xml:space="preserve"> ADDIN ZOTERO_ITEM CSL_CITATION {"citationID":"ucmSkH7y","properties":{"formattedCitation":"[12]","plainCitation":"[12]","noteIndex":0},"citationItems":[{"id":"z2YFmZWn/TnnD5xJc","uris":["http://zotero.org/users/10763249/items/V56BHVG8"],"itemData":{"id":824,"type":"webpage","abstract":"The latest worldwide cancer incidence statistics for the UK for Health Professionals. See data for cancer type, trends over time, prevalence and more.","container-title":"Cancer Research UK","language":"en","title":"Worldwide cancer incidence statistics","URL":"https://www.cancerresearchuk.org/health-professional/cancer-statistics/worldwide-cancer/incidence","accessed":{"date-parts":[["2023",8,8]]},"issued":{"date-parts":[["2015",5,14]]}}}],"schema":"https://github.com/citation-style-language/schema/raw/master/csl-citation.json"} </w:instrText>
      </w:r>
      <w:r w:rsidR="002F54CB" w:rsidRPr="00975DDE">
        <w:rPr>
          <w:rFonts w:ascii="Times New Roman" w:hAnsi="Times New Roman" w:cs="Times New Roman"/>
          <w:sz w:val="24"/>
          <w:szCs w:val="24"/>
        </w:rPr>
        <w:fldChar w:fldCharType="separate"/>
      </w:r>
      <w:r w:rsidR="002F54CB" w:rsidRPr="00975DDE">
        <w:rPr>
          <w:rFonts w:ascii="Times New Roman" w:hAnsi="Times New Roman" w:cs="Times New Roman"/>
          <w:sz w:val="24"/>
          <w:szCs w:val="24"/>
        </w:rPr>
        <w:t>[12]</w:t>
      </w:r>
      <w:r w:rsidR="002F54CB" w:rsidRPr="00975DDE">
        <w:rPr>
          <w:rFonts w:ascii="Times New Roman" w:hAnsi="Times New Roman" w:cs="Times New Roman"/>
          <w:sz w:val="24"/>
          <w:szCs w:val="24"/>
        </w:rPr>
        <w:fldChar w:fldCharType="end"/>
      </w:r>
      <w:r w:rsidR="002F54CB" w:rsidRPr="00975DDE">
        <w:rPr>
          <w:rFonts w:ascii="Times New Roman" w:hAnsi="Times New Roman" w:cs="Times New Roman"/>
          <w:sz w:val="24"/>
          <w:szCs w:val="24"/>
        </w:rPr>
        <w:t xml:space="preserve">. For 2023, the projections for novel cases of cancer and cancer related deaths are 1,958,310 and 609,820, alone for a developed nation like the United State of America </w:t>
      </w:r>
      <w:r w:rsidR="002F54CB" w:rsidRPr="00975DDE">
        <w:rPr>
          <w:rFonts w:ascii="Times New Roman" w:hAnsi="Times New Roman" w:cs="Times New Roman"/>
          <w:sz w:val="24"/>
          <w:szCs w:val="24"/>
        </w:rPr>
        <w:fldChar w:fldCharType="begin"/>
      </w:r>
      <w:r w:rsidR="006A124F" w:rsidRPr="00975DDE">
        <w:rPr>
          <w:rFonts w:ascii="Times New Roman" w:hAnsi="Times New Roman" w:cs="Times New Roman"/>
          <w:sz w:val="24"/>
          <w:szCs w:val="24"/>
        </w:rPr>
        <w:instrText xml:space="preserve"> ADDIN ZOTERO_ITEM CSL_CITATION {"citationID":"yaPXOry1","properties":{"formattedCitation":"[13]","plainCitation":"[13]","noteIndex":0},"citationItems":[{"id":"z2YFmZWn/WJgXLyAk","uris":["http://zotero.org/users/10763249/items/9IDYSIKZ"],"itemData":{"id":828,"type":"article-journal","abstract":"Each year, the American Cancer Society estimates the numbers of new cancer cases and deaths in the United States and compiles the most recent data on population-based cancer occurrence and outcomes using incidence data collected by central cancer registries and mortality data collected by the National Center for Health Statistics. In 2023, 1,958,310 new cancer cases and 609,820 cancer deaths are projected to occur in the United States. Cancer incidence increased for prostate cancer by 3% annually from 2014 through 2019 after two decades of decline, translating to an additional 99,000 new cases; otherwise, however, incidence trends were more favorable in men compared to women. For example, lung cancer in women decreased at one half the pace of men (1.1% vs. 2.6% annually) from 2015 through 2019, and breast and uterine corpus cancers continued to increase, as did liver cancer and melanoma, both of which stabilized in men aged 50 years and older and declined in younger men. However, a 65% drop in cervical cancer incidence during 2012 through 2019 among women in their early 20s, the first cohort to receive the human papillomavirus vaccine, foreshadows steep reductions in the burden of human papillomavirus-associated cancers, the majority of which occur in women. Despite the pandemic, and in contrast with other leading causes of death, the cancer death rate continued to decline from 2019 to 2020 (by 1.5%), contributing to a 33% overall reduction since 1991 and an estimated 3.8 million deaths averted. This progress increasingly reflects advances in treatment, which are particularly evident in the rapid declines in mortality (approximately 2% annually during 2016 through 2020) for leukemia, melanoma, and kidney cancer, despite stable/increasing incidence, and accelerated declines for lung cancer. In summary, although cancer mortality rates continue to decline, future progress may be attenuated by rising incidence for breast, prostate, and uterine corpus cancers, which also happen to have the largest racial disparities in mortality.","container-title":"CA: a cancer journal for clinicians","DOI":"10.3322/caac.21763","ISSN":"1542-4863","issue":"1","journalAbbreviation":"CA Cancer J Clin","language":"eng","note":"PMID: 36633525","page":"17-48","source":"PubMed","title":"Cancer statistics, 2023","volume":"73","author":[{"family":"Siegel","given":"Rebecca L."},{"family":"Miller","given":"Kimberly D."},{"family":"Wagle","given":"Nikita Sandeep"},{"family":"Jemal","given":"Ahmedin"}],"issued":{"date-parts":[["2023",1]]}}}],"schema":"https://github.com/citation-style-language/schema/raw/master/csl-citation.json"} </w:instrText>
      </w:r>
      <w:r w:rsidR="002F54CB" w:rsidRPr="00975DDE">
        <w:rPr>
          <w:rFonts w:ascii="Times New Roman" w:hAnsi="Times New Roman" w:cs="Times New Roman"/>
          <w:sz w:val="24"/>
          <w:szCs w:val="24"/>
        </w:rPr>
        <w:fldChar w:fldCharType="separate"/>
      </w:r>
      <w:r w:rsidR="002F54CB" w:rsidRPr="00975DDE">
        <w:rPr>
          <w:rFonts w:ascii="Times New Roman" w:hAnsi="Times New Roman" w:cs="Times New Roman"/>
          <w:sz w:val="24"/>
          <w:szCs w:val="24"/>
        </w:rPr>
        <w:t>[13]</w:t>
      </w:r>
      <w:r w:rsidR="002F54CB" w:rsidRPr="00975DDE">
        <w:rPr>
          <w:rFonts w:ascii="Times New Roman" w:hAnsi="Times New Roman" w:cs="Times New Roman"/>
          <w:sz w:val="24"/>
          <w:szCs w:val="24"/>
        </w:rPr>
        <w:fldChar w:fldCharType="end"/>
      </w:r>
      <w:r w:rsidR="002F54CB" w:rsidRPr="00975DDE">
        <w:rPr>
          <w:rFonts w:ascii="Times New Roman" w:hAnsi="Times New Roman" w:cs="Times New Roman"/>
          <w:sz w:val="24"/>
          <w:szCs w:val="24"/>
        </w:rPr>
        <w:t xml:space="preserve">. Even in India the prediction for cases of cancer is 2.08 million in 2040, according to GLOBOCON </w:t>
      </w:r>
      <w:r w:rsidR="002F54CB" w:rsidRPr="00975DDE">
        <w:rPr>
          <w:rFonts w:ascii="Times New Roman" w:hAnsi="Times New Roman" w:cs="Times New Roman"/>
          <w:sz w:val="24"/>
          <w:szCs w:val="24"/>
        </w:rPr>
        <w:fldChar w:fldCharType="begin"/>
      </w:r>
      <w:r w:rsidR="006A124F" w:rsidRPr="00975DDE">
        <w:rPr>
          <w:rFonts w:ascii="Times New Roman" w:hAnsi="Times New Roman" w:cs="Times New Roman"/>
          <w:sz w:val="24"/>
          <w:szCs w:val="24"/>
        </w:rPr>
        <w:instrText xml:space="preserve"> ADDIN ZOTERO_ITEM CSL_CITATION {"citationID":"ZZ6rYS4f","properties":{"formattedCitation":"[14]","plainCitation":"[14]","noteIndex":0},"citationItems":[{"id":"z2YFmZWn/F4zbA3OJ","uris":["http://zotero.org/users/10763249/items/X789UIQP"],"itemData":{"id":591,"type":"article-journal","abstract":"BACKGROUND &amp; OBJECTIVES: Information on recent cancer statistics is important for planning, monitoring and evaluating cancer control activities. This article aims to provide an update on the cancer incidence estimates in India by sex, age groups and anatomical sites for the year 2022.\nMETHODS: The National Cancer Registry Programme Report 2020, reported the cancer incidence from 28 Population-Based Cancer Registries (PBCRs) for the years 2012-2016. This was used as the basis to calculate cancer estimates in India. Information pertaining to the population at risk was extracted from the Census of India (2001 and 2011) for the estimation of age-sex stratified population. PBCRs were categorised into the respective State and regions of the country to understand the epidemiology of cancer. The age-specific incidence rate for each specific anatomical site of cancer was applied to the estimated population to derive the number of cancer cases in India for 2022.\nRESULTS: The estimated number of incident cases of cancer in India for the year 2022 was found to be 14,61,427 (crude rate:100.4 per 100,000). In India, one in nine people are likely to develop cancer in his/her lifetime. Lung and breast cancers were the leading sites of cancer in males and females, respectively. Among the childhood (0-14 yr) cancers, lymphoid leukaemia (boys: 29.2% and girls: 24.2%) was the leading site. The incidence of cancer cases is estimated to increase by 12.8 per cent in 2025 as compared to 2020.\nINTERPRETATION &amp; CONCLUSIONS: The cancer incidence is continuing to increase in India. The new estimates will be helpful in planning cancer prevention and control activities through the intervention of early detection, risk reduction and management.","container-title":"The Indian Journal of Medical Research","DOI":"10.4103/ijmr.ijmr_1821_22","ISSN":"0971-5916","issue":"4&amp;5","journalAbbreviation":"Indian J Med Res","language":"eng","note":"PMID: 36510887","page":"598-607","source":"PubMed","title":"Cancer incidence estimates for 2022 &amp; projection for 2025: Result from National Cancer Registry Programme, India","title-short":"Cancer incidence estimates for 2022 &amp; projection for 2025","volume":"156","author":[{"family":"Sathishkumar","given":"Krishnan"},{"family":"Chaturvedi","given":"Meesha"},{"family":"Das","given":"Priyanka"},{"family":"Stephen","given":"S."},{"family":"Mathur","given":"Prashant"}],"issued":{"date-parts":[["2022"]]}}}],"schema":"https://github.com/citation-style-language/schema/raw/master/csl-citation.json"} </w:instrText>
      </w:r>
      <w:r w:rsidR="002F54CB" w:rsidRPr="00975DDE">
        <w:rPr>
          <w:rFonts w:ascii="Times New Roman" w:hAnsi="Times New Roman" w:cs="Times New Roman"/>
          <w:sz w:val="24"/>
          <w:szCs w:val="24"/>
        </w:rPr>
        <w:fldChar w:fldCharType="separate"/>
      </w:r>
      <w:r w:rsidR="002F54CB" w:rsidRPr="00975DDE">
        <w:rPr>
          <w:rFonts w:ascii="Times New Roman" w:hAnsi="Times New Roman" w:cs="Times New Roman"/>
          <w:sz w:val="24"/>
          <w:szCs w:val="24"/>
        </w:rPr>
        <w:t>[14]</w:t>
      </w:r>
      <w:r w:rsidR="002F54CB" w:rsidRPr="00975DDE">
        <w:rPr>
          <w:rFonts w:ascii="Times New Roman" w:hAnsi="Times New Roman" w:cs="Times New Roman"/>
          <w:sz w:val="24"/>
          <w:szCs w:val="24"/>
        </w:rPr>
        <w:fldChar w:fldCharType="end"/>
      </w:r>
      <w:r w:rsidR="002F54CB" w:rsidRPr="00975DDE">
        <w:rPr>
          <w:rFonts w:ascii="Times New Roman" w:hAnsi="Times New Roman" w:cs="Times New Roman"/>
          <w:sz w:val="24"/>
          <w:szCs w:val="24"/>
        </w:rPr>
        <w:t>.</w:t>
      </w:r>
    </w:p>
    <w:p w:rsidR="00FD52EF" w:rsidRPr="009B100D" w:rsidRDefault="009B100D" w:rsidP="00FD52EF">
      <w:pPr>
        <w:jc w:val="both"/>
        <w:rPr>
          <w:rFonts w:ascii="Times New Roman" w:hAnsi="Times New Roman" w:cs="Times New Roman"/>
          <w:b/>
          <w:color w:val="000000"/>
          <w:sz w:val="24"/>
          <w:szCs w:val="24"/>
        </w:rPr>
      </w:pPr>
      <w:r w:rsidRPr="009B100D">
        <w:rPr>
          <w:rFonts w:ascii="Times New Roman" w:hAnsi="Times New Roman" w:cs="Times New Roman"/>
          <w:b/>
          <w:color w:val="000000"/>
          <w:sz w:val="24"/>
          <w:szCs w:val="24"/>
        </w:rPr>
        <w:t xml:space="preserve">3.1 </w:t>
      </w:r>
      <w:r w:rsidR="00FD52EF" w:rsidRPr="009B100D">
        <w:rPr>
          <w:rFonts w:ascii="Times New Roman" w:hAnsi="Times New Roman" w:cs="Times New Roman"/>
          <w:b/>
          <w:color w:val="000000"/>
          <w:sz w:val="24"/>
          <w:szCs w:val="24"/>
        </w:rPr>
        <w:t>Osteosarcoma:</w:t>
      </w:r>
    </w:p>
    <w:p w:rsidR="00FD52EF" w:rsidRPr="004F4EFB" w:rsidRDefault="00FD52EF" w:rsidP="008F6CB6">
      <w:pPr>
        <w:spacing w:line="360" w:lineRule="auto"/>
        <w:jc w:val="both"/>
        <w:rPr>
          <w:rFonts w:ascii="Times New Roman" w:hAnsi="Times New Roman" w:cs="Times New Roman"/>
          <w:sz w:val="24"/>
          <w:szCs w:val="24"/>
        </w:rPr>
      </w:pPr>
      <w:r w:rsidRPr="004F4EFB">
        <w:rPr>
          <w:rFonts w:ascii="Times New Roman" w:hAnsi="Times New Roman" w:cs="Times New Roman"/>
          <w:sz w:val="24"/>
          <w:szCs w:val="24"/>
        </w:rPr>
        <w:t xml:space="preserve">In an instance of delivering doxorubicin to the </w:t>
      </w:r>
      <w:r w:rsidRPr="004F4EFB">
        <w:rPr>
          <w:rFonts w:ascii="Times New Roman" w:hAnsi="Times New Roman" w:cs="Times New Roman"/>
          <w:color w:val="000000"/>
          <w:sz w:val="24"/>
          <w:szCs w:val="24"/>
        </w:rPr>
        <w:t>143B osteosarcoma cell line</w:t>
      </w:r>
      <w:r w:rsidRPr="004F4EFB">
        <w:rPr>
          <w:rFonts w:ascii="Times New Roman" w:hAnsi="Times New Roman" w:cs="Times New Roman"/>
          <w:sz w:val="24"/>
          <w:szCs w:val="24"/>
        </w:rPr>
        <w:t xml:space="preserve">, by Zhou et al., in the year 2016, it was found that using </w:t>
      </w:r>
      <w:r w:rsidRPr="004F4EFB">
        <w:rPr>
          <w:rFonts w:ascii="Times New Roman" w:hAnsi="Times New Roman" w:cs="Times New Roman"/>
          <w:color w:val="000000"/>
          <w:sz w:val="24"/>
          <w:szCs w:val="24"/>
        </w:rPr>
        <w:t xml:space="preserve">calcium phosphate-phosphorylated adenosine organic-inorganic hybrid microspheres had </w:t>
      </w:r>
      <w:r w:rsidR="008F6CB6">
        <w:rPr>
          <w:rFonts w:ascii="Times New Roman" w:hAnsi="Times New Roman" w:cs="Times New Roman"/>
          <w:color w:val="000000"/>
          <w:sz w:val="24"/>
          <w:szCs w:val="24"/>
        </w:rPr>
        <w:t xml:space="preserve">appreciable therapeutic effects </w:t>
      </w:r>
      <w:r w:rsidRPr="004F4EFB">
        <w:rPr>
          <w:rFonts w:ascii="Times New Roman" w:hAnsi="Times New Roman" w:cs="Times New Roman"/>
          <w:color w:val="000000"/>
          <w:sz w:val="24"/>
          <w:szCs w:val="24"/>
        </w:rPr>
        <w:fldChar w:fldCharType="begin"/>
      </w:r>
      <w:r w:rsidR="006A124F">
        <w:rPr>
          <w:rFonts w:ascii="Times New Roman" w:hAnsi="Times New Roman" w:cs="Times New Roman"/>
          <w:color w:val="000000"/>
          <w:sz w:val="24"/>
          <w:szCs w:val="24"/>
        </w:rPr>
        <w:instrText xml:space="preserve"> ADDIN ZOTERO_ITEM CSL_CITATION {"citationID":"OpePjSYu","properties":{"formattedCitation":"[15]","plainCitation":"[15]","noteIndex":0},"citationItems":[{"id":"z2YFmZWn/3ev5Oif0","uris":["http://zotero.org/users/10763249/items/GFMPR33V"],"itemData":{"id":690,"type":"article-journal","abstract":"Biocompatibility, biodegradability and bioactivity are significantly important in practical applications of various biomaterials for bone tissue engineering. Herein, we develop a functional inorganic-organic hybrid system of calcium phosphate-phosphorylated adenosine (CPPA). Both calcium phosphate and phosphorylated adenosine molecules in CPPA are fundamental components in mammalians and play important roles in biological metabolism. In this work, we report our three leading research qualities: (1) CPPA hybrid microspheres with hollow and porous structure are synthesized by a facile one-step microwave-assisted solvothermal method; (2) CPPA hybrid microspheres show high doxorubicin loading capacity and pH-responsive drug release properties, and demonstrate positive therapeutic effects on six osteosarcoma cell lines in vitro and a mouse model of 143B osteosarcoma subcutaneous tumor in vivo; (3) CPPA hybrid microspheres are favorable to promote osteogenic differentiation of human bone mesenchymal stem cells (hBMSCs) by activating the AMPK pathway, with satisfactory evidences from cellular alkaline phosphatase staining, alizarin red staining, real time PCR and western analysis. The as-prepared CPPA hybrid microspheres are promising in anti-osteosarcoma and bone regeneration, which simultaneously display excellent properties on drug delivery and osteogenic differentiation of hBMSCs.","container-title":"Biomaterials","DOI":"10.1016/j.biomaterials.2016.12.031","ISSN":"0142-9612","journalAbbreviation":"Biomaterials","language":"en","page":"1-14","source":"ScienceDirect","title":"Calcium phosphate-phosphorylated adenosine hybrid microspheres for anti-osteosarcoma drug delivery and osteogenic differentiation","volume":"121","author":[{"family":"Zhou","given":"Zi-Fei"},{"family":"Sun","given":"Tuan-Wei"},{"family":"Chen","given":"Feng"},{"family":"Zuo","given":"Dong-Qing"},{"family":"Wang","given":"Hong-Sheng"},{"family":"Hua","given":"Ying-Qi"},{"family":"Cai","given":"Zheng-Dong"},{"family":"Tan","given":"Jun"}],"issued":{"date-parts":[["2017",3,1]]}}}],"schema":"https://github.com/citation-style-language/schema/raw/master/csl-citation.json"} </w:instrText>
      </w:r>
      <w:r w:rsidRPr="004F4EFB">
        <w:rPr>
          <w:rFonts w:ascii="Times New Roman" w:hAnsi="Times New Roman" w:cs="Times New Roman"/>
          <w:color w:val="000000"/>
          <w:sz w:val="24"/>
          <w:szCs w:val="24"/>
        </w:rPr>
        <w:fldChar w:fldCharType="separate"/>
      </w:r>
      <w:r w:rsidR="002F54CB" w:rsidRPr="002F54CB">
        <w:rPr>
          <w:rFonts w:ascii="Times New Roman" w:hAnsi="Times New Roman" w:cs="Times New Roman"/>
          <w:sz w:val="24"/>
        </w:rPr>
        <w:t>[15]</w:t>
      </w:r>
      <w:r w:rsidRPr="004F4EFB">
        <w:rPr>
          <w:rFonts w:ascii="Times New Roman" w:hAnsi="Times New Roman" w:cs="Times New Roman"/>
          <w:color w:val="000000"/>
          <w:sz w:val="24"/>
          <w:szCs w:val="24"/>
        </w:rPr>
        <w:fldChar w:fldCharType="end"/>
      </w:r>
      <w:r w:rsidR="008F6CB6">
        <w:rPr>
          <w:rFonts w:ascii="Times New Roman" w:hAnsi="Times New Roman" w:cs="Times New Roman"/>
          <w:color w:val="000000"/>
          <w:sz w:val="24"/>
          <w:szCs w:val="24"/>
        </w:rPr>
        <w:t>.</w:t>
      </w:r>
      <w:r w:rsidRPr="004F4EFB">
        <w:rPr>
          <w:rFonts w:ascii="Times New Roman" w:hAnsi="Times New Roman" w:cs="Times New Roman"/>
          <w:color w:val="000000"/>
          <w:sz w:val="24"/>
          <w:szCs w:val="24"/>
        </w:rPr>
        <w:t xml:space="preserve"> </w:t>
      </w:r>
      <w:r w:rsidRPr="004F4EFB">
        <w:rPr>
          <w:rFonts w:ascii="Times New Roman" w:hAnsi="Times New Roman" w:cs="Times New Roman"/>
          <w:sz w:val="24"/>
          <w:szCs w:val="24"/>
        </w:rPr>
        <w:t xml:space="preserve"> In 2017, Son et al., performed chemotherapy on MG-63 (human osteosarcoma cell line) using drug-loaded CaP nanoparticles and found that such nanoparticles efficiently released the drugs in a controlled fashion</w:t>
      </w:r>
      <w:r w:rsidR="008F6CB6">
        <w:rPr>
          <w:rFonts w:ascii="Times New Roman" w:hAnsi="Times New Roman" w:cs="Times New Roman"/>
          <w:sz w:val="24"/>
          <w:szCs w:val="24"/>
        </w:rPr>
        <w:t xml:space="preserve"> </w:t>
      </w:r>
      <w:r w:rsidRPr="004F4EFB">
        <w:rPr>
          <w:rFonts w:ascii="Times New Roman" w:hAnsi="Times New Roman" w:cs="Times New Roman"/>
          <w:sz w:val="24"/>
          <w:szCs w:val="24"/>
        </w:rPr>
        <w:fldChar w:fldCharType="begin"/>
      </w:r>
      <w:r w:rsidR="006A124F">
        <w:rPr>
          <w:rFonts w:ascii="Times New Roman" w:hAnsi="Times New Roman" w:cs="Times New Roman"/>
          <w:sz w:val="24"/>
          <w:szCs w:val="24"/>
        </w:rPr>
        <w:instrText xml:space="preserve"> ADDIN ZOTERO_ITEM CSL_CITATION {"citationID":"JOnSclMh","properties":{"formattedCitation":"[16]","plainCitation":"[16]","noteIndex":0},"citationItems":[{"id":"z2YFmZWn/oKAaIUSt","uris":["http://zotero.org/users/10763249/items/83HD6LZJ"],"itemData":{"id":691,"type":"article-journal","abstract":"BACKGROUND: Calcium phosphate (CaP) based nanoparticles are considered to be ideal drug carriers for delivery of anticancer drugs because of their excellent biocompatibility and pH responsiveness. However, CaP nanoparticles have the problems of limited drug load capacity, initial burst release, and short-term release. Thus, we prepared the CaP nanocomposites containing anticancer drug such as caffeic acid (CA-NP), chlorogenic acid (CG-NP), or cisplatin (CP-NP) in the presence of alginate as a polymer template to control the release rate of drugs.\nRESULTS: The drug-loaded CaP nanocomposites exhibited spherical shape with a size of under 100 nm and the size of nanocomposites was hardly affected by the addition of drug. UV-visible spectroscopic analysis confirmed the insertion of drug into the CaP nanocomposites. These nanocomposites showed an initial burst release of drug, followed by a prolonged release, in which the release profile of drugs was depended on the solution pH. In addition, the drug-loaded CaP nanocomposites revealed anticancer activity on human osteosarcoma in a manner dependent on concentration of drugs and time.\nCONCLUSIONS: The drug-loaded CaP nanocomposites can contribute to the development of a new generation of controlled drug release carriers for chemotherapy of cancers.","container-title":"Biomaterials Research","DOI":"10.1186/s40824-017-0099-1","ISSN":"1226-4601","journalAbbreviation":"Biomater Res","language":"eng","note":"PMID: 28652927\nPMCID: PMC5483309","page":"13","source":"PubMed","title":"Anticancer activity of drug-loaded calcium phosphate nanocomposites against human osteosarcoma","volume":"21","author":[{"family":"Son","given":"Kyoung Dan"},{"family":"Kim","given":"Young-Jin"}],"issued":{"date-parts":[["2017"]]}}}],"schema":"https://github.com/citation-style-language/schema/raw/master/csl-citation.json"} </w:instrText>
      </w:r>
      <w:r w:rsidRPr="004F4EFB">
        <w:rPr>
          <w:rFonts w:ascii="Times New Roman" w:hAnsi="Times New Roman" w:cs="Times New Roman"/>
          <w:sz w:val="24"/>
          <w:szCs w:val="24"/>
        </w:rPr>
        <w:fldChar w:fldCharType="separate"/>
      </w:r>
      <w:r w:rsidR="002F54CB" w:rsidRPr="002F54CB">
        <w:rPr>
          <w:rFonts w:ascii="Times New Roman" w:hAnsi="Times New Roman" w:cs="Times New Roman"/>
          <w:sz w:val="24"/>
        </w:rPr>
        <w:t>[16]</w:t>
      </w:r>
      <w:r w:rsidRPr="004F4EFB">
        <w:rPr>
          <w:rFonts w:ascii="Times New Roman" w:hAnsi="Times New Roman" w:cs="Times New Roman"/>
          <w:sz w:val="24"/>
          <w:szCs w:val="24"/>
        </w:rPr>
        <w:fldChar w:fldCharType="end"/>
      </w:r>
      <w:r w:rsidR="008F6CB6">
        <w:rPr>
          <w:rFonts w:ascii="Times New Roman" w:hAnsi="Times New Roman" w:cs="Times New Roman"/>
          <w:sz w:val="24"/>
          <w:szCs w:val="24"/>
        </w:rPr>
        <w:t>.</w:t>
      </w:r>
      <w:r w:rsidRPr="004F4EFB">
        <w:rPr>
          <w:rFonts w:ascii="Times New Roman" w:hAnsi="Times New Roman" w:cs="Times New Roman"/>
          <w:color w:val="000000"/>
          <w:sz w:val="24"/>
          <w:szCs w:val="24"/>
        </w:rPr>
        <w:t>The usage of calcium phosphate nanoparticles is not limited to the realm of treating osteosarcoma but extends to a myriad of cancers.</w:t>
      </w:r>
    </w:p>
    <w:p w:rsidR="00FD52EF" w:rsidRPr="009B100D" w:rsidRDefault="009B100D" w:rsidP="008F6CB6">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3.2 </w:t>
      </w:r>
      <w:r w:rsidR="00FD52EF" w:rsidRPr="009B100D">
        <w:rPr>
          <w:rFonts w:ascii="Times New Roman" w:hAnsi="Times New Roman" w:cs="Times New Roman"/>
          <w:b/>
          <w:color w:val="000000"/>
          <w:sz w:val="24"/>
          <w:szCs w:val="24"/>
        </w:rPr>
        <w:t>Melanoma:</w:t>
      </w:r>
    </w:p>
    <w:p w:rsidR="00FD52EF" w:rsidRPr="004F4EFB" w:rsidRDefault="00FD52EF" w:rsidP="008F6CB6">
      <w:pPr>
        <w:spacing w:line="360" w:lineRule="auto"/>
        <w:jc w:val="both"/>
        <w:rPr>
          <w:rFonts w:ascii="Times New Roman" w:hAnsi="Times New Roman" w:cs="Times New Roman"/>
          <w:color w:val="000000"/>
          <w:sz w:val="24"/>
          <w:szCs w:val="24"/>
        </w:rPr>
      </w:pPr>
      <w:r w:rsidRPr="004F4EFB">
        <w:rPr>
          <w:rFonts w:ascii="Times New Roman" w:hAnsi="Times New Roman" w:cs="Times New Roman"/>
          <w:color w:val="000000"/>
          <w:sz w:val="24"/>
          <w:szCs w:val="24"/>
        </w:rPr>
        <w:t>In 2022, Lima et al., experimented with calcium phosphate nanoparticles which were loaded with doxorubicin and hyaluronic acid to address melanoma. It was reported that melanoma cells (A-375) had damaged DNA with an increase in the area of the nucleus and also showed senescence. Formation of colonies was also deterred on short exposure treatment fo</w:t>
      </w:r>
      <w:r w:rsidR="008F6CB6">
        <w:rPr>
          <w:rFonts w:ascii="Times New Roman" w:hAnsi="Times New Roman" w:cs="Times New Roman"/>
          <w:color w:val="000000"/>
          <w:sz w:val="24"/>
          <w:szCs w:val="24"/>
        </w:rPr>
        <w:t xml:space="preserve">llowed by 14 days of incubation </w:t>
      </w:r>
      <w:r w:rsidRPr="004F4EFB">
        <w:rPr>
          <w:rFonts w:ascii="Times New Roman" w:hAnsi="Times New Roman" w:cs="Times New Roman"/>
          <w:color w:val="000000"/>
          <w:sz w:val="24"/>
          <w:szCs w:val="24"/>
        </w:rPr>
        <w:fldChar w:fldCharType="begin"/>
      </w:r>
      <w:r w:rsidR="002F54CB">
        <w:rPr>
          <w:rFonts w:ascii="Times New Roman" w:hAnsi="Times New Roman" w:cs="Times New Roman"/>
          <w:color w:val="000000"/>
          <w:sz w:val="24"/>
          <w:szCs w:val="24"/>
        </w:rPr>
        <w:instrText xml:space="preserve"> ADDIN ZOTERO_ITEM CSL_CITATION {"citationID":"9bftKYCG","properties":{"formattedCitation":"[17]","plainCitation":"[17]","noteIndex":0},"citationItems":[{"id":682,"uris":["http://zotero.org/users/10104235/items/8KGMNEZX"],"itemData":{"id":682,"type":"article","abstract":"The high incidence of melanoma has received significant attention. Despite advances in early detection and standard treatment options, new strategies that improve therapy with reduced side effects are highly desirable. Several studies have demonstrated the efficiency of doxorubicin (Dox) to treat melanoma, however, side effects limit its clinical use. Drug delivery systems, especially nanostructured ones, are a useful approach to enhance antitumor activity and reduce the toxicity of drugs. Here, we report the use of calcium phosphate nanoparticles functionalized with Dox and hyaluronic acid (N-Dox) to enhance Dox antiproliferative activity. The effects were accessed in A-375 melanoma cells, in which N-Dox significantly decreased IC50 over 48 hours (0.142 ± 0.07) compared to the free drug (0.44 ± 0.25). Treatment triggered DNA damage, increased nuclear area, and senescent phenotype. Furthermore, it did not form colonies after 14 days of incubation preceded by short exposure treatment. These preliminary results indicate that N-Dox hold promise for melanoma treatment, reducing the minimum effective dose and perhaps a reduction in the cost of treatment.","DOI":"10.1101/2022.04.21.489118","language":"en","license":"© 2022, Posted by Cold Spring Harbor Laboratory. The copyright holder for this pre-print is the author. All rights reserved. The material may not be redistributed, re-used or adapted without the author's permission.","note":"page: 2022.04.21.489118\nsection: New Results","publisher":"bioRxiv","source":"bioRxiv","title":"Improved antiproliferative activity of doxorubicin-loaded calcium phosphate nanoparticles against melanoma cells","URL":"https://www.biorxiv.org/content/10.1101/2022.04.21.489118v1","author":[{"family":"Lima","given":"Igor Barbosa"},{"family":"Alvarenga","given":"Betania Mara"},{"family":"Tótaro","given":"Priscila Izabel Santos","dropping-particle":"de"},{"family":"Boratto","given":"Fernanda"},{"family":"Leite","given":"Elaine Amaral"},{"family":"Guimaraes","given":"Pedro Pires Goulart"}],"accessed":{"date-parts":[["2023",8,8]]},"issued":{"date-parts":[["2022",4,22]]}}}],"schema":"https://github.com/citation-style-language/schema/raw/master/csl-citation.json"} </w:instrText>
      </w:r>
      <w:r w:rsidRPr="004F4EFB">
        <w:rPr>
          <w:rFonts w:ascii="Times New Roman" w:hAnsi="Times New Roman" w:cs="Times New Roman"/>
          <w:color w:val="000000"/>
          <w:sz w:val="24"/>
          <w:szCs w:val="24"/>
        </w:rPr>
        <w:fldChar w:fldCharType="separate"/>
      </w:r>
      <w:r w:rsidR="002F54CB" w:rsidRPr="002F54CB">
        <w:rPr>
          <w:rFonts w:ascii="Times New Roman" w:hAnsi="Times New Roman" w:cs="Times New Roman"/>
          <w:sz w:val="24"/>
        </w:rPr>
        <w:t>[17]</w:t>
      </w:r>
      <w:r w:rsidRPr="004F4EFB">
        <w:rPr>
          <w:rFonts w:ascii="Times New Roman" w:hAnsi="Times New Roman" w:cs="Times New Roman"/>
          <w:color w:val="000000"/>
          <w:sz w:val="24"/>
          <w:szCs w:val="24"/>
        </w:rPr>
        <w:fldChar w:fldCharType="end"/>
      </w:r>
      <w:r w:rsidR="008F6CB6">
        <w:rPr>
          <w:rFonts w:ascii="Times New Roman" w:hAnsi="Times New Roman" w:cs="Times New Roman"/>
          <w:color w:val="000000"/>
          <w:sz w:val="24"/>
          <w:szCs w:val="24"/>
        </w:rPr>
        <w:t>.</w:t>
      </w:r>
      <w:r w:rsidRPr="004F4EFB">
        <w:rPr>
          <w:rFonts w:ascii="Times New Roman" w:hAnsi="Times New Roman" w:cs="Times New Roman"/>
          <w:color w:val="000000"/>
          <w:sz w:val="24"/>
          <w:szCs w:val="24"/>
        </w:rPr>
        <w:t xml:space="preserve"> Xu et al., used hydroxyapatite nanoparticles based chitosan/alginate hydrogel which sh</w:t>
      </w:r>
      <w:r w:rsidR="008F6CB6">
        <w:rPr>
          <w:rFonts w:ascii="Times New Roman" w:hAnsi="Times New Roman" w:cs="Times New Roman"/>
          <w:color w:val="000000"/>
          <w:sz w:val="24"/>
          <w:szCs w:val="24"/>
        </w:rPr>
        <w:t xml:space="preserve">owed great anti-melanoma effect </w:t>
      </w:r>
      <w:r w:rsidRPr="004F4EFB">
        <w:rPr>
          <w:rFonts w:ascii="Times New Roman" w:hAnsi="Times New Roman" w:cs="Times New Roman"/>
          <w:color w:val="000000"/>
          <w:sz w:val="24"/>
          <w:szCs w:val="24"/>
        </w:rPr>
        <w:fldChar w:fldCharType="begin"/>
      </w:r>
      <w:r w:rsidR="006A124F">
        <w:rPr>
          <w:rFonts w:ascii="Times New Roman" w:hAnsi="Times New Roman" w:cs="Times New Roman"/>
          <w:color w:val="000000"/>
          <w:sz w:val="24"/>
          <w:szCs w:val="24"/>
        </w:rPr>
        <w:instrText xml:space="preserve"> ADDIN ZOTERO_ITEM CSL_CITATION {"citationID":"9vfeYJVa","properties":{"formattedCitation":"[18]","plainCitation":"[18]","noteIndex":0},"citationItems":[{"id":"z2YFmZWn/sKXsiwHi","uris":["http://zotero.org/users/10763249/items/BFSI64BW"],"itemData":{"id":808,"type":"article-journal","abstract":"Hydroxyapatite nanoparticles (HANPs) have been increasingly regarded and reported due to their potential anti-tumor ability. Previously, we found that the rod-like HANPs had good application potential for cutaneous melanoma (CMM). To satisfy the actual requirements in repairing post-operative skin defects and inhibiting CMM recurrence after tumorectomy, we constructed a novel chitosan/alginate (CS/Alg) hydrogel containing the aforementioned HANPs. The in vitro cell experiments confirmed that activated mitochondrial-dependent apoptosis was tightly related to the anti-tumor ability of HANPs. Specifically, we further discovered several target proteins might be involved in abnormal activating Wnt, proteoglycans in cancer, oxidative phosphorylation and p53 signaling pathways. The in vivo animal experiments demonstrated that the HANPs-loaded CS/Alg hydrogel (CS/Alg/HANPs) had a similar effect on inhibiting tumor growth as HANPs, and CS/Alg hydrogel as well as phosphate buffered saline (PBS) group (control) not showed any effect, proving the key role of HANPs. The immunohistochemical staining demonstrated a tumor inhibition via the mitochondria-mediated apoptosis pathway, consistent with the in vitro evaluation. Moreover, CS/Alg/HANPs exhibited no additional biosafety risk to the functions of major organs. Overall, this CS/Alg/HANPs hydrogel has substantial application potential for treating CMM.","container-title":"Regenerative Biomaterials","DOI":"10.1093/rb/rbac050","ISSN":"2056-3418","journalAbbreviation":"Regenerative Biomaterials","page":"rbac050","source":"Silverchair","title":"Anti-melanoma effect and action mechanism of a novel chitosan-based composite hydrogel containing hydroxyapatite nanoparticles","volume":"9","author":[{"family":"Xu","given":"Kejia"},{"family":"Wang","given":"Yifu"},{"family":"Xie","given":"Yao"},{"family":"Zhang","given":"Xiaoyan"},{"family":"Chen","given":"Wei"},{"family":"Li","given":"Zhongtao"},{"family":"Wang","given":"Tingting"},{"family":"Yang","given":"Xiao"},{"family":"Guo","given":"Bo"},{"family":"Wang","given":"Lin"},{"family":"Zhu","given":"Xiangdong"},{"family":"Zhang","given":"Xingdong"}],"issued":{"date-parts":[["2022",1,1]]}}}],"schema":"https://github.com/citation-style-language/schema/raw/master/csl-citation.json"} </w:instrText>
      </w:r>
      <w:r w:rsidRPr="004F4EFB">
        <w:rPr>
          <w:rFonts w:ascii="Times New Roman" w:hAnsi="Times New Roman" w:cs="Times New Roman"/>
          <w:color w:val="000000"/>
          <w:sz w:val="24"/>
          <w:szCs w:val="24"/>
        </w:rPr>
        <w:fldChar w:fldCharType="separate"/>
      </w:r>
      <w:r w:rsidR="002F54CB" w:rsidRPr="002F54CB">
        <w:rPr>
          <w:rFonts w:ascii="Times New Roman" w:hAnsi="Times New Roman" w:cs="Times New Roman"/>
          <w:sz w:val="24"/>
        </w:rPr>
        <w:t>[18]</w:t>
      </w:r>
      <w:r w:rsidRPr="004F4EFB">
        <w:rPr>
          <w:rFonts w:ascii="Times New Roman" w:hAnsi="Times New Roman" w:cs="Times New Roman"/>
          <w:color w:val="000000"/>
          <w:sz w:val="24"/>
          <w:szCs w:val="24"/>
        </w:rPr>
        <w:fldChar w:fldCharType="end"/>
      </w:r>
      <w:r w:rsidR="008F6CB6">
        <w:rPr>
          <w:rFonts w:ascii="Times New Roman" w:hAnsi="Times New Roman" w:cs="Times New Roman"/>
          <w:color w:val="000000"/>
          <w:sz w:val="24"/>
          <w:szCs w:val="24"/>
        </w:rPr>
        <w:t>.</w:t>
      </w:r>
    </w:p>
    <w:p w:rsidR="004F4EFB" w:rsidRPr="004F4EFB" w:rsidRDefault="009B100D" w:rsidP="004F4EFB">
      <w:pPr>
        <w:jc w:val="both"/>
        <w:rPr>
          <w:rFonts w:ascii="Times New Roman" w:hAnsi="Times New Roman" w:cs="Times New Roman"/>
          <w:b/>
          <w:sz w:val="24"/>
          <w:szCs w:val="24"/>
        </w:rPr>
      </w:pPr>
      <w:r>
        <w:rPr>
          <w:rFonts w:ascii="Times New Roman" w:hAnsi="Times New Roman" w:cs="Times New Roman"/>
          <w:b/>
          <w:sz w:val="24"/>
          <w:szCs w:val="24"/>
        </w:rPr>
        <w:t xml:space="preserve">3.3 </w:t>
      </w:r>
      <w:r w:rsidR="00FD52EF" w:rsidRPr="004F4EFB">
        <w:rPr>
          <w:rFonts w:ascii="Times New Roman" w:hAnsi="Times New Roman" w:cs="Times New Roman"/>
          <w:b/>
          <w:sz w:val="24"/>
          <w:szCs w:val="24"/>
        </w:rPr>
        <w:t>Breast Cancer:</w:t>
      </w:r>
    </w:p>
    <w:p w:rsidR="00FD52EF" w:rsidRPr="004F4EFB" w:rsidRDefault="00FD52EF" w:rsidP="004F4EFB">
      <w:pPr>
        <w:spacing w:line="360" w:lineRule="auto"/>
        <w:jc w:val="both"/>
        <w:rPr>
          <w:rFonts w:ascii="Times New Roman" w:hAnsi="Times New Roman" w:cs="Times New Roman"/>
          <w:b/>
          <w:sz w:val="24"/>
          <w:szCs w:val="24"/>
          <w:u w:val="single"/>
        </w:rPr>
      </w:pPr>
      <w:r w:rsidRPr="004F4EFB">
        <w:rPr>
          <w:rFonts w:ascii="Times New Roman" w:hAnsi="Times New Roman" w:cs="Times New Roman"/>
          <w:sz w:val="24"/>
          <w:szCs w:val="24"/>
        </w:rPr>
        <w:t>For delivering cisplatin to treat breast cancer, palladium-based hydroxyapatite was formulated by Fathy et al., in 2017. As an outcome of the study, these nanoparticles showed high cytoto</w:t>
      </w:r>
      <w:r w:rsidR="00975DDE">
        <w:rPr>
          <w:rFonts w:ascii="Times New Roman" w:hAnsi="Times New Roman" w:cs="Times New Roman"/>
          <w:sz w:val="24"/>
          <w:szCs w:val="24"/>
        </w:rPr>
        <w:t xml:space="preserve">xicity against the target cells </w:t>
      </w:r>
      <w:r w:rsidRPr="004F4EFB">
        <w:rPr>
          <w:rFonts w:ascii="Times New Roman" w:hAnsi="Times New Roman" w:cs="Times New Roman"/>
          <w:b/>
          <w:sz w:val="24"/>
          <w:szCs w:val="24"/>
        </w:rPr>
        <w:fldChar w:fldCharType="begin"/>
      </w:r>
      <w:r w:rsidR="006A124F">
        <w:rPr>
          <w:rFonts w:ascii="Times New Roman" w:hAnsi="Times New Roman" w:cs="Times New Roman"/>
          <w:sz w:val="24"/>
          <w:szCs w:val="24"/>
        </w:rPr>
        <w:instrText xml:space="preserve"> ADDIN ZOTERO_ITEM CSL_CITATION {"citationID":"J8Y3NXDm","properties":{"formattedCitation":"[19]","plainCitation":"[19]","noteIndex":0},"citationItems":[{"id":"z2YFmZWn/kyrVYYPR","uris":["http://zotero.org/users/10763249/items/FKS6VU42"],"itemData":{"id":708,"type":"article-journal","abstract":"Bisphosphonates represent a significant subclass of phosphonates, organophosphorus compounds. Nitrogenous bisphosphonates have been used in the treatment of bone-related disease including osteoporosis and cancer therapies. The new palladium(II)-alendronate (H2Ald), {[Pd(Ald)(H2O)2] and [Pd2(bpy)2(Ald-2H)]} complexes were synthesized and characterized using IR, NMR (1H, 13C, 31P), UV–visible, mass spectra, elemental analysis, molar conductivity and thermal measurements. The anticancer activity of [Pd(Ald)(H2O)2] and [Pd2(bpy)2(Ald-2H)] were tested against the human prostate (DU 145) and breast (MDA-MB231) cancer cell lines, the later complex showed promising results compared to the market drug cisplatin. Moreover, the complex [Pd2(bpy)2(Ald-2H)] has apparent affinity for hydroxyapatite nanoparticles (HAnp), which is the main constituent of bone tissue. Thus, the physicochemical characteristics, in vitro release of [Pd2(bpy)2(Ald-2H)] from HAnp were evaluated using UV-visible spectroscopy. The [Pd2(bpy)2(Ald-2H)] encapsulation efficiency was found to be 96.83%, while the released 85.2 up to 10 days at the physiological pH 7.4.","container-title":"Inorganica Chimica Acta","DOI":"10.1016/j.ica.2017.12.015","ISSN":"0020-1693","journalAbbreviation":"Inorganica Chimica Acta","language":"en","page":"44-50","source":"ScienceDirect","title":"Anticancer evaluation and drug delivery of new palladium(II) complexes based on the chelate of alendronate onto hydroxyapatite nanoparticles","volume":"473","author":[{"family":"Fathy","given":"Aya A."},{"family":"Butler","given":"Ian S."},{"family":"Abd Elrahman","given":"Mohamed"},{"family":"Jean-Claude","given":"Bertrand J."},{"family":"Mostafa","given":"Sahar I."}],"issued":{"date-parts":[["2018",3,24]]}}}],"schema":"https://github.com/citation-style-language/schema/raw/master/csl-citation.json"} </w:instrText>
      </w:r>
      <w:r w:rsidRPr="004F4EFB">
        <w:rPr>
          <w:rFonts w:ascii="Times New Roman" w:hAnsi="Times New Roman" w:cs="Times New Roman"/>
          <w:b/>
          <w:sz w:val="24"/>
          <w:szCs w:val="24"/>
        </w:rPr>
        <w:fldChar w:fldCharType="separate"/>
      </w:r>
      <w:r w:rsidR="00BD13C1" w:rsidRPr="00BD13C1">
        <w:rPr>
          <w:rFonts w:ascii="Times New Roman" w:hAnsi="Times New Roman" w:cs="Times New Roman"/>
          <w:sz w:val="24"/>
        </w:rPr>
        <w:t>[19]</w:t>
      </w:r>
      <w:r w:rsidRPr="004F4EFB">
        <w:rPr>
          <w:rFonts w:ascii="Times New Roman" w:hAnsi="Times New Roman" w:cs="Times New Roman"/>
          <w:b/>
          <w:sz w:val="24"/>
          <w:szCs w:val="24"/>
        </w:rPr>
        <w:fldChar w:fldCharType="end"/>
      </w:r>
      <w:r w:rsidR="00975DDE">
        <w:rPr>
          <w:rFonts w:ascii="Times New Roman" w:hAnsi="Times New Roman" w:cs="Times New Roman"/>
          <w:b/>
          <w:sz w:val="24"/>
          <w:szCs w:val="24"/>
        </w:rPr>
        <w:t>.</w:t>
      </w:r>
      <w:r w:rsidRPr="004F4EFB">
        <w:rPr>
          <w:rFonts w:ascii="Times New Roman" w:hAnsi="Times New Roman" w:cs="Times New Roman"/>
          <w:sz w:val="24"/>
          <w:szCs w:val="24"/>
        </w:rPr>
        <w:t xml:space="preserve"> For targeted drug delivery to the breast cancer cells, platinum-loaded selenium-doped hydroxyapatite nanoparticles were prepared by Barbanente et al., in 2020. It was </w:t>
      </w:r>
      <w:r w:rsidRPr="004F4EFB">
        <w:rPr>
          <w:rFonts w:ascii="Times New Roman" w:hAnsi="Times New Roman" w:cs="Times New Roman"/>
          <w:sz w:val="24"/>
          <w:szCs w:val="24"/>
        </w:rPr>
        <w:lastRenderedPageBreak/>
        <w:t>a successful attempt at treating breast cancer as this mode of drug delivery was able to selectively prevent the proliferation of cancer cells</w:t>
      </w:r>
      <w:r w:rsidR="008F6CB6">
        <w:rPr>
          <w:rFonts w:ascii="Times New Roman" w:hAnsi="Times New Roman" w:cs="Times New Roman"/>
          <w:sz w:val="24"/>
          <w:szCs w:val="24"/>
        </w:rPr>
        <w:t xml:space="preserve"> </w:t>
      </w:r>
      <w:r w:rsidRPr="004F4EFB">
        <w:rPr>
          <w:rFonts w:ascii="Times New Roman" w:hAnsi="Times New Roman" w:cs="Times New Roman"/>
          <w:b/>
          <w:sz w:val="24"/>
          <w:szCs w:val="24"/>
        </w:rPr>
        <w:fldChar w:fldCharType="begin"/>
      </w:r>
      <w:r w:rsidR="006A124F">
        <w:rPr>
          <w:rFonts w:ascii="Times New Roman" w:hAnsi="Times New Roman" w:cs="Times New Roman"/>
          <w:sz w:val="24"/>
          <w:szCs w:val="24"/>
        </w:rPr>
        <w:instrText xml:space="preserve"> ADDIN ZOTERO_ITEM CSL_CITATION {"citationID":"3zKRTyAn","properties":{"formattedCitation":"[20]","plainCitation":"[20]","noteIndex":0},"citationItems":[{"id":"z2YFmZWn/To4ZpIQR","uris":["http://zotero.org/users/10763249/items/7IBWZZ8X"],"itemData":{"id":707,"type":"article-journal","abstract":"Chemotherapeutic treatment of patients with bone tumors or bone metastases often leads to severe side effects such as high drug toxicity, lack of tumor specificity and induced drug resistance. A novel strategy to treat early stages of bone metastases involves local co-delivery of multiple chemotherapeutic agents to synergistically improve the curative effect and overcome shortcomings of traditional chemotherapy. Herein we show that selenite-doped hydroxyapatite nanoparticles loaded with a hydroxyapatite-binding anti-tumor platinum complex (PtPP–HASe) selectively reduce proliferation of cancer cells without reducing proliferation of bone marrow stem cells. These PtPP–HASe particles were nanocrystalline with selenium (Se) and platinum (Pt) contents ranging between 0–10 and 1.5–3 wt%, respectively. Release kinetics of Se and Pt from PtPP–HASe nanoparticles resulted in a cumulative release of </w:instrText>
      </w:r>
      <w:r w:rsidR="006A124F">
        <w:rPr>
          <w:rFonts w:ascii="Cambria Math" w:hAnsi="Cambria Math" w:cs="Cambria Math"/>
          <w:sz w:val="24"/>
          <w:szCs w:val="24"/>
        </w:rPr>
        <w:instrText>∼</w:instrText>
      </w:r>
      <w:r w:rsidR="006A124F">
        <w:rPr>
          <w:rFonts w:ascii="Times New Roman" w:hAnsi="Times New Roman" w:cs="Times New Roman"/>
          <w:sz w:val="24"/>
          <w:szCs w:val="24"/>
        </w:rPr>
        <w:instrText xml:space="preserve">10 and </w:instrText>
      </w:r>
      <w:r w:rsidR="006A124F">
        <w:rPr>
          <w:rFonts w:ascii="Cambria Math" w:hAnsi="Cambria Math" w:cs="Cambria Math"/>
          <w:sz w:val="24"/>
          <w:szCs w:val="24"/>
        </w:rPr>
        <w:instrText>∼</w:instrText>
      </w:r>
      <w:r w:rsidR="006A124F">
        <w:rPr>
          <w:rFonts w:ascii="Times New Roman" w:hAnsi="Times New Roman" w:cs="Times New Roman"/>
          <w:sz w:val="24"/>
          <w:szCs w:val="24"/>
        </w:rPr>
        <w:instrText xml:space="preserve">66 wt% after 7 days, respectively. At a Pt/Se ratio of 8, released Pt and Se species selectively reduced cell number of human prostate (PC3) and human breast cancer cells (MDA-MB-231) by a factor of &gt;10 with limited effects on co-cultured human bone marrow stem cells (hBMSc). These novel nanoparticles demonstrate high anti-cancer selectivity, which offers ample opportunities for the design of novel biomaterials with potent and selective chemotherapeutic efficacy against cancer cells.","container-title":"Journal of Materials Chemistry B","DOI":"10.1039/D0TB00390E","ISSN":"2050-7518","issue":"14","journalAbbreviation":"J. Mater. Chem. B","language":"en","note":"publisher: The Royal Society of Chemistry","page":"2792-2804","source":"pubs.rsc.org","title":"Platinum-loaded, selenium-doped hydroxyapatite nanoparticles selectively reduce proliferation of prostate and breast cancer cells co-cultured in the presence of stem cells","volume":"8","author":[{"family":"Barbanente","given":"Alessandra"},{"family":"Nadar","given":"Robin A."},{"family":"Esposti","given":"Lorenzo Degli"},{"family":"Palazzo","given":"Barbara"},{"family":"Iafisco","given":"Michele"},{"family":"Beucken","given":"Jeroen J. J. P.","dropping-particle":"van den"},{"family":"Leeuwenburgh","given":"Sander C. G."},{"family":"Margiotta","given":"Nicola"}],"issued":{"date-parts":[["2020",4,8]]}}}],"schema":"https://github.com/citation-style-language/schema/raw/master/csl-citation.json"} </w:instrText>
      </w:r>
      <w:r w:rsidRPr="004F4EFB">
        <w:rPr>
          <w:rFonts w:ascii="Times New Roman" w:hAnsi="Times New Roman" w:cs="Times New Roman"/>
          <w:b/>
          <w:sz w:val="24"/>
          <w:szCs w:val="24"/>
        </w:rPr>
        <w:fldChar w:fldCharType="separate"/>
      </w:r>
      <w:r w:rsidR="00BD13C1" w:rsidRPr="00BD13C1">
        <w:rPr>
          <w:rFonts w:ascii="Times New Roman" w:hAnsi="Times New Roman" w:cs="Times New Roman"/>
          <w:sz w:val="24"/>
        </w:rPr>
        <w:t>[20]</w:t>
      </w:r>
      <w:r w:rsidRPr="004F4EFB">
        <w:rPr>
          <w:rFonts w:ascii="Times New Roman" w:hAnsi="Times New Roman" w:cs="Times New Roman"/>
          <w:b/>
          <w:sz w:val="24"/>
          <w:szCs w:val="24"/>
        </w:rPr>
        <w:fldChar w:fldCharType="end"/>
      </w:r>
      <w:r w:rsidR="008F6CB6">
        <w:rPr>
          <w:rFonts w:ascii="Times New Roman" w:hAnsi="Times New Roman" w:cs="Times New Roman"/>
          <w:b/>
          <w:sz w:val="24"/>
          <w:szCs w:val="24"/>
        </w:rPr>
        <w:t>.</w:t>
      </w:r>
      <w:r w:rsidRPr="004F4EFB">
        <w:rPr>
          <w:rFonts w:ascii="Times New Roman" w:hAnsi="Times New Roman" w:cs="Times New Roman"/>
          <w:sz w:val="24"/>
          <w:szCs w:val="24"/>
        </w:rPr>
        <w:t xml:space="preserve"> Hydroxyapatite-based nanocomposite loaded with quercetin had successfully treated breast cancer, in an experiment conducted by Samadi et al., in 2021. On administering the drug-loaded nanocomposite on MCF-7 cell line, cytotoxicity in the same was observed as quercetin was released in a sustained manner, eventually leading to th</w:t>
      </w:r>
      <w:r w:rsidR="008F6CB6">
        <w:rPr>
          <w:rFonts w:ascii="Times New Roman" w:hAnsi="Times New Roman" w:cs="Times New Roman"/>
          <w:sz w:val="24"/>
          <w:szCs w:val="24"/>
        </w:rPr>
        <w:t xml:space="preserve">e apoptosis of the cancer cells </w:t>
      </w:r>
      <w:r w:rsidRPr="004F4EFB">
        <w:rPr>
          <w:rFonts w:ascii="Times New Roman" w:hAnsi="Times New Roman" w:cs="Times New Roman"/>
          <w:b/>
          <w:sz w:val="24"/>
          <w:szCs w:val="24"/>
        </w:rPr>
        <w:fldChar w:fldCharType="begin"/>
      </w:r>
      <w:r w:rsidR="006A124F">
        <w:rPr>
          <w:rFonts w:ascii="Times New Roman" w:hAnsi="Times New Roman" w:cs="Times New Roman"/>
          <w:sz w:val="24"/>
          <w:szCs w:val="24"/>
        </w:rPr>
        <w:instrText xml:space="preserve"> ADDIN ZOTERO_ITEM CSL_CITATION {"citationID":"3fcgThk9","properties":{"formattedCitation":"[21]","plainCitation":"[21]","noteIndex":0},"citationItems":[{"id":"z2YFmZWn/wpASTatB","uris":["http://zotero.org/users/10763249/items/BC3487BJ"],"itemData":{"id":717,"type":"article-journal","abstract":"Despite quercetin (QC) promising features for cancer therapy, low solubility, poor permeability, and short biological half-life time significantly confine its application in cancer therapy. In this study, a novel approach is developed to improve loading efficiency and attain quercetin sustained-release concurrently. In this direction, hydrogel nanocomposite of agarose (AG)-polyvinylpyrrolidone (PVP)-hydroxyapatite (HAp) was loaded with QC. Incorporating HAp nanoparticles in the AG-PVP hydrogel improved the loading efficiency up to 61%. Also, the interactions between nanoparticle, drug, and hydrogel polymers rendered the nanocomposite pH-responsive at acidic conditions and controlled the burst release at neutral conditions. Then, QC-loaded hydrogel was encapsulated into the water in oil in water nanoemulsions to further sustain the drug release. As a result, the pH-responsive release of QC with prolonged-release over 96 h was observed. In more detail, according to the Korsmeyer-Peppas mathematical model, the mechanism of release was anomalous (diffusion-controlled) at pH 7.4 and anomalous transport (dissolution-controlled) at pH 5.4. The presence of all nanocomposite components was confirmed with FTIR analysis, and XRD results approved the incorporation of QC in the fabricated nanocomposite. The homogeneous surface of the nanocomposite in FESEM images showed good compatibility between components. The zeta potential analysis confirmed the good stability of the nanocarriers. Besides, the fabricated AG-PVP-HAp-QC platform showed significant cytotoxicity on MCF-7 cells compared to QC as a free drug (p &lt; 0.001) and to quercetin-loaded AG-PVP (AG-PVP-QC) (p &lt; 0.001) with enhanced apoptosis induction after the addition of HAp. Accordingly, this delivery platform ameliorated loading and sustained-release of QC, as well as its anticancer activity by releasing the drug at an effective therapeutic level over a long period to induce apoptosis. Thus, turning this drug delivery system into a potential candidate for further biomedical applications.","container-title":"International Journal of Biological Macromolecules","DOI":"10.1016/j.ijbiomac.2021.03.146","ISSN":"0141-8130","journalAbbreviation":"International Journal of Biological Macromolecules","language":"en","page":"11-25","source":"ScienceDirect","title":"Ameliorating quercetin constraints in cancer therapy with pH-responsive agarose-polyvinylpyrrolidone -hydroxyapatite nanocomposite encapsulated in double nanoemulsion","volume":"182","author":[{"family":"Samadi","given":"Amirmasoud"},{"family":"Pourmadadi","given":"Mehrab"},{"family":"Yazdian","given":"Fatemeh"},{"family":"Rashedi","given":"Hamid"},{"family":"Navaei-Nigjeh","given":"Mona"},{"family":"Eufrasio-da-silva","given":"Tatiane"}],"issued":{"date-parts":[["2021",7,1]]}}}],"schema":"https://github.com/citation-style-language/schema/raw/master/csl-citation.json"} </w:instrText>
      </w:r>
      <w:r w:rsidRPr="004F4EFB">
        <w:rPr>
          <w:rFonts w:ascii="Times New Roman" w:hAnsi="Times New Roman" w:cs="Times New Roman"/>
          <w:b/>
          <w:sz w:val="24"/>
          <w:szCs w:val="24"/>
        </w:rPr>
        <w:fldChar w:fldCharType="separate"/>
      </w:r>
      <w:r w:rsidR="00BD13C1" w:rsidRPr="00BD13C1">
        <w:rPr>
          <w:rFonts w:ascii="Times New Roman" w:hAnsi="Times New Roman" w:cs="Times New Roman"/>
          <w:sz w:val="24"/>
        </w:rPr>
        <w:t>[21]</w:t>
      </w:r>
      <w:r w:rsidRPr="004F4EFB">
        <w:rPr>
          <w:rFonts w:ascii="Times New Roman" w:hAnsi="Times New Roman" w:cs="Times New Roman"/>
          <w:b/>
          <w:sz w:val="24"/>
          <w:szCs w:val="24"/>
        </w:rPr>
        <w:fldChar w:fldCharType="end"/>
      </w:r>
      <w:r w:rsidR="008F6CB6">
        <w:rPr>
          <w:rFonts w:ascii="Times New Roman" w:hAnsi="Times New Roman" w:cs="Times New Roman"/>
          <w:sz w:val="24"/>
          <w:szCs w:val="24"/>
        </w:rPr>
        <w:t>.</w:t>
      </w:r>
    </w:p>
    <w:p w:rsidR="00FD52EF" w:rsidRDefault="009B100D" w:rsidP="00FD52EF">
      <w:pPr>
        <w:jc w:val="both"/>
        <w:rPr>
          <w:rFonts w:ascii="Times New Roman" w:hAnsi="Times New Roman" w:cs="Times New Roman"/>
          <w:b/>
          <w:sz w:val="24"/>
          <w:szCs w:val="24"/>
          <w:u w:val="single"/>
        </w:rPr>
      </w:pPr>
      <w:r>
        <w:rPr>
          <w:rFonts w:ascii="Times New Roman" w:hAnsi="Times New Roman" w:cs="Times New Roman"/>
          <w:b/>
          <w:sz w:val="24"/>
          <w:szCs w:val="24"/>
        </w:rPr>
        <w:t xml:space="preserve">3.4 </w:t>
      </w:r>
      <w:r w:rsidR="00FD52EF" w:rsidRPr="004F4EFB">
        <w:rPr>
          <w:rFonts w:ascii="Times New Roman" w:hAnsi="Times New Roman" w:cs="Times New Roman"/>
          <w:b/>
          <w:sz w:val="24"/>
          <w:szCs w:val="24"/>
        </w:rPr>
        <w:t>Cervical Cancer:</w:t>
      </w:r>
    </w:p>
    <w:p w:rsidR="00FD52EF" w:rsidRDefault="00FD52EF" w:rsidP="004F4EFB">
      <w:pPr>
        <w:spacing w:line="360" w:lineRule="auto"/>
        <w:jc w:val="both"/>
        <w:rPr>
          <w:rStyle w:val="fontstyle01"/>
          <w:rFonts w:ascii="Times New Roman" w:hAnsi="Times New Roman" w:cs="Times New Roman"/>
        </w:rPr>
      </w:pPr>
      <w:r>
        <w:rPr>
          <w:rFonts w:ascii="Times New Roman" w:hAnsi="Times New Roman" w:cs="Times New Roman"/>
          <w:sz w:val="24"/>
          <w:szCs w:val="24"/>
        </w:rPr>
        <w:t>For chemotherapy to treat cervical cancer, Zhu et al. experimented w</w:t>
      </w:r>
      <w:r w:rsidR="00342CC9">
        <w:rPr>
          <w:rFonts w:ascii="Times New Roman" w:hAnsi="Times New Roman" w:cs="Times New Roman"/>
          <w:sz w:val="24"/>
          <w:szCs w:val="24"/>
        </w:rPr>
        <w:t xml:space="preserve">ith mesoporous silica-based CaPNPs </w:t>
      </w:r>
      <w:r>
        <w:rPr>
          <w:rFonts w:ascii="Times New Roman" w:hAnsi="Times New Roman" w:cs="Times New Roman"/>
          <w:sz w:val="24"/>
          <w:szCs w:val="24"/>
        </w:rPr>
        <w:t>to deliver doxorubicin, to HeLa cell line, after encapsulating with liposome and zinc phthalocyanine</w:t>
      </w:r>
      <w:r>
        <w:rPr>
          <w:rStyle w:val="fontstyle01"/>
          <w:rFonts w:ascii="Times New Roman" w:hAnsi="Times New Roman" w:cs="Times New Roman"/>
        </w:rPr>
        <w:t>. With controlled drug release, cellular uptake of the nanoparticles was reported, which induced apoptosis of the cells du</w:t>
      </w:r>
      <w:r w:rsidR="00342CC9">
        <w:rPr>
          <w:rStyle w:val="fontstyle01"/>
          <w:rFonts w:ascii="Times New Roman" w:hAnsi="Times New Roman" w:cs="Times New Roman"/>
        </w:rPr>
        <w:t xml:space="preserve">e to increased osmotic pressure </w:t>
      </w:r>
      <w:r>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owAU0mA4","properties":{"formattedCitation":"[22]","plainCitation":"[22]","noteIndex":0},"citationItems":[{"id":"z2YFmZWn/xfPyDWlJ","uris":["http://zotero.org/users/10763249/items/3EVDVMBP"],"itemData":{"id":692,"type":"article-journal","abstract":"This work was intended to develop novel doxorubicin (DOX)/zinc (II) phthalocyanine (ZnPc) co-loaded mesoporous silica (MSNs)@ calcium phosphate (CaP)@PEGylated liposome nanoparticles (NPs) that could efficiently achieve collaborative anticancer therapy by the combination of photodynamic therapy (PDT) and chemotherapy. The interlayer of CaP could be utilized to achieve pH-triggered controllable drug release, promote the cellular uptake, and induce cell apoptosis to further enhance the anticancer effects.","container-title":"Pharmaceutical Research","DOI":"10.1007/s11095-017-2295-z","ISSN":"1573-904X","issue":"3","journalAbbreviation":"Pharm Res","language":"en","page":"57","source":"Springer Link","title":"Novel Core-Interlayer-Shell DOX/ZnPc Co-loaded MSNs@ pH-Sensitive CaP@PEGylated Liposome for Enhanced Synergetic Chemo-Photodynamic Therapy","volume":"35","author":[{"family":"Ma","given":"Jinyuan"},{"family":"Wu","given":"Hongjie"},{"family":"Li","given":"Yang"},{"family":"Liu","given":"Zehua"},{"family":"Liu","given":"Guihua"},{"family":"Guo","given":"Yuxin"},{"family":"Hou","given":"Zhenqing"},{"family":"Zhao","given":"Qingliang"},{"family":"Chen","given":"Dengyue"},{"family":"Zhu","given":"Xuan"}],"issued":{"date-parts":[["2018",2,8]]}}}],"schema":"https://github.com/citation-style-language/schema/raw/master/csl-citation.json"} </w:instrText>
      </w:r>
      <w:r>
        <w:rPr>
          <w:rStyle w:val="fontstyle01"/>
          <w:rFonts w:ascii="Times New Roman" w:hAnsi="Times New Roman" w:cs="Times New Roman"/>
        </w:rPr>
        <w:fldChar w:fldCharType="separate"/>
      </w:r>
      <w:r w:rsidR="00BD13C1" w:rsidRPr="00BD13C1">
        <w:rPr>
          <w:rFonts w:ascii="Times New Roman" w:hAnsi="Times New Roman" w:cs="Times New Roman"/>
          <w:sz w:val="24"/>
        </w:rPr>
        <w:t>[22]</w:t>
      </w:r>
      <w:r>
        <w:rPr>
          <w:rStyle w:val="fontstyle01"/>
          <w:rFonts w:ascii="Times New Roman" w:hAnsi="Times New Roman" w:cs="Times New Roman"/>
        </w:rPr>
        <w:fldChar w:fldCharType="end"/>
      </w:r>
      <w:r w:rsidR="00342CC9">
        <w:rPr>
          <w:rStyle w:val="fontstyle01"/>
          <w:rFonts w:ascii="Times New Roman" w:hAnsi="Times New Roman" w:cs="Times New Roman"/>
        </w:rPr>
        <w:t>.</w:t>
      </w:r>
      <w:r>
        <w:rPr>
          <w:rStyle w:val="fontstyle01"/>
          <w:rFonts w:ascii="Times New Roman" w:hAnsi="Times New Roman" w:cs="Times New Roman"/>
        </w:rPr>
        <w:t xml:space="preserve"> On experimenting with HeLa cell line, Rout et al., in 2012, had found that the magnetic calcium phosphate nanoparticles were capable of efficient delivery of cis-platin which induced apoptosis by elevating the le</w:t>
      </w:r>
      <w:r w:rsidR="00342CC9">
        <w:rPr>
          <w:rStyle w:val="fontstyle01"/>
          <w:rFonts w:ascii="Times New Roman" w:hAnsi="Times New Roman" w:cs="Times New Roman"/>
        </w:rPr>
        <w:t xml:space="preserve">vels of toxicity, in the target </w:t>
      </w:r>
      <w:r>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OIfl2wjK","properties":{"formattedCitation":"[23]","plainCitation":"[23]","noteIndex":0},"citationItems":[{"id":"z2YFmZWn/oIGPCrm2","uris":["http://zotero.org/users/10763249/items/SWQIAVS5"],"itemData":{"id":806,"type":"article-journal","abstract":"Magnetic mesoporous amorphous calcium phosphate nanoparticles with a size of 62 nm and abundant –COOH groups on the surface have been prepared by a simple method. The particles show excellent aqueous dispersion stability in physiological pH without any deterioration in hydrodynamic size and zetapotential. By virtue of the carboxylate groups on the surface, the platinum pharmacophore cis-diaquadiamine platinum(II), folic acid and rhodamine isothiocyanate were conjugated on these magnetic calcium phosphate nanoparticles. The cytotoxicity and internalization efficiency of these nanocarriers have been evaluated on folate receptor overexpressed HeLa cells. These drug loaded nanoagents exhibit elevated cytotoxicity and induce apoptosis in HeLa cells.","container-title":"Dalton Transactions","DOI":"10.1039/C2DT30984J","ISSN":"1477-9234","issue":"35","journalAbbreviation":"Dalton Trans.","language":"en","note":"publisher: The Royal Society of Chemistry","page":"10777-10783","source":"pubs.rsc.org","title":"Multifunctional magnetic calcium phosphate nanoparticles for targeted platin delivery","volume":"41","author":[{"family":"Rout","given":"Smruti R."},{"family":"Behera","given":"Birendra"},{"family":"Maiti","given":"Tapas K."},{"family":"Mohapatra","given":"Sasmita"}],"issued":{"date-parts":[["2012",8,14]]}}}],"schema":"https://github.com/citation-style-language/schema/raw/master/csl-citation.json"} </w:instrText>
      </w:r>
      <w:r>
        <w:rPr>
          <w:rStyle w:val="fontstyle01"/>
          <w:rFonts w:ascii="Times New Roman" w:hAnsi="Times New Roman" w:cs="Times New Roman"/>
        </w:rPr>
        <w:fldChar w:fldCharType="separate"/>
      </w:r>
      <w:r w:rsidR="00BD13C1" w:rsidRPr="00BD13C1">
        <w:rPr>
          <w:rFonts w:ascii="Times New Roman" w:hAnsi="Times New Roman" w:cs="Times New Roman"/>
          <w:sz w:val="24"/>
        </w:rPr>
        <w:t>[23]</w:t>
      </w:r>
      <w:r>
        <w:rPr>
          <w:rStyle w:val="fontstyle01"/>
          <w:rFonts w:ascii="Times New Roman" w:hAnsi="Times New Roman" w:cs="Times New Roman"/>
        </w:rPr>
        <w:fldChar w:fldCharType="end"/>
      </w:r>
      <w:r w:rsidR="00342CC9">
        <w:rPr>
          <w:rStyle w:val="fontstyle01"/>
          <w:rFonts w:ascii="Times New Roman" w:hAnsi="Times New Roman" w:cs="Times New Roman"/>
        </w:rPr>
        <w:t>.</w:t>
      </w:r>
    </w:p>
    <w:p w:rsidR="00FD52EF" w:rsidRPr="004F4EFB" w:rsidRDefault="009B100D" w:rsidP="00FD52EF">
      <w:pPr>
        <w:jc w:val="both"/>
        <w:rPr>
          <w:rStyle w:val="fontstyle01"/>
          <w:rFonts w:ascii="Times New Roman" w:hAnsi="Times New Roman" w:cs="Times New Roman"/>
          <w:b/>
        </w:rPr>
      </w:pPr>
      <w:r>
        <w:rPr>
          <w:rStyle w:val="fontstyle01"/>
          <w:rFonts w:ascii="Times New Roman" w:hAnsi="Times New Roman" w:cs="Times New Roman"/>
          <w:b/>
        </w:rPr>
        <w:t xml:space="preserve">3.5 </w:t>
      </w:r>
      <w:r w:rsidR="00FD52EF" w:rsidRPr="004F4EFB">
        <w:rPr>
          <w:rStyle w:val="fontstyle01"/>
          <w:rFonts w:ascii="Times New Roman" w:hAnsi="Times New Roman" w:cs="Times New Roman"/>
          <w:b/>
        </w:rPr>
        <w:t>Colorectal Cancer:</w:t>
      </w:r>
    </w:p>
    <w:p w:rsidR="00FD52EF" w:rsidRDefault="00FD52EF" w:rsidP="004F4EFB">
      <w:pPr>
        <w:spacing w:line="360" w:lineRule="auto"/>
        <w:jc w:val="both"/>
        <w:rPr>
          <w:rFonts w:ascii="Times New Roman" w:hAnsi="Times New Roman" w:cs="Times New Roman"/>
          <w:color w:val="000000"/>
          <w:sz w:val="24"/>
          <w:szCs w:val="24"/>
        </w:rPr>
      </w:pPr>
      <w:r>
        <w:rPr>
          <w:rFonts w:ascii="Times New Roman" w:hAnsi="Times New Roman" w:cs="Times New Roman"/>
          <w:sz w:val="24"/>
          <w:szCs w:val="24"/>
        </w:rPr>
        <w:t>In case of trea</w:t>
      </w:r>
      <w:r w:rsidR="00A96815">
        <w:rPr>
          <w:rFonts w:ascii="Times New Roman" w:hAnsi="Times New Roman" w:cs="Times New Roman"/>
          <w:sz w:val="24"/>
          <w:szCs w:val="24"/>
        </w:rPr>
        <w:t>tment of colorectal cancer, CaPNP</w:t>
      </w:r>
      <w:r>
        <w:rPr>
          <w:rFonts w:ascii="Times New Roman" w:hAnsi="Times New Roman" w:cs="Times New Roman"/>
          <w:sz w:val="24"/>
          <w:szCs w:val="24"/>
        </w:rPr>
        <w:t>s have also proven to be efficient vehicles for drug delivery and it can be exemplified by a study conducted by Mohiyuddin et al., in 2018. O</w:t>
      </w:r>
      <w:r w:rsidR="00A96815">
        <w:rPr>
          <w:rFonts w:ascii="Times New Roman" w:hAnsi="Times New Roman" w:cs="Times New Roman"/>
          <w:sz w:val="24"/>
          <w:szCs w:val="24"/>
        </w:rPr>
        <w:t>n loading 5-fluorouracil on CaPNP</w:t>
      </w:r>
      <w:r>
        <w:rPr>
          <w:rFonts w:ascii="Times New Roman" w:hAnsi="Times New Roman" w:cs="Times New Roman"/>
          <w:sz w:val="24"/>
          <w:szCs w:val="24"/>
        </w:rPr>
        <w:t>s and delivering it to the population of HCT-15 colorectal cancer cells, half of the population of the mentioned cell line were inhibited. Thus, these nanoparticles exh</w:t>
      </w:r>
      <w:r w:rsidR="00342CC9">
        <w:rPr>
          <w:rFonts w:ascii="Times New Roman" w:hAnsi="Times New Roman" w:cs="Times New Roman"/>
          <w:sz w:val="24"/>
          <w:szCs w:val="24"/>
        </w:rPr>
        <w:t xml:space="preserve">ibited anti-neoplastic behavior </w:t>
      </w:r>
      <w:r>
        <w:rPr>
          <w:rFonts w:ascii="Times New Roman" w:hAnsi="Times New Roman" w:cs="Times New Roman"/>
          <w:sz w:val="24"/>
          <w:szCs w:val="24"/>
        </w:rPr>
        <w:fldChar w:fldCharType="begin"/>
      </w:r>
      <w:r w:rsidR="006A124F">
        <w:rPr>
          <w:rFonts w:ascii="Times New Roman" w:hAnsi="Times New Roman" w:cs="Times New Roman"/>
          <w:sz w:val="24"/>
          <w:szCs w:val="24"/>
        </w:rPr>
        <w:instrText xml:space="preserve"> ADDIN ZOTERO_ITEM CSL_CITATION {"citationID":"BelBYU1S","properties":{"formattedCitation":"[24]","plainCitation":"[24]","noteIndex":0},"citationItems":[{"id":"z2YFmZWn/erPkK2UH","uris":["http://zotero.org/users/10763249/items/242H8282"],"itemData":{"id":738,"type":"article-journal","abstract":"In the past few decades, the successful theranostic application of nanomaterials in drug delivery systems has significantly improved the antineoplastic potency of conventional anticancer therapy. Several mechanistic advantages of nanomaterials, such as enhanced permeability, retention, and low toxicity, as well as surface engineering with targeting moieties, can be used as a tool in enhancing the therapeutic efficacy of current approaches. Inorganic calcium phosphate nanoparticles have the potential to increase the therapeutic potential of antiproliferative drugs due to their excellent loading efficiency, biodegradable nature and controlled-release behaviour. Herein, we report a novel system of 5-fluorouracil (5-FU)-loaded calcium phosphate nanoparticles (CaP@5-FU NPs) synthesized via a reverse micelle method. The formation of monodispersed, spherical, crystalline nanoparticles with an approximate diameter of 160–180 nm was confirmed by different methods. The physicochemical characterization of the synthesized CaP@5-FU NPs was done with transmission electron microscopy (TEM), dynamic light scattering (DLS), field emission scanning electron microscopy (FE-SEM), Fourier-transform infrared spectroscopy (FTIR), and X-ray diffraction (XRD). The antineoplastic potential of the CaP@5-FU NPs against colorectal and lung cancer cells was reported. The CaP@5-FU NPs were found to inhibit half the population (IC50) of lung adenocarcinoma (A549) cells at 32 μg/mL and colorectal (HCT-15) cancer cells at 48.5 μg/mL treatment. The apoptotic induction of CaP@5-FU NPs was confirmed with acridine orange/ethidium bromide (AO/EB) staining and by examining the morphological changes with Hoechst and rhodamine B staining in a time-dependent manner. The apparent membrane bleb formation was observed in FE-SEM micrographs. The up-regulated proapoptotic and down-regulated antiapoptotic gene expressions were further confirmed with semiquantitative reverse transcriptase polymerase chain reaction (PCR). The increased intracellular reactive oxygen species (ROS) were quantified via flow cytometry upon CaP@5-FU NP treatment. Likewise, the cell cycle analysis was performed to confirm the enhanced apoptotic induction. Our study concludes that the calcium phosphate nanocarriers system, i.e. CaP@5-FU NPs, has higher antineoplastic potential as compared to 5-FU alone and can be used as an improved alternative to the antimitotic drug, which causes severe side effects when administrated alone.","container-title":"Beilstein Journal of Nanotechnology","DOI":"10.3762/bjnano.9.233","ISSN":"2190-4286","journalAbbreviation":"Beilstein J Nanotechnol","note":"PMID: 30345213\nPMCID: PMC6176813","page":"2499-2515","source":"PubMed Central","title":"Enhanced antineoplastic/therapeutic efficacy using 5-fluorouracil-loaded calcium phosphate nanoparticles","volume":"9","author":[{"family":"Mohiyuddin","given":"Shanid"},{"family":"Naqvi","given":"Saba"},{"family":"Packirisamy","given":"Gopinath"}],"issued":{"date-parts":[["2018",9,20]]}}}],"schema":"https://github.com/citation-style-language/schema/raw/master/csl-citation.json"} </w:instrText>
      </w:r>
      <w:r>
        <w:rPr>
          <w:rFonts w:ascii="Times New Roman" w:hAnsi="Times New Roman" w:cs="Times New Roman"/>
          <w:sz w:val="24"/>
          <w:szCs w:val="24"/>
        </w:rPr>
        <w:fldChar w:fldCharType="separate"/>
      </w:r>
      <w:r w:rsidR="00BD13C1" w:rsidRPr="00BD13C1">
        <w:rPr>
          <w:rFonts w:ascii="Times New Roman" w:hAnsi="Times New Roman" w:cs="Times New Roman"/>
          <w:sz w:val="24"/>
        </w:rPr>
        <w:t>[24]</w:t>
      </w:r>
      <w:r>
        <w:rPr>
          <w:rFonts w:ascii="Times New Roman" w:hAnsi="Times New Roman" w:cs="Times New Roman"/>
          <w:sz w:val="24"/>
          <w:szCs w:val="24"/>
        </w:rPr>
        <w:fldChar w:fldCharType="end"/>
      </w:r>
      <w:r w:rsidR="00342CC9">
        <w:rPr>
          <w:rFonts w:ascii="Times New Roman" w:hAnsi="Times New Roman" w:cs="Times New Roman"/>
          <w:sz w:val="24"/>
          <w:szCs w:val="24"/>
        </w:rPr>
        <w:t>.</w:t>
      </w:r>
      <w:r>
        <w:rPr>
          <w:rFonts w:ascii="Times New Roman" w:hAnsi="Times New Roman" w:cs="Times New Roman"/>
          <w:sz w:val="24"/>
          <w:szCs w:val="24"/>
        </w:rPr>
        <w:t xml:space="preserve"> The experiment conducted by </w:t>
      </w:r>
      <w:r>
        <w:rPr>
          <w:rStyle w:val="fontstyle01"/>
          <w:rFonts w:ascii="Times New Roman" w:hAnsi="Times New Roman" w:cs="Times New Roman"/>
        </w:rPr>
        <w:t xml:space="preserve">Bai et al., in 2021, can also be cited as an important one as they had successfully encapsulated </w:t>
      </w:r>
      <w:r>
        <w:rPr>
          <w:rFonts w:ascii="Times New Roman" w:hAnsi="Times New Roman" w:cs="Times New Roman"/>
          <w:color w:val="000000"/>
          <w:sz w:val="24"/>
          <w:szCs w:val="24"/>
        </w:rPr>
        <w:t>PSVII carboxymethyl-β-cyclodex</w:t>
      </w:r>
      <w:r w:rsidR="00A96815">
        <w:rPr>
          <w:rFonts w:ascii="Times New Roman" w:hAnsi="Times New Roman" w:cs="Times New Roman"/>
          <w:color w:val="000000"/>
          <w:sz w:val="24"/>
          <w:szCs w:val="24"/>
        </w:rPr>
        <w:t>trin inclusion compound in CaPNP</w:t>
      </w:r>
      <w:r>
        <w:rPr>
          <w:rFonts w:ascii="Times New Roman" w:hAnsi="Times New Roman" w:cs="Times New Roman"/>
          <w:color w:val="000000"/>
          <w:sz w:val="24"/>
          <w:szCs w:val="24"/>
        </w:rPr>
        <w:t>s to target colon cancer. The drug resistance was inhibited by the increased expression of E-cadherin and a reduction in the N-cadherin and MMP-9 expression was als</w:t>
      </w:r>
      <w:r w:rsidR="00342CC9">
        <w:rPr>
          <w:rFonts w:ascii="Times New Roman" w:hAnsi="Times New Roman" w:cs="Times New Roman"/>
          <w:color w:val="000000"/>
          <w:sz w:val="24"/>
          <w:szCs w:val="24"/>
        </w:rPr>
        <w:t xml:space="preserve">o observed, in this experiment </w:t>
      </w:r>
      <w:r>
        <w:rPr>
          <w:rFonts w:ascii="Times New Roman" w:hAnsi="Times New Roman" w:cs="Times New Roman"/>
          <w:color w:val="000000"/>
          <w:sz w:val="24"/>
          <w:szCs w:val="24"/>
        </w:rPr>
        <w:fldChar w:fldCharType="begin"/>
      </w:r>
      <w:r w:rsidR="006A124F">
        <w:rPr>
          <w:rFonts w:ascii="Times New Roman" w:hAnsi="Times New Roman" w:cs="Times New Roman"/>
          <w:color w:val="000000"/>
          <w:sz w:val="24"/>
          <w:szCs w:val="24"/>
        </w:rPr>
        <w:instrText xml:space="preserve"> ADDIN ZOTERO_ITEM CSL_CITATION {"citationID":"Mqc6QOUu","properties":{"formattedCitation":"[25]","plainCitation":"[25]","noteIndex":0},"citationItems":[{"id":"z2YFmZWn/kmhJvNjb","uris":["http://zotero.org/users/10763249/items/WLFGZB6K"],"itemData":{"id":699,"type":"article-journal","abstract":"BACKGROUND: Colon cancer is a most common malignant cancer in digestive system, and it is prone to develop resistance to the commonly used chemotherapy drugs, leading to local recurrence and metastasis. Paris saponin VII (PSVII) could not only inhibit the proliferation of colon cancer cells but also effectively induce apoptosis of drug-resistant colon cancer cells and reduce the metastasis of drug-resistant colon cancer cells as well. However, PSVII was insoluble in water and fat. It displayed no selective distribution in body and could cause severe hemolysis. Herein, colon cancer targeting calcium phosphate nanoparticles were developed to carry PSVII to treat drug-resistant colon cancer.\nRESULTS: PSVII carboxymethyl-β-cyclodextrin inclusion compound was successfully encapsulated in colon cancer targeting calcium phosphate nanoparticles (PSVII@MCP-CaP) by using modified citrus pectin as stabilizer agent and colon cancer cell targeting moiety. PSVII@MCP-CaP significantly reduced the hemolysis of PSVII. Moreover, by specific accumulating in orthotopic drug-resistant colon cancer tissue, PSVII@MCP-CaP markedly inhibited the growth of orthotopic drug-resistant colon cancer in nude mice. PSVII@MCP-CaP promoted the apoptosis of drug-resistant colon cancer cells through mitochondria-mediated apoptosis pathway. Moreover, PSVII@MCP-CaP significantly inhibited the invasion and migration of drug-resistant colon cancer cells by increasing E-cadherin protein expression and reducing N-cadherin and MMP-9 protein expression.\nCONCLUSION: PSVII@MCP-CaP has great potential in the treatment of drug-resistant colon cancer. This study also explores a new method to prepare active targeting calcium phosphate nanoparticles loaded with a fat and water insoluble compound in water.","container-title":"Journal of Nanobiotechnology","DOI":"10.1186/s12951-021-01115-9","ISSN":"1477-3155","issue":"1","journalAbbreviation":"J Nanobiotechnology","language":"eng","note":"PMID: 34789268\nPMCID: PMC8600743","page":"367","source":"PubMed","title":"MCP mediated active targeting calcium phosphate hybrid nanoparticles for the treatment of orthotopic drug-resistant colon cancer","volume":"19","author":[{"family":"Bai","given":"Shaobo"},{"family":"Sun","given":"Yang"},{"family":"Cheng","given":"Ying"},{"family":"Ye","given":"Weiliang"},{"family":"Jiang","given":"Chenchao"},{"family":"Liu","given":"Miao"},{"family":"Ji","given":"Qifeng"},{"family":"Zhang","given":"Bangle"},{"family":"Mei","given":"Qibing"},{"family":"Liu","given":"Daozhou"},{"family":"Zhou","given":"Siyuan"}],"issued":{"date-parts":[["2021",11,17]]}}}],"schema":"https://github.com/citation-style-language/schema/raw/master/csl-citation.json"} </w:instrText>
      </w:r>
      <w:r>
        <w:rPr>
          <w:rFonts w:ascii="Times New Roman" w:hAnsi="Times New Roman" w:cs="Times New Roman"/>
          <w:color w:val="000000"/>
          <w:sz w:val="24"/>
          <w:szCs w:val="24"/>
        </w:rPr>
        <w:fldChar w:fldCharType="separate"/>
      </w:r>
      <w:r w:rsidR="00BD13C1" w:rsidRPr="00BD13C1">
        <w:rPr>
          <w:rFonts w:ascii="Times New Roman" w:hAnsi="Times New Roman" w:cs="Times New Roman"/>
          <w:sz w:val="24"/>
        </w:rPr>
        <w:t>[25]</w:t>
      </w:r>
      <w:r>
        <w:rPr>
          <w:rFonts w:ascii="Times New Roman" w:hAnsi="Times New Roman" w:cs="Times New Roman"/>
          <w:color w:val="000000"/>
          <w:sz w:val="24"/>
          <w:szCs w:val="24"/>
        </w:rPr>
        <w:fldChar w:fldCharType="end"/>
      </w:r>
      <w:r w:rsidR="00342CC9">
        <w:rPr>
          <w:rFonts w:ascii="Times New Roman" w:hAnsi="Times New Roman" w:cs="Times New Roman"/>
          <w:color w:val="000000"/>
          <w:sz w:val="24"/>
          <w:szCs w:val="24"/>
        </w:rPr>
        <w:t>.</w:t>
      </w:r>
      <w:r>
        <w:rPr>
          <w:rStyle w:val="fontstyle01"/>
          <w:rFonts w:ascii="Times New Roman" w:hAnsi="Times New Roman" w:cs="Times New Roman"/>
        </w:rPr>
        <w:t xml:space="preserve"> </w:t>
      </w:r>
      <w:r>
        <w:rPr>
          <w:rFonts w:ascii="Times New Roman" w:hAnsi="Times New Roman" w:cs="Times New Roman"/>
          <w:sz w:val="24"/>
          <w:szCs w:val="24"/>
        </w:rPr>
        <w:t>Another recent example of addressing colon cancer involves the experiment conducted by a recent experiment conducted by Mesas et al. in 2022. T-84 colorectal cancer cell line were subjected to euphorbetin and esculetin (</w:t>
      </w:r>
      <w:r>
        <w:rPr>
          <w:rFonts w:ascii="Times New Roman" w:hAnsi="Times New Roman" w:cs="Times New Roman"/>
          <w:i/>
          <w:sz w:val="24"/>
          <w:szCs w:val="24"/>
        </w:rPr>
        <w:t xml:space="preserve">Euphorbia lathyris </w:t>
      </w:r>
      <w:r>
        <w:rPr>
          <w:rFonts w:ascii="Times New Roman" w:hAnsi="Times New Roman" w:cs="Times New Roman"/>
          <w:sz w:val="24"/>
          <w:szCs w:val="24"/>
        </w:rPr>
        <w:t xml:space="preserve">seeds derived coumarin compounds). These coumarin compounds were coated on amorphous calcium phosphate nanoparticles and were tested in both </w:t>
      </w:r>
      <w:r>
        <w:rPr>
          <w:rFonts w:ascii="Times New Roman" w:hAnsi="Times New Roman" w:cs="Times New Roman"/>
          <w:i/>
          <w:sz w:val="24"/>
          <w:szCs w:val="24"/>
        </w:rPr>
        <w:t>in vitro</w:t>
      </w:r>
      <w:r>
        <w:rPr>
          <w:rFonts w:ascii="Times New Roman" w:hAnsi="Times New Roman" w:cs="Times New Roman"/>
          <w:sz w:val="24"/>
          <w:szCs w:val="24"/>
        </w:rPr>
        <w:t xml:space="preserve"> and </w:t>
      </w:r>
      <w:r>
        <w:rPr>
          <w:rFonts w:ascii="Times New Roman" w:hAnsi="Times New Roman" w:cs="Times New Roman"/>
          <w:i/>
          <w:sz w:val="24"/>
          <w:szCs w:val="24"/>
        </w:rPr>
        <w:t xml:space="preserve">in vivo </w:t>
      </w:r>
      <w:r>
        <w:rPr>
          <w:rFonts w:ascii="Times New Roman" w:hAnsi="Times New Roman" w:cs="Times New Roman"/>
          <w:sz w:val="24"/>
          <w:szCs w:val="24"/>
        </w:rPr>
        <w:t xml:space="preserve">setup. An elevated anti-tumorigenic activity, characterized by the reduction in the volume of the tumor with poorly developed tumor vasculature and reduced number of polyps was observed, </w:t>
      </w:r>
      <w:r>
        <w:rPr>
          <w:rFonts w:ascii="Times New Roman" w:hAnsi="Times New Roman" w:cs="Times New Roman"/>
          <w:i/>
          <w:sz w:val="24"/>
          <w:szCs w:val="24"/>
        </w:rPr>
        <w:t>in vivo</w:t>
      </w:r>
      <w:r w:rsidR="00342CC9">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A124F">
        <w:rPr>
          <w:rFonts w:ascii="Times New Roman" w:hAnsi="Times New Roman" w:cs="Times New Roman"/>
          <w:sz w:val="24"/>
          <w:szCs w:val="24"/>
        </w:rPr>
        <w:instrText xml:space="preserve"> ADDIN ZOTERO_ITEM CSL_CITATION {"citationID":"KJcgnWL7","properties":{"formattedCitation":"[26]","plainCitation":"[26]","noteIndex":0},"citationItems":[{"id":"z2YFmZWn/qfKSmxeM","uris":["http://zotero.org/users/10763249/items/C94WJHGD"],"itemData":{"id":632,"type":"article-journal","abstract":"Amorphous calcium phosphate nanoparticles (ACP NPs) exhibit excellent biocompatibility and biodegradability properties. ACP NPs were functionalized with two coumarin compounds (esculetin and euphorbetin) extracted from Euphorbia lathyris seeds (BC-ACP NPs) showing high loading capacity (0.03% and 0.34% (w/w) for esculetin and euphorbetin, respectively) and adsorption efficiency (2.6% and 33.5%, respectively). BC-ACP NPs, no toxic to human blood cells, showed a more selective cytotoxicity against colorectal cancer (CRC) cells (T-84 cells) (IC50, 71.42 µg/ml) compared to non-tumor (CCD18) cells (IC50, 420.77 µg/ml). Both, the inhibition of carbonic anhydrase and autophagic cell death appeared to be involved in their action mechanism. Interestingly, in vivo treatment with BC-ACPs NPs using two different models of CRC induction showed a significant reduction in tumor volume (62%) and a significant decrease in the number and size of polyps. A poor development of tumor vasculature and invasion of normal tissue were also observed. Moreover, treatment increased the bacterial population of Akkermansia by restoring antioxidant systems in the colonic mucosa of mice. These results show a promising pathway to design innovative and more efficient therapies against CRC based on biomimetic calcium phosphate NPs loaded with natural products.","container-title":"Biomedicine &amp; Pharmacotherapy = Biomedecine &amp; Pharmacotherapie","DOI":"10.1016/j.biopha.2022.113723","ISSN":"1950-6007","journalAbbreviation":"Biomed Pharmacother","language":"eng","note":"PMID: 36156367","page":"113723","source":"PubMed","title":"Colon cancer therapy with calcium phosphate nanoparticles loading bioactive compounds from Euphorbia lathyris: In vitro and in vivo assay","title-short":"Colon cancer therapy with calcium phosphate nanoparticles loading bioactive compounds from Euphorbia lathyris","volume":"155","author":[{"family":"Mesas","given":"Cristina"},{"family":"Garcés","given":"Víctor"},{"family":"Martínez","given":"Rosario"},{"family":"Ortiz","given":"Raúl"},{"family":"Doello","given":"Kevin"},{"family":"Dominguez-Vera","given":"Jose M."},{"family":"Bermúdez","given":"Francisco"},{"family":"Porres","given":"Jesús M."},{"family":"López-Jurado","given":"María"},{"family":"Melguizo","given":"Consolación"},{"family":"Delgado-López","given":"José M."},{"family":"Prados","given":"Jose"}],"issued":{"date-parts":[["2022",11]]}}}],"schema":"https://github.com/citation-style-language/schema/raw/master/csl-citation.json"} </w:instrText>
      </w:r>
      <w:r>
        <w:rPr>
          <w:rFonts w:ascii="Times New Roman" w:hAnsi="Times New Roman" w:cs="Times New Roman"/>
          <w:sz w:val="24"/>
          <w:szCs w:val="24"/>
        </w:rPr>
        <w:fldChar w:fldCharType="separate"/>
      </w:r>
      <w:r w:rsidR="00BD13C1" w:rsidRPr="00BD13C1">
        <w:rPr>
          <w:rFonts w:ascii="Times New Roman" w:hAnsi="Times New Roman" w:cs="Times New Roman"/>
          <w:sz w:val="24"/>
        </w:rPr>
        <w:t>[26]</w:t>
      </w:r>
      <w:r>
        <w:rPr>
          <w:rFonts w:ascii="Times New Roman" w:hAnsi="Times New Roman" w:cs="Times New Roman"/>
          <w:sz w:val="24"/>
          <w:szCs w:val="24"/>
        </w:rPr>
        <w:fldChar w:fldCharType="end"/>
      </w:r>
      <w:r w:rsidR="00342CC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The help of 3D organoid model has been taken by Deng et al., to provide evidence for the efficacy of drug delivery using hydroxyapatite nanocluster for chemotherapy of colorectal cancer. On loading DOX onto the fabricated hydroxyapatite nanocluster, it was found that the said drug was released in a slightly acidic environment on delivering it to 3D organoid model of colon cancer, showing appreciable antitumor activity</w:t>
      </w:r>
      <w:r w:rsidR="00342CC9">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A124F">
        <w:rPr>
          <w:rFonts w:ascii="Times New Roman" w:hAnsi="Times New Roman" w:cs="Times New Roman"/>
          <w:sz w:val="24"/>
          <w:szCs w:val="24"/>
        </w:rPr>
        <w:instrText xml:space="preserve"> ADDIN ZOTERO_ITEM CSL_CITATION {"citationID":"glhbMDbe","properties":{"formattedCitation":"[27]","plainCitation":"[27]","noteIndex":0},"citationItems":[{"id":"z2YFmZWn/DSasReRQ","uris":["http://zotero.org/users/10763249/items/FMKIPCB8"],"itemData":{"id":716,"type":"article-journal","abstract":"It is meaningful to find suitable in vitro models for preclinical toxicology and efficacy evaluation of nanodrugs and nanocarriers or drug screening and promoting clinical transformation of nanocarriers. The emergence and development of organoids technology provide a great possibility to achieve this goal. Herein, we constructed an in vitro 3D organoid model to study the inhibitory effect of nanocarriers on colorectal cancer. And designed hydroxyapatite nanoclusters (c-HAP) mediated by polydopamine (PDA) formed under alkaline conditions (pH 9.0), then used c-HAP to load DOX (c-HAP/DOX) as nanocarrier for improved chemotherapy. In vitro, drug release experiments show that c-HAP/DOX has suitable responsive to pH, can be triggered to the facile release of DOX in a slightly acidic environment (pH 6.0), and maintain specific stability in a neutral pH value (7.4) environment. c-HAP/DOX showed an excellent antitumor effect in the two-dimensional (2D) cell model and three-dimensional (3D) patient-derived colon cancer organoids (PDCCOs) model. In addition, c-HAP/DOX can release a sufficient amount of DOX to produce cytotoxicity in a slightly acidic environment, entering efficiently into the colorectal cancer cells caused endocytosis and induced apoptosis. Therefore, organoids can serve as an effective in vitro model to present the structure and function of colorectal cancer tissues and be used to evaluate the efficacy of nanocarriers for tumors.","container-title":"SLAS Technology","DOI":"10.1016/j.slast.2022.10.002","ISSN":"2472-6303","issue":"1","journalAbbreviation":"SLAS Technology","language":"en","page":"22-31","source":"ScienceDirect","title":"DOX-loaded hydroxyapatite nanoclusters for colorectal cancer (CRC) chemotherapy: Evaluation based on the cancer cells and organoids","title-short":"DOX-loaded hydroxyapatite nanoclusters for colorectal cancer (CRC) chemotherapy","volume":"28","author":[{"family":"Deng","given":"Tianhao"},{"family":"Luo","given":"Dandan"},{"family":"Zhang","given":"Rui"},{"family":"Zhao","given":"Ruibo"},{"family":"Hu","given":"Yeting"},{"family":"Zhao","given":"Qingwei"},{"family":"Wang","given":"Shibo"},{"family":"Iqbal","given":"M. Zubair"},{"family":"Kong","given":"Xiangdong"}],"issued":{"date-parts":[["2023",2,1]]}}}],"schema":"https://github.com/citation-style-language/schema/raw/master/csl-citation.json"} </w:instrText>
      </w:r>
      <w:r>
        <w:rPr>
          <w:rFonts w:ascii="Times New Roman" w:hAnsi="Times New Roman" w:cs="Times New Roman"/>
          <w:sz w:val="24"/>
          <w:szCs w:val="24"/>
        </w:rPr>
        <w:fldChar w:fldCharType="separate"/>
      </w:r>
      <w:r w:rsidR="00BD13C1" w:rsidRPr="00BD13C1">
        <w:rPr>
          <w:rFonts w:ascii="Times New Roman" w:hAnsi="Times New Roman" w:cs="Times New Roman"/>
          <w:sz w:val="24"/>
        </w:rPr>
        <w:t>[27]</w:t>
      </w:r>
      <w:r>
        <w:rPr>
          <w:rFonts w:ascii="Times New Roman" w:hAnsi="Times New Roman" w:cs="Times New Roman"/>
          <w:sz w:val="24"/>
          <w:szCs w:val="24"/>
        </w:rPr>
        <w:fldChar w:fldCharType="end"/>
      </w:r>
      <w:r w:rsidR="00342CC9">
        <w:rPr>
          <w:rFonts w:ascii="Times New Roman" w:hAnsi="Times New Roman" w:cs="Times New Roman"/>
          <w:sz w:val="24"/>
          <w:szCs w:val="24"/>
        </w:rPr>
        <w:t>.</w:t>
      </w:r>
    </w:p>
    <w:p w:rsidR="00FD52EF" w:rsidRPr="004F4EFB" w:rsidRDefault="009B100D" w:rsidP="00FD52EF">
      <w:pPr>
        <w:jc w:val="both"/>
        <w:rPr>
          <w:rFonts w:ascii="Times New Roman" w:hAnsi="Times New Roman" w:cs="Times New Roman"/>
          <w:b/>
          <w:sz w:val="24"/>
          <w:szCs w:val="24"/>
        </w:rPr>
      </w:pPr>
      <w:r>
        <w:rPr>
          <w:rFonts w:ascii="Times New Roman" w:hAnsi="Times New Roman" w:cs="Times New Roman"/>
          <w:b/>
          <w:sz w:val="24"/>
          <w:szCs w:val="24"/>
        </w:rPr>
        <w:t xml:space="preserve">3.6 </w:t>
      </w:r>
      <w:r w:rsidR="00FD52EF" w:rsidRPr="004F4EFB">
        <w:rPr>
          <w:rFonts w:ascii="Times New Roman" w:hAnsi="Times New Roman" w:cs="Times New Roman"/>
          <w:b/>
          <w:sz w:val="24"/>
          <w:szCs w:val="24"/>
        </w:rPr>
        <w:t>Lung Cancer:</w:t>
      </w:r>
    </w:p>
    <w:p w:rsidR="00FD52EF" w:rsidRDefault="00A96815" w:rsidP="004F4EFB">
      <w:pPr>
        <w:spacing w:line="360" w:lineRule="auto"/>
        <w:jc w:val="both"/>
        <w:rPr>
          <w:rFonts w:ascii="Times New Roman" w:hAnsi="Times New Roman" w:cs="Times New Roman"/>
          <w:sz w:val="24"/>
          <w:szCs w:val="24"/>
        </w:rPr>
      </w:pPr>
      <w:r>
        <w:rPr>
          <w:rFonts w:ascii="Times New Roman" w:hAnsi="Times New Roman" w:cs="Times New Roman"/>
          <w:sz w:val="24"/>
          <w:szCs w:val="24"/>
        </w:rPr>
        <w:t>CaPNP</w:t>
      </w:r>
      <w:r w:rsidR="00FD52EF">
        <w:rPr>
          <w:rFonts w:ascii="Times New Roman" w:hAnsi="Times New Roman" w:cs="Times New Roman"/>
          <w:sz w:val="24"/>
          <w:szCs w:val="24"/>
        </w:rPr>
        <w:t xml:space="preserve">s finds its usage even in treating lung cancers also. In the experiment conducted by Mohiyuddin et al., in </w:t>
      </w:r>
      <w:r>
        <w:rPr>
          <w:rFonts w:ascii="Times New Roman" w:hAnsi="Times New Roman" w:cs="Times New Roman"/>
          <w:sz w:val="24"/>
          <w:szCs w:val="24"/>
        </w:rPr>
        <w:t>2018, 5-fluorouracil loaded CaPNP</w:t>
      </w:r>
      <w:r w:rsidR="00FD52EF">
        <w:rPr>
          <w:rFonts w:ascii="Times New Roman" w:hAnsi="Times New Roman" w:cs="Times New Roman"/>
          <w:sz w:val="24"/>
          <w:szCs w:val="24"/>
        </w:rPr>
        <w:t>s were used for delivering the drug to A</w:t>
      </w:r>
      <w:r>
        <w:rPr>
          <w:rFonts w:ascii="Times New Roman" w:hAnsi="Times New Roman" w:cs="Times New Roman"/>
          <w:sz w:val="24"/>
          <w:szCs w:val="24"/>
        </w:rPr>
        <w:t>549 lung adenocarcinoma cells</w:t>
      </w:r>
      <w:r w:rsidR="00FD52EF">
        <w:rPr>
          <w:rFonts w:ascii="Times New Roman" w:hAnsi="Times New Roman" w:cs="Times New Roman"/>
          <w:sz w:val="24"/>
          <w:szCs w:val="24"/>
        </w:rPr>
        <w:t>. In this case half of the cel</w:t>
      </w:r>
      <w:r w:rsidR="00342CC9">
        <w:rPr>
          <w:rFonts w:ascii="Times New Roman" w:hAnsi="Times New Roman" w:cs="Times New Roman"/>
          <w:sz w:val="24"/>
          <w:szCs w:val="24"/>
        </w:rPr>
        <w:t xml:space="preserve">l line population was inhibited </w:t>
      </w:r>
      <w:r w:rsidR="00FD52EF">
        <w:rPr>
          <w:rFonts w:ascii="Times New Roman" w:hAnsi="Times New Roman" w:cs="Times New Roman"/>
          <w:sz w:val="24"/>
          <w:szCs w:val="24"/>
        </w:rPr>
        <w:fldChar w:fldCharType="begin"/>
      </w:r>
      <w:r w:rsidR="006A124F">
        <w:rPr>
          <w:rFonts w:ascii="Times New Roman" w:hAnsi="Times New Roman" w:cs="Times New Roman"/>
          <w:sz w:val="24"/>
          <w:szCs w:val="24"/>
        </w:rPr>
        <w:instrText xml:space="preserve"> ADDIN ZOTERO_ITEM CSL_CITATION {"citationID":"k1d3iS6d","properties":{"formattedCitation":"[24]","plainCitation":"[24]","noteIndex":0},"citationItems":[{"id":"z2YFmZWn/erPkK2UH","uris":["http://zotero.org/users/10763249/items/242H8282"],"itemData":{"id":738,"type":"article-journal","abstract":"In the past few decades, the successful theranostic application of nanomaterials in drug delivery systems has significantly improved the antineoplastic potency of conventional anticancer therapy. Several mechanistic advantages of nanomaterials, such as enhanced permeability, retention, and low toxicity, as well as surface engineering with targeting moieties, can be used as a tool in enhancing the therapeutic efficacy of current approaches. Inorganic calcium phosphate nanoparticles have the potential to increase the therapeutic potential of antiproliferative drugs due to their excellent loading efficiency, biodegradable nature and controlled-release behaviour. Herein, we report a novel system of 5-fluorouracil (5-FU)-loaded calcium phosphate nanoparticles (CaP@5-FU NPs) synthesized via a reverse micelle method. The formation of monodispersed, spherical, crystalline nanoparticles with an approximate diameter of 160–180 nm was confirmed by different methods. The physicochemical characterization of the synthesized CaP@5-FU NPs was done with transmission electron microscopy (TEM), dynamic light scattering (DLS), field emission scanning electron microscopy (FE-SEM), Fourier-transform infrared spectroscopy (FTIR), and X-ray diffraction (XRD). The antineoplastic potential of the CaP@5-FU NPs against colorectal and lung cancer cells was reported. The CaP@5-FU NPs were found to inhibit half the population (IC50) of lung adenocarcinoma (A549) cells at 32 μg/mL and colorectal (HCT-15) cancer cells at 48.5 μg/mL treatment. The apoptotic induction of CaP@5-FU NPs was confirmed with acridine orange/ethidium bromide (AO/EB) staining and by examining the morphological changes with Hoechst and rhodamine B staining in a time-dependent manner. The apparent membrane bleb formation was observed in FE-SEM micrographs. The up-regulated proapoptotic and down-regulated antiapoptotic gene expressions were further confirmed with semiquantitative reverse transcriptase polymerase chain reaction (PCR). The increased intracellular reactive oxygen species (ROS) were quantified via flow cytometry upon CaP@5-FU NP treatment. Likewise, the cell cycle analysis was performed to confirm the enhanced apoptotic induction. Our study concludes that the calcium phosphate nanocarriers system, i.e. CaP@5-FU NPs, has higher antineoplastic potential as compared to 5-FU alone and can be used as an improved alternative to the antimitotic drug, which causes severe side effects when administrated alone.","container-title":"Beilstein Journal of Nanotechnology","DOI":"10.3762/bjnano.9.233","ISSN":"2190-4286","journalAbbreviation":"Beilstein J Nanotechnol","note":"PMID: 30345213\nPMCID: PMC6176813","page":"2499-2515","source":"PubMed Central","title":"Enhanced antineoplastic/therapeutic efficacy using 5-fluorouracil-loaded calcium phosphate nanoparticles","volume":"9","author":[{"family":"Mohiyuddin","given":"Shanid"},{"family":"Naqvi","given":"Saba"},{"family":"Packirisamy","given":"Gopinath"}],"issued":{"date-parts":[["2018",9,20]]}}}],"schema":"https://github.com/citation-style-language/schema/raw/master/csl-citation.json"} </w:instrText>
      </w:r>
      <w:r w:rsidR="00FD52EF">
        <w:rPr>
          <w:rFonts w:ascii="Times New Roman" w:hAnsi="Times New Roman" w:cs="Times New Roman"/>
          <w:sz w:val="24"/>
          <w:szCs w:val="24"/>
        </w:rPr>
        <w:fldChar w:fldCharType="separate"/>
      </w:r>
      <w:r w:rsidR="00BD13C1" w:rsidRPr="00BD13C1">
        <w:rPr>
          <w:rFonts w:ascii="Times New Roman" w:hAnsi="Times New Roman" w:cs="Times New Roman"/>
          <w:sz w:val="24"/>
        </w:rPr>
        <w:t>[24]</w:t>
      </w:r>
      <w:r w:rsidR="00FD52EF">
        <w:rPr>
          <w:rFonts w:ascii="Times New Roman" w:hAnsi="Times New Roman" w:cs="Times New Roman"/>
          <w:sz w:val="24"/>
          <w:szCs w:val="24"/>
        </w:rPr>
        <w:fldChar w:fldCharType="end"/>
      </w:r>
      <w:r w:rsidR="00342CC9">
        <w:rPr>
          <w:rFonts w:ascii="Times New Roman" w:hAnsi="Times New Roman" w:cs="Times New Roman"/>
          <w:sz w:val="24"/>
          <w:szCs w:val="24"/>
        </w:rPr>
        <w:t>.</w:t>
      </w:r>
      <w:r w:rsidR="00FD52EF">
        <w:rPr>
          <w:rFonts w:ascii="Times New Roman" w:hAnsi="Times New Roman" w:cs="Times New Roman"/>
          <w:sz w:val="24"/>
          <w:szCs w:val="24"/>
        </w:rPr>
        <w:t xml:space="preserve"> Lumefantrine was also delivered to A549 cells, in an experiment by Sethura</w:t>
      </w:r>
      <w:r>
        <w:rPr>
          <w:rFonts w:ascii="Times New Roman" w:hAnsi="Times New Roman" w:cs="Times New Roman"/>
          <w:sz w:val="24"/>
          <w:szCs w:val="24"/>
        </w:rPr>
        <w:t>man et al., by the usage of CaPNP</w:t>
      </w:r>
      <w:r w:rsidR="00FD52EF">
        <w:rPr>
          <w:rFonts w:ascii="Times New Roman" w:hAnsi="Times New Roman" w:cs="Times New Roman"/>
          <w:sz w:val="24"/>
          <w:szCs w:val="24"/>
        </w:rPr>
        <w:t>s loaded on lipidic cubosomes. Here, the cellular uptake of lumefantrine occurred resulting in the eventual apoptosis of the cells due to enhanced cytoxicity, beca</w:t>
      </w:r>
      <w:r w:rsidR="00BD01C4">
        <w:rPr>
          <w:rFonts w:ascii="Times New Roman" w:hAnsi="Times New Roman" w:cs="Times New Roman"/>
          <w:sz w:val="24"/>
          <w:szCs w:val="24"/>
        </w:rPr>
        <w:t xml:space="preserve">use of the drug delivery system </w:t>
      </w:r>
      <w:r w:rsidR="00FD52EF">
        <w:rPr>
          <w:rFonts w:ascii="Times New Roman" w:hAnsi="Times New Roman" w:cs="Times New Roman"/>
          <w:sz w:val="24"/>
          <w:szCs w:val="24"/>
        </w:rPr>
        <w:fldChar w:fldCharType="begin"/>
      </w:r>
      <w:r w:rsidR="00BD13C1">
        <w:rPr>
          <w:rFonts w:ascii="Times New Roman" w:hAnsi="Times New Roman" w:cs="Times New Roman"/>
          <w:sz w:val="24"/>
          <w:szCs w:val="24"/>
        </w:rPr>
        <w:instrText xml:space="preserve"> ADDIN ZOTERO_ITEM CSL_CITATION {"citationID":"KZj72UYi","properties":{"formattedCitation":"[28]","plainCitation":"[28]","noteIndex":0},"citationItems":[{"id":684,"uris":["http://zotero.org/users/10104235/items/WA45GINM"],"itemData":{"id":684,"type":"article-journal","abstract":"The present work aim to develop pH responsive nanosystem comprising lumefantrine with calcium phosphate nanoparticles loaded lipidic cubosomes for the effective treatment of lung cancer. FTIR results showed that, compatibility nature of selected excipients for the synthesis of LF-CaP-Cs. The XRD results showed developed LF-CaP-Cs were non crystalline in nature. The selected developed LF-CaP-Cs were in cubic phase with average particle size of 259.4 ± 19 nm with a charge of -2.28 ± 0.7 mV. The encapsulation efficiency for LF within LF-CaP-Cs was about 78.76 ± 0.5%. RP-HPLC analysis showed that LF release rate gets significantly enhanced with higher peak area at pH 4.0 compared to pH 5.0/pH 7.4. The in-vitro release of LF-CaP-Cs showed that LF release gets significantly increased at pH 4.0 (84.04 ± 0.4%) compared to pH 7.4 (48.32 ± 1.6%) at 12 h. Further, CAM assay showed the superior anti-angiogenesis potential of developed LF-CaP-Cs compared to LF-Cs/blank Cs. The cytotoxicity effect of LF-CaP-Cs (28 ± 1.8 μg/mL) was significantly higher than that of free LF (40 ± 0.9 μg/mL). The results of cellular uptake study proved the localization of LF at cellular level and AO/EB staining results revealed that the A549 cell undergoes apoptosis in A549 cells.","collection-title":"Practical insights into drug delivery systems","container-title":"Chemistry and Physics of Lipids","DOI":"10.1016/j.chemphyslip.2019.03.016","ISSN":"0009-3084","journalAbbreviation":"Chemistry and Physics of Lipids","language":"en","page":"104763","source":"ScienceDirect","title":"pH responsive delivery of lumefantrine with calcium phosphate nanoparticles loaded lipidic cubosomes for the site specific treatment of lung cancer","volume":"224","author":[{"family":"Sethuraman","given":"Vaidevi"},{"family":"Janakiraman","given":"Kumar"},{"family":"Krishnaswami","given":"Venkateshwaran"},{"family":"Natesan","given":"Subramanian"},{"family":"Kandasamy","given":"Ruckmani"}],"issued":{"date-parts":[["2019",11,1]]}}}],"schema":"https://github.com/citation-style-language/schema/raw/master/csl-citation.json"} </w:instrText>
      </w:r>
      <w:r w:rsidR="00FD52EF">
        <w:rPr>
          <w:rFonts w:ascii="Times New Roman" w:hAnsi="Times New Roman" w:cs="Times New Roman"/>
          <w:sz w:val="24"/>
          <w:szCs w:val="24"/>
        </w:rPr>
        <w:fldChar w:fldCharType="separate"/>
      </w:r>
      <w:r w:rsidR="00BD13C1" w:rsidRPr="00BD13C1">
        <w:rPr>
          <w:rFonts w:ascii="Times New Roman" w:hAnsi="Times New Roman" w:cs="Times New Roman"/>
          <w:sz w:val="24"/>
        </w:rPr>
        <w:t>[28]</w:t>
      </w:r>
      <w:r w:rsidR="00FD52EF">
        <w:rPr>
          <w:rFonts w:ascii="Times New Roman" w:hAnsi="Times New Roman" w:cs="Times New Roman"/>
          <w:sz w:val="24"/>
          <w:szCs w:val="24"/>
        </w:rPr>
        <w:fldChar w:fldCharType="end"/>
      </w:r>
      <w:r w:rsidR="00BD01C4">
        <w:rPr>
          <w:rFonts w:ascii="Times New Roman" w:hAnsi="Times New Roman" w:cs="Times New Roman"/>
          <w:sz w:val="24"/>
          <w:szCs w:val="24"/>
        </w:rPr>
        <w:t>.</w:t>
      </w:r>
      <w:r w:rsidR="00FD52EF">
        <w:rPr>
          <w:rFonts w:ascii="Times New Roman" w:hAnsi="Times New Roman" w:cs="Times New Roman"/>
          <w:sz w:val="24"/>
          <w:szCs w:val="24"/>
        </w:rPr>
        <w:t xml:space="preserve"> In 2020, Li et al., provided evidence of conducting successful chemotherapy of lung cancer by the use of hydro</w:t>
      </w:r>
      <w:r>
        <w:rPr>
          <w:rFonts w:ascii="Times New Roman" w:hAnsi="Times New Roman" w:cs="Times New Roman"/>
          <w:sz w:val="24"/>
          <w:szCs w:val="24"/>
        </w:rPr>
        <w:t>xy</w:t>
      </w:r>
      <w:r w:rsidR="00FD52EF">
        <w:rPr>
          <w:rFonts w:ascii="Times New Roman" w:hAnsi="Times New Roman" w:cs="Times New Roman"/>
          <w:sz w:val="24"/>
          <w:szCs w:val="24"/>
        </w:rPr>
        <w:t>apatite nanoparticles loaded with Bovine Serum Album</w:t>
      </w:r>
      <w:r w:rsidR="00342CC9">
        <w:rPr>
          <w:rFonts w:ascii="Times New Roman" w:hAnsi="Times New Roman" w:cs="Times New Roman"/>
          <w:sz w:val="24"/>
          <w:szCs w:val="24"/>
        </w:rPr>
        <w:t xml:space="preserve">in as a system of drug delivery </w:t>
      </w:r>
      <w:r w:rsidR="00FD52EF">
        <w:rPr>
          <w:rFonts w:ascii="Times New Roman" w:hAnsi="Times New Roman" w:cs="Times New Roman"/>
          <w:sz w:val="24"/>
          <w:szCs w:val="24"/>
        </w:rPr>
        <w:fldChar w:fldCharType="begin"/>
      </w:r>
      <w:r w:rsidR="006A124F">
        <w:rPr>
          <w:rFonts w:ascii="Times New Roman" w:hAnsi="Times New Roman" w:cs="Times New Roman"/>
          <w:sz w:val="24"/>
          <w:szCs w:val="24"/>
        </w:rPr>
        <w:instrText xml:space="preserve"> ADDIN ZOTERO_ITEM CSL_CITATION {"citationID":"hm7P3GVa","properties":{"formattedCitation":"[29]","plainCitation":"[29]","noteIndex":0},"citationItems":[{"id":"z2YFmZWn/r0HwFCtO","uris":["http://zotero.org/users/10763249/items/KLTZ5ZFZ"],"itemData":{"id":721,"type":"article-journal","abstract":"Background\nSuccessful chemotherapy of lung cancer relies largely on the use of a good drug delivery system (DDS). We successfully constructed a hybrid DDS comprised of hydroxyapatite (HAP) nanoparticles and bovine serum albumin (BSA).\n\nMaterial/Methods\nThe HAP nanoparticles were selected as the core to encapsulate the anticancer drug doxorubicin (DOX), followed by surface modification of BSA as a stabilizer and shielding corona to finally prepare the hybrid DDS (BSA/HAP/DOX).\n\nResults\nThe following characterizations revealed that BSA/HAP nanoparticles have high stability, high biocompatibility, and good DOX-loading capability to meet in vivo applications. Moreover, BSA/HAP/DOX can enhance the cellular uptake of drug in A549 cells (lung cancer cells). Most importantly, BSA/HAP had better in vivo tumor targetability than bare HAP nanoparticles, which resulted in stronger anticancer efficacy both in vitro and in vivo than free DOX or HAP/DOX, and greatly decreased the adverse effects of free DOX.\n\nConclusions\nOur hybrid DDS shows potential to be applied in more advanced application of cancer therapy.","container-title":"Medical Science Monitor : International Medical Journal of Experimental and Clinical Research","DOI":"10.12659/MSM.919716","ISSN":"1234-1010","journalAbbreviation":"Med Sci Monit","note":"PMID: 32365057\nPMCID: PMC8590295","page":"e919716-1-e919716-8","source":"PubMed Central","title":"Effective Chemotherapy of Lung Cancer Using Bovine Serum Albumin-Coated Hydroxyapatite Nanoparticles","volume":"27","author":[{"family":"Li","given":"Gongzhuo"},{"family":"Tang","given":"Dongxin"},{"family":"Wang","given":"Dingxue"},{"family":"Xu","given":"Chuan"},{"family":"Liu","given":"Di"}],"issued":{"date-parts":[["2020",5,4]]}}}],"schema":"https://github.com/citation-style-language/schema/raw/master/csl-citation.json"} </w:instrText>
      </w:r>
      <w:r w:rsidR="00FD52EF">
        <w:rPr>
          <w:rFonts w:ascii="Times New Roman" w:hAnsi="Times New Roman" w:cs="Times New Roman"/>
          <w:sz w:val="24"/>
          <w:szCs w:val="24"/>
        </w:rPr>
        <w:fldChar w:fldCharType="separate"/>
      </w:r>
      <w:r w:rsidR="00BD13C1" w:rsidRPr="00BD13C1">
        <w:rPr>
          <w:rFonts w:ascii="Times New Roman" w:hAnsi="Times New Roman" w:cs="Times New Roman"/>
          <w:sz w:val="24"/>
        </w:rPr>
        <w:t>[29]</w:t>
      </w:r>
      <w:r w:rsidR="00FD52EF">
        <w:rPr>
          <w:rFonts w:ascii="Times New Roman" w:hAnsi="Times New Roman" w:cs="Times New Roman"/>
          <w:sz w:val="24"/>
          <w:szCs w:val="24"/>
        </w:rPr>
        <w:fldChar w:fldCharType="end"/>
      </w:r>
      <w:r w:rsidR="00342CC9">
        <w:rPr>
          <w:rFonts w:ascii="Times New Roman" w:hAnsi="Times New Roman" w:cs="Times New Roman"/>
          <w:sz w:val="24"/>
          <w:szCs w:val="24"/>
        </w:rPr>
        <w:t>.</w:t>
      </w:r>
      <w:r w:rsidR="00FD52EF">
        <w:rPr>
          <w:rFonts w:ascii="Times New Roman" w:hAnsi="Times New Roman" w:cs="Times New Roman"/>
          <w:sz w:val="24"/>
          <w:szCs w:val="24"/>
        </w:rPr>
        <w:t xml:space="preserve"> Even for the photodynamic therapy, through the generation of reactive oxygen species (ROS) in the A549 cells of lung cancer, hydroxyapatite </w:t>
      </w:r>
      <w:r>
        <w:rPr>
          <w:rFonts w:ascii="Times New Roman" w:hAnsi="Times New Roman" w:cs="Times New Roman"/>
          <w:sz w:val="24"/>
          <w:szCs w:val="24"/>
        </w:rPr>
        <w:t>nanoparticles, which</w:t>
      </w:r>
      <w:r w:rsidR="00FD52EF">
        <w:rPr>
          <w:rFonts w:ascii="Times New Roman" w:hAnsi="Times New Roman" w:cs="Times New Roman"/>
          <w:sz w:val="24"/>
          <w:szCs w:val="24"/>
        </w:rPr>
        <w:t xml:space="preserve"> were doped with hafnium, have proven to be a potential option. The ROS levels in the mentioned cell line were found to have increased on bombardment with ionizing radiation, after they were subjected to the administra</w:t>
      </w:r>
      <w:r w:rsidR="00342CC9">
        <w:rPr>
          <w:rFonts w:ascii="Times New Roman" w:hAnsi="Times New Roman" w:cs="Times New Roman"/>
          <w:sz w:val="24"/>
          <w:szCs w:val="24"/>
        </w:rPr>
        <w:t xml:space="preserve">tion of the doped nanoparticles </w:t>
      </w:r>
      <w:r w:rsidR="00FD52EF">
        <w:rPr>
          <w:rFonts w:ascii="Times New Roman" w:hAnsi="Times New Roman" w:cs="Times New Roman"/>
          <w:sz w:val="24"/>
          <w:szCs w:val="24"/>
        </w:rPr>
        <w:fldChar w:fldCharType="begin"/>
      </w:r>
      <w:r w:rsidR="006A124F">
        <w:rPr>
          <w:rFonts w:ascii="Times New Roman" w:hAnsi="Times New Roman" w:cs="Times New Roman"/>
          <w:sz w:val="24"/>
          <w:szCs w:val="24"/>
        </w:rPr>
        <w:instrText xml:space="preserve"> ADDIN ZOTERO_ITEM CSL_CITATION {"citationID":"67Wsl8NX","properties":{"formattedCitation":"[30]","plainCitation":"[30]","noteIndex":0},"citationItems":[{"id":"z2YFmZWn/oNl2cJZs","uris":["http://zotero.org/users/10763249/items/HP937SYT"],"itemData":{"id":719,"type":"article-journal","abstract":"Recently, photodynamic therapy (PDT) is one of the new clinical options by generating cytotoxic reactive oxygen species (ROS) to kill cancer cells. However, the optical approach of PDT is limited by tissue penetration depth of visible light. In this study, we propose that a ROS-enhanced nanoparticle, hafnium-doped hydroxyapatite (Hf:HAp), which is a material to yield large quantities of ROS inside the cells when the nanoparticles are bombarded with high penetrating power of ionizing radiation. Hf:HAp nanoparticles are generated by wet chemical precipitation with total doping concentration of 15mol% Hf4+ relative to Ca2+ in HAp host material. The results show that the HAp particles could be successfully doped with Hf ions, resulted in the formation of nano-sized rod-like shape and with pH-dependent solubility. The impact of ionizing radiation on Hf:HAp nanoparticles is assessed by using in-vitro and in-vivo model using A549 cell line. The 2′,7′-dichlorofluorescein diacetate (DCFH-DA) results reveal that after being exposed to gamma rays, Hf:HAp could significantly lead to the formation of ROS in cells. Both cell viability (WST-1) and cytotoxicity (LDH) assay show the consistent results that A549 lung cancer cell lines are damaged with changes in the cells’ ROS level. The in-vivo studies further demonstrate that the tumor growth is inhibited owing to the cells apoptosis when Hf:HAp nanoparticles are bombarded with ionizing radiation. This finding offer a new therapeutic method of interacting with ionizing radiation and demonstrate the potential of Hf:HAp nanoparticles in tumor treatment, such as being used in a palliative treatment after lung surgical procedure.\nStatement of Significance\nPhotodynamic therapy (PDT) is one of the new clinical options by generating cytotoxic reactive oxygen species (ROS) to kill cancer cells. Unfortunately, the approach of PDT is usually limited to the treatment of systemic disease and deeper tumor, due to the limited tissue penetration depth of visible light (620–690nm). Here we report a ROS-enhanced nanoparticle, hafnium-doped hydroxyapatite (Hf:HAp), which can trigger ROS when particles are irradiated with high penetrating power of ionizing radiation. The present study provides quantitative data relating ROS generation and the therapeutic effect of Hf:HAp nanoparticles in lung cancer cells. As such, this material has opened an innovative window for deeper tumor and systemic disease treatment.","container-title":"Acta Biomaterialia","DOI":"10.1016/j.actbio.2016.04.004","ISSN":"1742-7061","journalAbbreviation":"Acta Biomaterialia","language":"en","page":"165-173","source":"ScienceDirect","title":"Hafnium-doped hydroxyapatite nanoparticles with ionizing radiation for lung cancer treatment","volume":"37","author":[{"family":"Chen","given":"Min-Hua"},{"family":"Hanagata","given":"Nobutaka"},{"family":"Ikoma","given":"Toshiyuki"},{"family":"Huang","given":"Jian-Yuan"},{"family":"Li","given":"Keng-Yuan"},{"family":"Lin","given":"Chun-Pin"},{"family":"Lin","given":"Feng-Huei"}],"issued":{"date-parts":[["2016",6,1]]}}}],"schema":"https://github.com/citation-style-language/schema/raw/master/csl-citation.json"} </w:instrText>
      </w:r>
      <w:r w:rsidR="00FD52EF">
        <w:rPr>
          <w:rFonts w:ascii="Times New Roman" w:hAnsi="Times New Roman" w:cs="Times New Roman"/>
          <w:sz w:val="24"/>
          <w:szCs w:val="24"/>
        </w:rPr>
        <w:fldChar w:fldCharType="separate"/>
      </w:r>
      <w:r w:rsidR="00BD13C1" w:rsidRPr="00BD13C1">
        <w:rPr>
          <w:rFonts w:ascii="Times New Roman" w:hAnsi="Times New Roman" w:cs="Times New Roman"/>
          <w:sz w:val="24"/>
        </w:rPr>
        <w:t>[30]</w:t>
      </w:r>
      <w:r w:rsidR="00FD52EF">
        <w:rPr>
          <w:rFonts w:ascii="Times New Roman" w:hAnsi="Times New Roman" w:cs="Times New Roman"/>
          <w:sz w:val="24"/>
          <w:szCs w:val="24"/>
        </w:rPr>
        <w:fldChar w:fldCharType="end"/>
      </w:r>
      <w:r w:rsidR="00342CC9">
        <w:rPr>
          <w:rFonts w:ascii="Times New Roman" w:hAnsi="Times New Roman" w:cs="Times New Roman"/>
          <w:sz w:val="24"/>
          <w:szCs w:val="24"/>
        </w:rPr>
        <w:t>.</w:t>
      </w:r>
    </w:p>
    <w:p w:rsidR="00FD52EF" w:rsidRPr="004F4EFB" w:rsidRDefault="009B100D" w:rsidP="00FD52EF">
      <w:pPr>
        <w:jc w:val="both"/>
        <w:rPr>
          <w:b/>
          <w:sz w:val="24"/>
          <w:szCs w:val="24"/>
        </w:rPr>
      </w:pPr>
      <w:r>
        <w:rPr>
          <w:rFonts w:ascii="Times New Roman" w:hAnsi="Times New Roman" w:cs="Times New Roman"/>
          <w:b/>
          <w:sz w:val="24"/>
          <w:szCs w:val="24"/>
        </w:rPr>
        <w:t xml:space="preserve">3.7 </w:t>
      </w:r>
      <w:r w:rsidR="00FD52EF" w:rsidRPr="004F4EFB">
        <w:rPr>
          <w:rFonts w:ascii="Times New Roman" w:hAnsi="Times New Roman" w:cs="Times New Roman"/>
          <w:b/>
          <w:sz w:val="24"/>
          <w:szCs w:val="24"/>
        </w:rPr>
        <w:t>Prostate Cancer:</w:t>
      </w:r>
    </w:p>
    <w:p w:rsidR="00FD52EF" w:rsidRPr="008F2C96" w:rsidRDefault="00FD52EF" w:rsidP="000906D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treatm</w:t>
      </w:r>
      <w:r w:rsidR="00A96815">
        <w:rPr>
          <w:rFonts w:ascii="Times New Roman" w:hAnsi="Times New Roman" w:cs="Times New Roman"/>
          <w:sz w:val="24"/>
          <w:szCs w:val="24"/>
        </w:rPr>
        <w:t>ent of prostate cancer also CaPNP</w:t>
      </w:r>
      <w:r>
        <w:rPr>
          <w:rFonts w:ascii="Times New Roman" w:hAnsi="Times New Roman" w:cs="Times New Roman"/>
          <w:sz w:val="24"/>
          <w:szCs w:val="24"/>
        </w:rPr>
        <w:t>s have been developed. Luo et al., in 2010 had successfully activated caspase 2, which had led to the apoptosis of the PC3 prostate cancer cell, by the use of oleic acid coated hydroxyapatite nanoparticles carrying Docetaxel</w:t>
      </w:r>
      <w:r w:rsidR="00342CC9">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A124F">
        <w:rPr>
          <w:rFonts w:ascii="Times New Roman" w:hAnsi="Times New Roman" w:cs="Times New Roman"/>
          <w:sz w:val="24"/>
          <w:szCs w:val="24"/>
        </w:rPr>
        <w:instrText xml:space="preserve"> ADDIN ZOTERO_ITEM CSL_CITATION {"citationID":"KGGz895u","properties":{"formattedCitation":"[31]","plainCitation":"[31]","noteIndex":0},"citationItems":[{"id":"z2YFmZWn/A1wPyj8H","uris":["http://zotero.org/users/10763249/items/GGP37CMA"],"itemData":{"id":709,"type":"article-journal","abstract":"Docetaxel (Dtxl) remains the preferred choice of improving the survival of patients with hormone refractory prostate cancer (HRPC), but many patients suffer from modest drug response and significant toxicity. In the present study, we investigated the efficiency of novel Dtxl loaded-[1,2-distearoyl-sn-glycero-3-phosphoethanolamine-N-carboxy(polyethylene glycol)]2000 (DSPE-PEG-COOH) stabilized-oleic acid (OA) coated hydroxyapatite (HA) nanoparticles (Dtxl-NPs) and gained insights into the molecular mechanism of the apoptosis induced by these novel Dtxl-loaded nanoparticles. The drug encapsulation efficiency of Dtxl was 83.6% and the sustained drug release was observed over 30days. The Dtxl-NPs exhibited significantly more cytotoxicity in both prostate cancer cell lines (PC3 and DU145) compared with Dtxl in vitro and increased the Dtxl-induced apoptosis in the PC3 cells. Cell cycle analysis showed that the PC3 cells treated with Dtxl-NPs exhibited significant arrest in the G2-M phase but a higher sub-G0/G1 population when compared with Dtxl. The enhanced apoptosis induced by Dtxl-NPs in the PC3 cells was associated with the changes in mitochondrial membrane potential (MMP) and seemed to involve the activation of caspase-2. The kinetic studies of caspases demonstrated an early activation of caspase-2 in Dtxl-NPs-induced apoptosis in PC3 cells, which differs from Dtxl-induced apoptosis. The inhibition of caspase-2 activation by small interfering RNA (siRNA) knockdown resulted in the significant inhibition of Dtxl-NPs-induced disruption of MMP and Dtxl-NPs-induced apoptosis, indicating that the activation of caspase-2 was the critical event before the mitochondrial depolarization in the PC3 cells. Our findings showed that nanoparticles, more than simple drug carriers, may play an active role in mediating the biological effects.","container-title":"Journal of Controlled Release","DOI":"10.1016/j.jconrel.2010.07.108","ISSN":"0168-3659","issue":"2","journalAbbreviation":"Journal of Controlled Release","language":"en","page":"278-288","source":"ScienceDirect","title":"Docetaxel loaded oleic acid-coated hydroxyapatite nanoparticles enhance the docetaxel-induced apoptosis through activation of caspase-2 in androgen independent prostate cancer cells","volume":"147","author":[{"family":"Luo","given":"Yun"},{"family":"Ling","given":"You"},{"family":"Guo","given":"Wusheng"},{"family":"Pang","given":"Jun"},{"family":"Liu","given":"Weipeng"},{"family":"Fang","given":"Youqiang"},{"family":"Wen","given":"Xinqiao"},{"family":"Wei","given":"Kun"},{"family":"Gao","given":"Xin"}],"issued":{"date-parts":[["2010",10,15]]}}}],"schema":"https://github.com/citation-style-language/schema/raw/master/csl-citation.json"} </w:instrText>
      </w:r>
      <w:r>
        <w:rPr>
          <w:rFonts w:ascii="Times New Roman" w:hAnsi="Times New Roman" w:cs="Times New Roman"/>
          <w:sz w:val="24"/>
          <w:szCs w:val="24"/>
        </w:rPr>
        <w:fldChar w:fldCharType="separate"/>
      </w:r>
      <w:r w:rsidR="00BD13C1" w:rsidRPr="00BD13C1">
        <w:rPr>
          <w:rFonts w:ascii="Times New Roman" w:hAnsi="Times New Roman" w:cs="Times New Roman"/>
          <w:sz w:val="24"/>
        </w:rPr>
        <w:t>[31]</w:t>
      </w:r>
      <w:r>
        <w:rPr>
          <w:rFonts w:ascii="Times New Roman" w:hAnsi="Times New Roman" w:cs="Times New Roman"/>
          <w:sz w:val="24"/>
          <w:szCs w:val="24"/>
        </w:rPr>
        <w:fldChar w:fldCharType="end"/>
      </w:r>
      <w:r w:rsidR="00342CC9">
        <w:rPr>
          <w:rFonts w:ascii="Times New Roman" w:hAnsi="Times New Roman" w:cs="Times New Roman"/>
          <w:sz w:val="24"/>
          <w:szCs w:val="24"/>
        </w:rPr>
        <w:t>.</w:t>
      </w:r>
      <w:r>
        <w:rPr>
          <w:rFonts w:ascii="Times New Roman" w:hAnsi="Times New Roman" w:cs="Times New Roman"/>
          <w:sz w:val="24"/>
          <w:szCs w:val="24"/>
        </w:rPr>
        <w:t xml:space="preserve"> Yang et al., had developed calcium phosphate based nanoparticle for delivering zoledronate &amp; docetaxel for inhibiting metastasis of prostate cancer to the bone, in an in vitro 3D model. The aforesaid nanoparticles were found to have effectively reduced the proliferation of the PC-3 cell line and bone lesion by co-delivering the two drugs, hence proving to be a potential option for treating bon</w:t>
      </w:r>
      <w:r w:rsidR="00342CC9">
        <w:rPr>
          <w:rFonts w:ascii="Times New Roman" w:hAnsi="Times New Roman" w:cs="Times New Roman"/>
          <w:sz w:val="24"/>
          <w:szCs w:val="24"/>
        </w:rPr>
        <w:t xml:space="preserve">e metastasis of prostate cancer </w:t>
      </w:r>
      <w:r>
        <w:rPr>
          <w:rFonts w:ascii="Times New Roman" w:hAnsi="Times New Roman" w:cs="Times New Roman"/>
          <w:sz w:val="24"/>
          <w:szCs w:val="24"/>
        </w:rPr>
        <w:fldChar w:fldCharType="begin"/>
      </w:r>
      <w:r w:rsidR="006A124F">
        <w:rPr>
          <w:rFonts w:ascii="Times New Roman" w:hAnsi="Times New Roman" w:cs="Times New Roman"/>
          <w:sz w:val="24"/>
          <w:szCs w:val="24"/>
        </w:rPr>
        <w:instrText xml:space="preserve"> ADDIN ZOTERO_ITEM CSL_CITATION {"citationID":"20JeYdCG","properties":{"formattedCitation":"[32]","plainCitation":"[32]","noteIndex":0},"citationItems":[{"id":"z2YFmZWn/Yr3IvrSn","uris":["http://zotero.org/users/10763249/items/V7UGPBJW"],"itemData":{"id":735,"type":"article-journal","abstract":"Prostate cancer is the most common malignant tumor with bone metastasis, and there is still no ideal treatment for bone metastasis of prostate cancer. In this study, a pH and GSH dual sensitive calcium phosphate-polymer hybrid nanoparticle (DTX@Cap/HP) was prepared to co-deliver zoledronate (ZOL) and docetaxel (DTX) to treat bone metastasis of prostate cancer. DTX@Cap/HP exhibited high bone binding affinity and released more DTX and ZOL in acidic and high GSH concentration environment. A large amount of DTX@Cap/HP was uptaken by PC-3 cell in acidic medium than that in neutral medium. DTX@Cap/HP obviously reduced PC-3 cell proliferation and bone lesion in in-vitro 3D model of bone metastases of prostate cancer. Besides, DTX@Cap/HP also exhibited stronger anti bone metastases of prostate cancer activity in vivo as compared with the same dose of DTX + ZOL, which resulted from the co-delivery of DTX and ZOL to bone metastases of prostate cancer by DTX@Cap/HP and the synergistic effects of DTX and ZOL. DTX@Cap/HP has great potential in the treatment of bone metastases of prostate cancer.","container-title":"Journal of Pharmaceutical Sciences","DOI":"10.1016/j.xphs.2020.11.005","ISSN":"0022-3549","issue":"2","journalAbbreviation":"Journal of Pharmaceutical Sciences","language":"en","page":"876-887","source":"ScienceDirect","title":"Bone-Targeted Calcium Phosphate-Polymer Hybrid Nanoparticle Co-Deliver Zoledronate and Docetaxel to Treat Bone Metastasis of Prostate Cancer","volume":"110","author":[{"family":"Yang","given":"Qian"},{"family":"Liu","given":"Dao-zhou"},{"family":"Liu","given":"Miao"},{"family":"Ji","given":"Qi-feng"},{"family":"Mei","given":"Qi-bing"},{"family":"Cheng","given":"Ying"},{"family":"Zhou","given":"Si-yuan"}],"issued":{"date-parts":[["2021",2,1]]}}}],"schema":"https://github.com/citation-style-language/schema/raw/master/csl-citation.json"} </w:instrText>
      </w:r>
      <w:r>
        <w:rPr>
          <w:rFonts w:ascii="Times New Roman" w:hAnsi="Times New Roman" w:cs="Times New Roman"/>
          <w:sz w:val="24"/>
          <w:szCs w:val="24"/>
        </w:rPr>
        <w:fldChar w:fldCharType="separate"/>
      </w:r>
      <w:r w:rsidR="00BD13C1" w:rsidRPr="00BD13C1">
        <w:rPr>
          <w:rFonts w:ascii="Times New Roman" w:hAnsi="Times New Roman" w:cs="Times New Roman"/>
          <w:sz w:val="24"/>
        </w:rPr>
        <w:t>[32]</w:t>
      </w:r>
      <w:r>
        <w:rPr>
          <w:rFonts w:ascii="Times New Roman" w:hAnsi="Times New Roman" w:cs="Times New Roman"/>
          <w:sz w:val="24"/>
          <w:szCs w:val="24"/>
        </w:rPr>
        <w:fldChar w:fldCharType="end"/>
      </w:r>
      <w:r w:rsidR="00342CC9">
        <w:rPr>
          <w:rFonts w:ascii="Times New Roman" w:hAnsi="Times New Roman" w:cs="Times New Roman"/>
          <w:sz w:val="24"/>
          <w:szCs w:val="24"/>
        </w:rPr>
        <w:t>.</w:t>
      </w:r>
      <w:r>
        <w:rPr>
          <w:rFonts w:ascii="Times New Roman" w:hAnsi="Times New Roman" w:cs="Times New Roman"/>
          <w:sz w:val="24"/>
          <w:szCs w:val="24"/>
        </w:rPr>
        <w:t xml:space="preserve"> As another potential candidate to target the same disease, nano</w:t>
      </w:r>
      <w:r w:rsidR="00A96815">
        <w:rPr>
          <w:rFonts w:ascii="Times New Roman" w:hAnsi="Times New Roman" w:cs="Times New Roman"/>
          <w:sz w:val="24"/>
          <w:szCs w:val="24"/>
        </w:rPr>
        <w:t xml:space="preserve"> </w:t>
      </w:r>
      <w:r>
        <w:rPr>
          <w:rFonts w:ascii="Times New Roman" w:hAnsi="Times New Roman" w:cs="Times New Roman"/>
          <w:sz w:val="24"/>
          <w:szCs w:val="24"/>
        </w:rPr>
        <w:t xml:space="preserve">hydroxyapatite combined with folic acid and polyethylene glycol, was synthesized by Deng et al., recently in 2023. The delivery of the anti-cancer drug Doxorubicin was efficient and apoptotic </w:t>
      </w:r>
      <w:r>
        <w:rPr>
          <w:rFonts w:ascii="Times New Roman" w:hAnsi="Times New Roman" w:cs="Times New Roman"/>
          <w:sz w:val="24"/>
          <w:szCs w:val="24"/>
        </w:rPr>
        <w:lastRenderedPageBreak/>
        <w:t>assay verified its anti-tumor effect. SPECT showed proper targeting of the prostate cancer cells with bare minimum damage</w:t>
      </w:r>
      <w:r w:rsidR="00342CC9">
        <w:rPr>
          <w:rFonts w:ascii="Times New Roman" w:hAnsi="Times New Roman" w:cs="Times New Roman"/>
          <w:sz w:val="24"/>
          <w:szCs w:val="24"/>
        </w:rPr>
        <w:t xml:space="preserve">d caused to the healthy tissues </w:t>
      </w:r>
      <w:r>
        <w:rPr>
          <w:rFonts w:ascii="Times New Roman" w:hAnsi="Times New Roman" w:cs="Times New Roman"/>
          <w:sz w:val="24"/>
          <w:szCs w:val="24"/>
        </w:rPr>
        <w:fldChar w:fldCharType="begin"/>
      </w:r>
      <w:r w:rsidR="006A124F">
        <w:rPr>
          <w:rFonts w:ascii="Times New Roman" w:hAnsi="Times New Roman" w:cs="Times New Roman"/>
          <w:sz w:val="24"/>
          <w:szCs w:val="24"/>
        </w:rPr>
        <w:instrText xml:space="preserve"> ADDIN ZOTERO_ITEM CSL_CITATION {"citationID":"aexo8fCU","properties":{"formattedCitation":"[33]","plainCitation":"[33]","noteIndex":0},"citationItems":[{"id":"z2YFmZWn/no5luKnF","uris":["http://zotero.org/users/10763249/items/4IDBG6JN"],"itemData":{"id":710,"type":"article-journal","abstract":"Background Prostate cancer (PCa) ranks second in the incidence of all malignancies in male worldwide. The presence of multi-organ metastases and tumor heterogeneity often leads to unsatisfactory outcomes of conventional radiotherapy treatments. This study aimed to develop a novel folate-targeted nanohydroxyapatite (nHA) coupling to deliver adriamycin (Doxorubicin, DOX), 32P, and 99mTc simultaneously for the diagnosis and treatment of prostate-specific membrane antigen (PSMA) positive prostate cancer.Methods The spherical nHA was prepared by the biomimetic method and characterized. Folic acid (FA) was coupled to nHA with polyethylene glycol (PEG), and the grafting ratio of PEG-nHA and FA-PEG-nHA was determined by the thermogravimetric analysis (TGA) method. In addition, 32P, 99mTc, and DOX were loaded on nHA by physisorption. And the labeling rate and stability of radionuclides were measured by a γ-counter. The loading and release of DOX at different pH were determined by the dialysis method. Targeting of FA-PEG-nHA loaded with 99mTc was verified by in vivo SPECT imaging. In vitro anti-tumor effect of 32P/DOX-FA-PEG-nHA was assessed with apoptosis assay. The safety of the nano-drugs was verified by histopathological analysis.Results The SEM images showed that the synthesized nHA was spherical with uniform particle size (average diameter of about 100nm). The grafting ratio is about 10% for PEG and about 20% for FA. The drug loading and the delayed release of DOX at different pH confirmed its long-term therapeutic ability. The labeling of 32P and 99mTc was stable and the labeling rate was great. SPECT showed that FA-PEG-nHA showed well in vivo tumor targeting and less damage to normal tissues.Conclusion FA-targeted nHA loaded with 32P, 99mTc, and DOX may be a new diagnostic and therapeutic strategy for targeting PSMA-positive prostate cancer tumors, which may achieve better therapeutic results while circumventing the severe toxic side effects of conventional chemotherapeutic agents.","container-title":"International Journal of Nanomedicine","DOI":"10.2147/IJN.S403887","ISSN":"1176-9114","note":"publisher: Dove Medical Press\n_eprint: https://www.tandfonline.com/doi/pdf/10.2147/IJN.S403887","page":"2003-2015","source":"Taylor and Francis+NEJM","title":"In vitro and in vivo Evaluation of Folic Acid Modified DOX-Loaded 32P-nHA Nanoparticles in Prostate Cancer Therapy","volume":"18","author":[{"family":"Deng","given":"Hao"},{"family":"Wang","given":"Yumei"},{"family":"Zhou","given":"Yue"},{"family":"Zhai","given":"Dongliang"},{"family":"Chen","given":"Jie"},{"family":"Hao","given":"Shilei"},{"family":"Chen","given":"Xiaoliang"}],"issued":{"date-parts":[["2023",12,31]]}}}],"schema":"https://github.com/citation-style-language/schema/raw/master/csl-citation.json"} </w:instrText>
      </w:r>
      <w:r>
        <w:rPr>
          <w:rFonts w:ascii="Times New Roman" w:hAnsi="Times New Roman" w:cs="Times New Roman"/>
          <w:sz w:val="24"/>
          <w:szCs w:val="24"/>
        </w:rPr>
        <w:fldChar w:fldCharType="separate"/>
      </w:r>
      <w:r w:rsidR="00BD13C1" w:rsidRPr="00BD13C1">
        <w:rPr>
          <w:rFonts w:ascii="Times New Roman" w:hAnsi="Times New Roman" w:cs="Times New Roman"/>
          <w:sz w:val="24"/>
        </w:rPr>
        <w:t>[33]</w:t>
      </w:r>
      <w:r>
        <w:rPr>
          <w:rFonts w:ascii="Times New Roman" w:hAnsi="Times New Roman" w:cs="Times New Roman"/>
          <w:sz w:val="24"/>
          <w:szCs w:val="24"/>
        </w:rPr>
        <w:fldChar w:fldCharType="end"/>
      </w:r>
      <w:r w:rsidR="00342CC9">
        <w:rPr>
          <w:rFonts w:ascii="Times New Roman" w:hAnsi="Times New Roman" w:cs="Times New Roman"/>
          <w:sz w:val="24"/>
          <w:szCs w:val="24"/>
        </w:rPr>
        <w:t>.</w:t>
      </w:r>
    </w:p>
    <w:p w:rsidR="00FD52EF" w:rsidRPr="009B100D" w:rsidRDefault="009B100D" w:rsidP="009B100D">
      <w:pPr>
        <w:pStyle w:val="ListParagraph"/>
        <w:numPr>
          <w:ilvl w:val="0"/>
          <w:numId w:val="2"/>
        </w:numPr>
        <w:spacing w:line="360" w:lineRule="auto"/>
        <w:jc w:val="both"/>
        <w:rPr>
          <w:rFonts w:ascii="Times New Roman" w:hAnsi="Times New Roman" w:cs="Times New Roman"/>
          <w:b/>
          <w:sz w:val="24"/>
          <w:szCs w:val="24"/>
        </w:rPr>
      </w:pPr>
      <w:r w:rsidRPr="009B100D">
        <w:rPr>
          <w:rFonts w:ascii="Times New Roman" w:hAnsi="Times New Roman" w:cs="Times New Roman"/>
          <w:b/>
          <w:sz w:val="24"/>
          <w:szCs w:val="24"/>
        </w:rPr>
        <w:t xml:space="preserve"> </w:t>
      </w:r>
      <w:r w:rsidR="004F4EFB" w:rsidRPr="009B100D">
        <w:rPr>
          <w:rFonts w:ascii="Times New Roman" w:hAnsi="Times New Roman" w:cs="Times New Roman"/>
          <w:b/>
          <w:sz w:val="24"/>
          <w:szCs w:val="24"/>
        </w:rPr>
        <w:t>Rheumatoid arthritis:</w:t>
      </w:r>
    </w:p>
    <w:p w:rsidR="00FD52EF" w:rsidRPr="008F2C96" w:rsidRDefault="00FD52EF" w:rsidP="000906D7">
      <w:pPr>
        <w:spacing w:line="360" w:lineRule="auto"/>
        <w:jc w:val="both"/>
        <w:rPr>
          <w:rStyle w:val="fontstyle01"/>
          <w:rFonts w:ascii="Times New Roman" w:hAnsi="Times New Roman" w:cs="Times New Roman"/>
          <w:color w:val="auto"/>
        </w:rPr>
      </w:pPr>
      <w:r>
        <w:rPr>
          <w:rStyle w:val="fontstyle01"/>
          <w:rFonts w:ascii="Times New Roman" w:hAnsi="Times New Roman" w:cs="Times New Roman"/>
        </w:rPr>
        <w:t xml:space="preserve">Calcium phosphate nanoparticles have been utilized the most in the treatment of disorders related to the skeletal system and also in its regeneration. One of the most important diseased conditions related to the skeletal system includes rheumatoid arthritis. An incurable, chronic, inflammatory, autoimmune disorder, beginning in the synovial joints and </w:t>
      </w:r>
      <w:r w:rsidR="00342CC9">
        <w:rPr>
          <w:rStyle w:val="fontstyle01"/>
          <w:rFonts w:ascii="Times New Roman" w:hAnsi="Times New Roman" w:cs="Times New Roman"/>
        </w:rPr>
        <w:t xml:space="preserve">affecting the joints, primarily </w:t>
      </w:r>
      <w:r>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vFw0xwLg","properties":{"formattedCitation":"[34]","plainCitation":"[34]","noteIndex":0},"citationItems":[{"id":"z2YFmZWn/B0ia9L1U","uris":["http://zotero.org/users/10763249/items/7NXB6DC4"],"itemData":{"id":734,"type":"chapter","abstract":"Rheumatoid arthritis (RA) is a systemic autoimmune disease characterized by inflammatory arthritis and extra-articular involvement. It is a chronic inflammatory disorder caused in many cases by the interaction between genes and environmental factors, including tobacco, that primarily involves synovial joints. It typically starts in small peripheral joints, is usually symmetric, and progresses to involve proximal joints if left untreated. Joint inflammation over time leads to the destruction of the joint with loss of cartilage and bone erosions. RA with a symptom duration of fewer than six months is defined as early RA, and when the symptoms have been present for more than six months, it is defined as established RA. RA, if untreated, is a progressive disease with morbidity and increased mortality. There is no pathognomonic laboratory test for rheumatoid arthritis, which makes the diagnosis of this disease challenging in the early stages. A comprehensive clinical approach is required to make the diagnosis and prevent debilitating joint damage. The treatment of patients with rheumatoid arthritis requires both pharmacological and non-pharmacological therapy. Today, the standard of care is early treatment with disease-modifying anti-rheumatic drugs. Despite treatment, many patients progress to disability and suffer significant morbidity over time. A comprehensive pharmacological and non-pharmacological treatment (physical therapy, counseling, and patient education) is required to improve clinical outcomes.","call-number":"NBK441999","container-title":"StatPearls","event-place":"Treasure Island (FL)","language":"eng","license":"Copyright © 2023, StatPearls Publishing LLC.","note":"PMID: 28723028","publisher":"StatPearls Publishing","publisher-place":"Treasure Island (FL)","source":"PubMed","title":"Rheumatoid Arthritis","URL":"http://www.ncbi.nlm.nih.gov/books/NBK441999/","author":[{"family":"Chauhan","given":"Krati"},{"family":"Jandu","given":"Jagmohan S."},{"family":"Brent","given":"Lawrence H."},{"family":"Al-Dhahir","given":"Mohammed A."}],"accessed":{"date-parts":[["2023",6,25]]},"issued":{"date-parts":[["2023"]]}}}],"schema":"https://github.com/citation-style-language/schema/raw/master/csl-citation.json"} </w:instrText>
      </w:r>
      <w:r>
        <w:rPr>
          <w:rStyle w:val="fontstyle01"/>
          <w:rFonts w:ascii="Times New Roman" w:hAnsi="Times New Roman" w:cs="Times New Roman"/>
        </w:rPr>
        <w:fldChar w:fldCharType="separate"/>
      </w:r>
      <w:r w:rsidR="00BD13C1" w:rsidRPr="00BD13C1">
        <w:rPr>
          <w:rFonts w:ascii="Times New Roman" w:hAnsi="Times New Roman" w:cs="Times New Roman"/>
          <w:sz w:val="24"/>
        </w:rPr>
        <w:t>[34]</w:t>
      </w:r>
      <w:r>
        <w:rPr>
          <w:rStyle w:val="fontstyle01"/>
          <w:rFonts w:ascii="Times New Roman" w:hAnsi="Times New Roman" w:cs="Times New Roman"/>
        </w:rPr>
        <w:fldChar w:fldCharType="end"/>
      </w:r>
      <w:r w:rsidR="00342CC9">
        <w:rPr>
          <w:rStyle w:val="fontstyle01"/>
          <w:rFonts w:ascii="Times New Roman" w:hAnsi="Times New Roman" w:cs="Times New Roman"/>
        </w:rPr>
        <w:t>.</w:t>
      </w:r>
      <w:r>
        <w:rPr>
          <w:rStyle w:val="fontstyle01"/>
          <w:rFonts w:ascii="Times New Roman" w:hAnsi="Times New Roman" w:cs="Times New Roman"/>
        </w:rPr>
        <w:t xml:space="preserve"> The treatment can reduc</w:t>
      </w:r>
      <w:r w:rsidR="00342CC9">
        <w:rPr>
          <w:rStyle w:val="fontstyle01"/>
          <w:rFonts w:ascii="Times New Roman" w:hAnsi="Times New Roman" w:cs="Times New Roman"/>
        </w:rPr>
        <w:t xml:space="preserve">e pain and deter further damage </w:t>
      </w:r>
      <w:r>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ONnyq3iO","properties":{"formattedCitation":"[35]","plainCitation":"[35]","noteIndex":0},"citationItems":[{"id":"z2YFmZWn/A5ITsU5K","uris":["http://zotero.org/users/10763249/items/KLI565JB"],"itemData":{"id":733,"type":"article-journal","abstract":"Rheumatoid arthritis (RA) is a chronic, inflammatory, systemic autoimmune disease, affecting the joints with varying severity among patients. The risk factors include age, gender, genetics, and environmental exposure (cigarette smoking, air pollutants, and occupational). Many complications can follow, such as permanent joint damage requiring arthroplasty, rheumatoid vasculitis, and Felty syndrome requiring splenectomy if it remains unaddressed. As there is no cure for RA, the treatment goals are to reduce the pain and stop/slow further damage. Here, we present a brief summary of various past and present treatment modalities to address the complications associated with RA.","container-title":"Medical Principles and Practice","DOI":"10.1159/000493390","ISSN":"1011-7571","issue":"6","journalAbbreviation":"Med Princ Pract","note":"PMID: 30173215\nPMCID: PMC6422329","page":"501-507","source":"PubMed Central","title":"Rheumatoid Arthritis: A Brief Overview of the Treatment","title-short":"Rheumatoid Arthritis","volume":"27","author":[{"family":"Bullock","given":"Jacqueline"},{"family":"Rizvi","given":"Syed A.A."},{"family":"Saleh","given":"Ayman M."},{"family":"Ahmed","given":"Sultan S."},{"family":"Do","given":"Duc P."},{"family":"Ansari","given":"Rais A."},{"family":"Ahmed","given":"Jasmin"}],"issued":{"date-parts":[["2019",3]]}}}],"schema":"https://github.com/citation-style-language/schema/raw/master/csl-citation.json"} </w:instrText>
      </w:r>
      <w:r>
        <w:rPr>
          <w:rStyle w:val="fontstyle01"/>
          <w:rFonts w:ascii="Times New Roman" w:hAnsi="Times New Roman" w:cs="Times New Roman"/>
        </w:rPr>
        <w:fldChar w:fldCharType="separate"/>
      </w:r>
      <w:r w:rsidR="00BD13C1" w:rsidRPr="00BD13C1">
        <w:rPr>
          <w:rFonts w:ascii="Times New Roman" w:hAnsi="Times New Roman" w:cs="Times New Roman"/>
          <w:sz w:val="24"/>
        </w:rPr>
        <w:t>[35]</w:t>
      </w:r>
      <w:r>
        <w:rPr>
          <w:rStyle w:val="fontstyle01"/>
          <w:rFonts w:ascii="Times New Roman" w:hAnsi="Times New Roman" w:cs="Times New Roman"/>
        </w:rPr>
        <w:fldChar w:fldCharType="end"/>
      </w:r>
      <w:r w:rsidR="00342CC9">
        <w:rPr>
          <w:rStyle w:val="fontstyle01"/>
          <w:rFonts w:ascii="Times New Roman" w:hAnsi="Times New Roman" w:cs="Times New Roman"/>
        </w:rPr>
        <w:t>.</w:t>
      </w:r>
      <w:r>
        <w:rPr>
          <w:rStyle w:val="fontstyle01"/>
          <w:rFonts w:ascii="Times New Roman" w:hAnsi="Times New Roman" w:cs="Times New Roman"/>
        </w:rPr>
        <w:t xml:space="preserve"> In the process of developing a treatment, Pa</w:t>
      </w:r>
      <w:r w:rsidR="00A96815">
        <w:rPr>
          <w:rStyle w:val="fontstyle01"/>
          <w:rFonts w:ascii="Times New Roman" w:hAnsi="Times New Roman" w:cs="Times New Roman"/>
        </w:rPr>
        <w:t>ndey et al., had fabricated CaPNP</w:t>
      </w:r>
      <w:r>
        <w:rPr>
          <w:rStyle w:val="fontstyle01"/>
          <w:rFonts w:ascii="Times New Roman" w:hAnsi="Times New Roman" w:cs="Times New Roman"/>
        </w:rPr>
        <w:t>s loaded with methotrexate. As an outcome of this process, cartilage and bone regeneration was observed with a significant decrement in</w:t>
      </w:r>
      <w:r w:rsidR="00BD01C4">
        <w:rPr>
          <w:rStyle w:val="fontstyle01"/>
          <w:rFonts w:ascii="Times New Roman" w:hAnsi="Times New Roman" w:cs="Times New Roman"/>
        </w:rPr>
        <w:t xml:space="preserve"> the progression of the disease </w:t>
      </w:r>
      <w:r>
        <w:rPr>
          <w:rStyle w:val="fontstyle01"/>
          <w:rFonts w:ascii="Times New Roman" w:hAnsi="Times New Roman" w:cs="Times New Roman"/>
        </w:rPr>
        <w:fldChar w:fldCharType="begin"/>
      </w:r>
      <w:r w:rsidR="00BD13C1">
        <w:rPr>
          <w:rStyle w:val="fontstyle01"/>
          <w:rFonts w:ascii="Times New Roman" w:hAnsi="Times New Roman" w:cs="Times New Roman"/>
        </w:rPr>
        <w:instrText xml:space="preserve"> ADDIN ZOTERO_ITEM CSL_CITATION {"citationID":"cpk3Y1cO","properties":{"formattedCitation":"[36]","plainCitation":"[36]","noteIndex":0},"citationItems":[{"id":686,"uris":["http://zotero.org/users/10104235/items/ZDBEPMII"],"itemData":{"id":686,"type":"article-journal","abstract":"The aim of this investigation is the management of rheumatoid arthritis (RA) by developing methotrexate-loaded calcium phosphate nanoparticles (MTX-CAP-NP) and to evaluate pharmacokinetic and pharmacodynamic behavior in adjuvant induced arthritis model. The nanoparticles were synthesized by wet precipitation method and optimized by Box-Behnken experimental design. MTX-CAP-NPs were characterized by TEM, FTIR, DSC and XRD studies. The particle size, zeta potential and entrapment efficiency of the optimized nanoparticles were found to be 204.90 ± 64 nm, −11.58 ± 4.80 mV, and 88.33 ± 3.74%, respectively. TEM, FTIR, DSC and XRD studies revealed that the developed nanoparticles were nearly spherical in shape and the crystalline structure of CAP-NP was not changed after MTX loading. The pharmacokinetic studies revealed that MTX-CAP-NP enhanced bioavailability of MTX by 2.6-fold when compared to marketed formulation (FOLITRAX-10). Under pharmacodynamic evaluation, arthritic assessment, radiography and histopathology studies revealed that CAP has ability to regenerate cartilage and bone therefore, together with MTX, MTX-CAP-NPs have shown significant reduction in disease progression. The overall work demonstrated that the developed nanodelivery system was well tolerated and more effective than the marketed formulation.","container-title":"Drug Development and Industrial Pharmacy","DOI":"10.1080/03639045.2019.1602139","ISSN":"0363-9045","issue":"7","note":"publisher: Taylor &amp; Francis\n_eprint: https://doi.org/10.1080/03639045.2019.1602139\nPMID: 30932720","page":"1181-1192","source":"Taylor and Francis+NEJM","title":"Design and development of bioinspired calcium phosphate nanoparticles of MTX: pharmacodynamic and pharmacokinetic evaluation","title-short":"Design and development of bioinspired calcium phosphate nanoparticles of MTX","volume":"45","author":[{"family":"Pandey","given":"Shweta"},{"family":"Mahtab","given":"Asiya"},{"family":"Kumar","given":"Vijay"},{"family":"Jalees Ahmad","given":"Farhan"},{"family":"Kamra Verma","given":"Anita"},{"family":"Talegaonkar","given":"Sushama"}],"issued":{"date-parts":[["2019",7,3]]}}}],"schema":"https://github.com/citation-style-language/schema/raw/master/csl-citation.json"} </w:instrText>
      </w:r>
      <w:r>
        <w:rPr>
          <w:rStyle w:val="fontstyle01"/>
          <w:rFonts w:ascii="Times New Roman" w:hAnsi="Times New Roman" w:cs="Times New Roman"/>
        </w:rPr>
        <w:fldChar w:fldCharType="separate"/>
      </w:r>
      <w:r w:rsidR="00BD13C1" w:rsidRPr="00BD13C1">
        <w:rPr>
          <w:rFonts w:ascii="Times New Roman" w:hAnsi="Times New Roman" w:cs="Times New Roman"/>
          <w:sz w:val="24"/>
        </w:rPr>
        <w:t>[36]</w:t>
      </w:r>
      <w:r>
        <w:rPr>
          <w:rStyle w:val="fontstyle01"/>
          <w:rFonts w:ascii="Times New Roman" w:hAnsi="Times New Roman" w:cs="Times New Roman"/>
        </w:rPr>
        <w:fldChar w:fldCharType="end"/>
      </w:r>
      <w:r w:rsidR="00BD01C4">
        <w:rPr>
          <w:rStyle w:val="fontstyle01"/>
          <w:rFonts w:ascii="Times New Roman" w:hAnsi="Times New Roman" w:cs="Times New Roman"/>
        </w:rPr>
        <w:t xml:space="preserve">. </w:t>
      </w:r>
      <w:r>
        <w:rPr>
          <w:rStyle w:val="fontstyle01"/>
          <w:rFonts w:ascii="Times New Roman" w:hAnsi="Times New Roman" w:cs="Times New Roman"/>
        </w:rPr>
        <w:t xml:space="preserve">As another viable option for the treatment of rheumatoid arthritis, using hyaluronic acid coated hydroxyapatite nanoparticles having </w:t>
      </w:r>
      <w:r>
        <w:rPr>
          <w:rFonts w:ascii="Times New Roman" w:hAnsi="Times New Roman" w:cs="Times New Roman"/>
          <w:sz w:val="24"/>
          <w:szCs w:val="24"/>
        </w:rPr>
        <w:t xml:space="preserve">teriflunomide and methotrexate loaded onto </w:t>
      </w:r>
      <w:r w:rsidR="008F2C96">
        <w:rPr>
          <w:rFonts w:ascii="Times New Roman" w:hAnsi="Times New Roman" w:cs="Times New Roman"/>
          <w:sz w:val="24"/>
          <w:szCs w:val="24"/>
        </w:rPr>
        <w:t>it</w:t>
      </w:r>
      <w:r>
        <w:rPr>
          <w:rFonts w:ascii="Times New Roman" w:hAnsi="Times New Roman" w:cs="Times New Roman"/>
          <w:sz w:val="24"/>
          <w:szCs w:val="24"/>
        </w:rPr>
        <w:t xml:space="preserve"> has emerged recently in 2021. It also has a synergistic effect in the sense that this method of drug delivery also com</w:t>
      </w:r>
      <w:r w:rsidR="00BF3FC9">
        <w:rPr>
          <w:rFonts w:ascii="Times New Roman" w:hAnsi="Times New Roman" w:cs="Times New Roman"/>
          <w:sz w:val="24"/>
          <w:szCs w:val="24"/>
        </w:rPr>
        <w:t xml:space="preserve">es with reduced hepatotoxicity </w:t>
      </w:r>
      <w:r>
        <w:rPr>
          <w:rFonts w:ascii="Times New Roman" w:hAnsi="Times New Roman" w:cs="Times New Roman"/>
          <w:sz w:val="24"/>
          <w:szCs w:val="24"/>
        </w:rPr>
        <w:fldChar w:fldCharType="begin"/>
      </w:r>
      <w:r w:rsidR="006A124F">
        <w:rPr>
          <w:rFonts w:ascii="Times New Roman" w:hAnsi="Times New Roman" w:cs="Times New Roman"/>
          <w:sz w:val="24"/>
          <w:szCs w:val="24"/>
        </w:rPr>
        <w:instrText xml:space="preserve"> ADDIN ZOTERO_ITEM CSL_CITATION {"citationID":"tlSwuhEW","properties":{"formattedCitation":"[37]","plainCitation":"[37]","noteIndex":0},"citationItems":[{"id":"z2YFmZWn/20xqK6gG","uris":["http://zotero.org/users/10763249/items/49K6NIZU"],"itemData":{"id":718,"type":"article-journal","abstract":"Rheumatoid arthritis (RA), an autoimmune inflammatory disorder is currently incurable. Methotrexate and Teriflunomide are routinely prescribed drugs but their uses are limited due to severe hepatotoxicity. Hyaluronic acid (HYA) is a targeting ligand for CD44 receptors overexpressed on inflamed macrophages. The present investigation aimed at design and fabrication of HYA coated hydroxyapatite nanoparticles (HA-NPs) loaded with Methotrexate (MTX) and Teriflunomide (TEF) (HAMT-NPs) to form HYA-HAMT-NPs for the treatment of RA. HYA-HAMT-NPs showed the nanoscale size of 274.9 ± 64 nm along with a zeta potential value of −26.80 ± 6.08 mV. FTIR spectra of HYA and HYA-HAMT-NPs proved the coating of HYA on HYA-HAMT-NPs. HYA-HAMT-NPs showed less cell viability compared to drugs on RAW 264.7 macrophage cells. A biodistribution study by gamma scintigraphy imaging further strengthened the results by revealing significantly higher (p&lt;0.05) percentage radioactivity (76.76%) of HYA-HAMT-NPs in the synovial region. The results obtained by pharmacodynamic studies ensured the better efficacy of HYA-HAMT-NPs in preventing disease progression and promoting articular regeneration. Under hepatotoxicity evaluation, liver histopathology and liver enzyme assay revealed ~29% hepatotoxicity was reduced by HYA-HAMT-NPs when compared to conventional FOLITRAX-10 and AUBAGIO oral treatments. Overall, the results suggest that HYA-HAMT-NP is a promising delivery system to avoid drug-induced hepatotoxicity in RA.","container-title":"International Journal of Biological Macromolecules","DOI":"10.1016/j.ijbiomac.2020.12.204","ISSN":"0141-8130","journalAbbreviation":"International Journal of Biological Macromolecules","language":"en","page":"502-513","source":"ScienceDirect","title":"Hyaluronate-functionalized hydroxyapatite nanoparticles laden with methotrexate and teriflunomide for the treatment of rheumatoid arthritis","volume":"171","author":[{"family":"Pandey","given":"Shweta"},{"family":"Rai","given":"Nishant"},{"family":"Mahtab","given":"Asiya"},{"family":"Mittal","given":"Disha"},{"family":"Ahmad","given":"Farhan Jalees"},{"family":"Sandal","given":"Nidhi"},{"family":"Neupane","given":"Yub Raj"},{"family":"Verma","given":"Anita Kamra"},{"family":"Talegaonkar","given":"Sushama"}],"issued":{"date-parts":[["2021",2,28]]}}}],"schema":"https://github.com/citation-style-language/schema/raw/master/csl-citation.json"} </w:instrText>
      </w:r>
      <w:r>
        <w:rPr>
          <w:rFonts w:ascii="Times New Roman" w:hAnsi="Times New Roman" w:cs="Times New Roman"/>
          <w:sz w:val="24"/>
          <w:szCs w:val="24"/>
        </w:rPr>
        <w:fldChar w:fldCharType="separate"/>
      </w:r>
      <w:r w:rsidR="00BD13C1" w:rsidRPr="00BD13C1">
        <w:rPr>
          <w:rFonts w:ascii="Times New Roman" w:hAnsi="Times New Roman" w:cs="Times New Roman"/>
          <w:sz w:val="24"/>
        </w:rPr>
        <w:t>[37]</w:t>
      </w:r>
      <w:r>
        <w:rPr>
          <w:rFonts w:ascii="Times New Roman" w:hAnsi="Times New Roman" w:cs="Times New Roman"/>
          <w:sz w:val="24"/>
          <w:szCs w:val="24"/>
        </w:rPr>
        <w:fldChar w:fldCharType="end"/>
      </w:r>
      <w:r w:rsidR="00BF3FC9">
        <w:rPr>
          <w:rFonts w:ascii="Times New Roman" w:hAnsi="Times New Roman" w:cs="Times New Roman"/>
          <w:sz w:val="24"/>
          <w:szCs w:val="24"/>
        </w:rPr>
        <w:t>.</w:t>
      </w:r>
    </w:p>
    <w:p w:rsidR="00FD52EF" w:rsidRPr="009B100D" w:rsidRDefault="009B100D" w:rsidP="009B100D">
      <w:pPr>
        <w:pStyle w:val="ListParagraph"/>
        <w:numPr>
          <w:ilvl w:val="0"/>
          <w:numId w:val="2"/>
        </w:numPr>
        <w:spacing w:line="360" w:lineRule="auto"/>
        <w:jc w:val="both"/>
        <w:rPr>
          <w:rStyle w:val="fontstyle01"/>
          <w:rFonts w:ascii="Times New Roman" w:hAnsi="Times New Roman" w:cs="Times New Roman"/>
          <w:b/>
        </w:rPr>
      </w:pPr>
      <w:r w:rsidRPr="009B100D">
        <w:rPr>
          <w:rStyle w:val="fontstyle01"/>
          <w:rFonts w:ascii="Times New Roman" w:hAnsi="Times New Roman" w:cs="Times New Roman"/>
          <w:b/>
        </w:rPr>
        <w:t xml:space="preserve"> </w:t>
      </w:r>
      <w:r w:rsidR="004F4EFB" w:rsidRPr="009B100D">
        <w:rPr>
          <w:rStyle w:val="fontstyle01"/>
          <w:rFonts w:ascii="Times New Roman" w:hAnsi="Times New Roman" w:cs="Times New Roman"/>
          <w:b/>
        </w:rPr>
        <w:t>Regenerative medicine:</w:t>
      </w:r>
    </w:p>
    <w:p w:rsidR="00FD52EF" w:rsidRDefault="00FD52EF" w:rsidP="000906D7">
      <w:pPr>
        <w:spacing w:line="360" w:lineRule="auto"/>
        <w:jc w:val="both"/>
        <w:rPr>
          <w:rStyle w:val="fontstyle01"/>
          <w:rFonts w:ascii="Times New Roman" w:hAnsi="Times New Roman" w:cs="Times New Roman"/>
        </w:rPr>
      </w:pPr>
      <w:r>
        <w:rPr>
          <w:rStyle w:val="fontstyle01"/>
          <w:rFonts w:ascii="Times New Roman" w:hAnsi="Times New Roman" w:cs="Times New Roman"/>
        </w:rPr>
        <w:t>In the fiel</w:t>
      </w:r>
      <w:r w:rsidR="00A96815">
        <w:rPr>
          <w:rStyle w:val="fontstyle01"/>
          <w:rFonts w:ascii="Times New Roman" w:hAnsi="Times New Roman" w:cs="Times New Roman"/>
        </w:rPr>
        <w:t>d of regenerative medicine, CaPNP</w:t>
      </w:r>
      <w:r>
        <w:rPr>
          <w:rStyle w:val="fontstyle01"/>
          <w:rFonts w:ascii="Times New Roman" w:hAnsi="Times New Roman" w:cs="Times New Roman"/>
        </w:rPr>
        <w:t>s have also proven to be of pivotal importance for the regeneration of bones and blood vessels. In 2018, through an experiment conducted by Che</w:t>
      </w:r>
      <w:r w:rsidR="00A96815">
        <w:rPr>
          <w:rStyle w:val="fontstyle01"/>
          <w:rFonts w:ascii="Times New Roman" w:hAnsi="Times New Roman" w:cs="Times New Roman"/>
        </w:rPr>
        <w:t>n et al., it was found that CaPNP</w:t>
      </w:r>
      <w:r>
        <w:rPr>
          <w:rStyle w:val="fontstyle01"/>
          <w:rFonts w:ascii="Times New Roman" w:hAnsi="Times New Roman" w:cs="Times New Roman"/>
        </w:rPr>
        <w:t>s loaded with Dexamethasone, induced angiogenesis and osteogenesis in human umbilical vascular endothelial cells placed i</w:t>
      </w:r>
      <w:r w:rsidR="00BD01C4">
        <w:rPr>
          <w:rStyle w:val="fontstyle01"/>
          <w:rFonts w:ascii="Times New Roman" w:hAnsi="Times New Roman" w:cs="Times New Roman"/>
        </w:rPr>
        <w:t xml:space="preserve">n scaffolds having microgrooves </w:t>
      </w:r>
      <w:r>
        <w:rPr>
          <w:rStyle w:val="fontstyle01"/>
          <w:rFonts w:ascii="Times New Roman" w:hAnsi="Times New Roman" w:cs="Times New Roman"/>
        </w:rPr>
        <w:fldChar w:fldCharType="begin"/>
      </w:r>
      <w:r w:rsidR="00BD13C1">
        <w:rPr>
          <w:rStyle w:val="fontstyle01"/>
          <w:rFonts w:ascii="Times New Roman" w:hAnsi="Times New Roman" w:cs="Times New Roman"/>
        </w:rPr>
        <w:instrText xml:space="preserve"> ADDIN ZOTERO_ITEM CSL_CITATION {"citationID":"Bq3vb1HZ","properties":{"formattedCitation":"[38]","plainCitation":"[38]","noteIndex":0},"citationItems":[{"id":688,"uris":["http://zotero.org/users/10104235/items/PQG2LLZC"],"itemData":{"id":688,"type":"article-journal","abstract":"Reconstruction of large bone defects remains a clinical challenge because current approaches involving surgery and bone grafting often do not yield satisfactory outcomes. For artificial bone substitutes, angiogenesis plays a pivotal role to achieve the final success of newly regenerated bone. In this study, dexamethasone-loaded biphasic calcium phosphate nanoparticles/collagen composite scaffolds with several types of concave microgrooves were prepared for simultaneous promotion of angiogenesis and osteogenesis. Microgrooves in the scaffolds were supposed to guide the assembly of human umbilical vascular endothelial cells (HUVECs) into well aligned tubular structures, thus promoting rapid angiogenesis. The scaffolds were used for co-culture of HUVECs and human bone marrow-derived mesenchymal stem cells. Subcutaneous implantation in mice showed that more blood vessels and newly formed bone were observed in the microgrooved composite scaffolds than in the control scaffold. Scaffold bearing parallel microgrooves with a concave width of 290 µm and a convex ridge width of 352 µm showed the highest promotion effect on angiogenesis and osteogenesis among the parallelly microgrooved composite scaffolds. The scaffolds bearing a grid network had further superior promotion effect to the scaffolds bearing parallel microgrooves. The results indicated that microgrooves in the composite scaffolds facilitated angiogenesis and stimulated new bone formation. The microgrooved composite scaffolds should be useful for repairing of large bone defects.","container-title":"Scientific Reports","DOI":"10.1038/s41598-018-32495-y","ISSN":"2045-2322","issue":"1","journalAbbreviation":"Sci Rep","language":"en","license":"2018 The Author(s)","note":"number: 1\npublisher: Nature Publishing Group","page":"14143","source":"www.nature.com","title":"Promoted Angiogenesis and Osteogenesis by Dexamethasone-loaded Calcium Phosphate Nanoparticles/Collagen Composite Scaffolds with Microgroove Networks","volume":"8","author":[{"family":"Chen","given":"Ying"},{"family":"Chen","given":"Shangwu"},{"family":"Kawazoe","given":"Naoki"},{"family":"Chen","given":"Guoping"}],"issued":{"date-parts":[["2018",9,20]]}}}],"schema":"https://github.com/citation-style-language/schema/raw/master/csl-citation.json"} </w:instrText>
      </w:r>
      <w:r>
        <w:rPr>
          <w:rStyle w:val="fontstyle01"/>
          <w:rFonts w:ascii="Times New Roman" w:hAnsi="Times New Roman" w:cs="Times New Roman"/>
        </w:rPr>
        <w:fldChar w:fldCharType="separate"/>
      </w:r>
      <w:r w:rsidR="00BD13C1" w:rsidRPr="00BD13C1">
        <w:rPr>
          <w:rFonts w:ascii="Times New Roman" w:hAnsi="Times New Roman" w:cs="Times New Roman"/>
          <w:sz w:val="24"/>
        </w:rPr>
        <w:t>[38]</w:t>
      </w:r>
      <w:r>
        <w:rPr>
          <w:rStyle w:val="fontstyle01"/>
          <w:rFonts w:ascii="Times New Roman" w:hAnsi="Times New Roman" w:cs="Times New Roman"/>
        </w:rPr>
        <w:fldChar w:fldCharType="end"/>
      </w:r>
      <w:r w:rsidR="00BD01C4">
        <w:rPr>
          <w:rStyle w:val="fontstyle01"/>
          <w:rFonts w:ascii="Times New Roman" w:hAnsi="Times New Roman" w:cs="Times New Roman"/>
        </w:rPr>
        <w:t>.</w:t>
      </w:r>
      <w:r>
        <w:rPr>
          <w:rStyle w:val="fontstyle01"/>
          <w:rFonts w:ascii="Times New Roman" w:hAnsi="Times New Roman" w:cs="Times New Roman"/>
        </w:rPr>
        <w:t xml:space="preserve"> Osteoconductive effects were also induced in human adipose derived mesenchymal stromal stem cells, by calcium phosphate nanocrystals, fabricated by Marycz et al.</w:t>
      </w:r>
      <w:r>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Wl2WiE74","properties":{"formattedCitation":"[39]","plainCitation":"[39]","noteIndex":0},"citationItems":[{"id":"z2YFmZWn/mqO7idf0","uris":["http://zotero.org/users/10763249/items/V64D8S9W"],"itemData":{"id":722,"type":"article-journal","abstract":"Osteoconductive drug delivery system composed of nanocrystalline calcium phosphates (Ca10(PO4)6(OH)2/β-Ca3(PO4)2) co-doped with Yb3+/Er3+ ions loaded with Tetracycline antibiotic (TC) was developed. Their effect on human adipose derived mesenchymal stromal stem cells (hASCs) as a potential reconstructive biomaterial for bone tissue regeneration was studied. The XRD and TEM measurements were used in order to determine the crystal structure and morphology of the final products. The characteristics of nanocomposites with the TC and hASCs as potential regenerative materials as well as the antimicrobial activity of the nanoparticles against: Staphylococcus aureus ATCC 25923 as a model of the Gram-positive bacteria, Escherichia coli ATCC 8739 of the Gram-negative bacteria, were shown. These combinations can be a promising material for theranostic due to its regenerative, antimicrobial and fluorescent properties.","container-title":"Materials Science and Engineering: C","DOI":"10.1016/j.msec.2016.06.051","ISSN":"0928-4931","journalAbbreviation":"Materials Science and Engineering: C","language":"en","page":"17-26","source":"ScienceDirect","title":"Multifunctional nanocrystalline calcium phosphates loaded with Tetracycline antibiotic combined with human adipose derived mesenchymal stromal stem cells (hASCs)","volume":"69","author":[{"family":"Marycz","given":"K."},{"family":"Pazik","given":"R."},{"family":"Zawisza","given":"K."},{"family":"Wiglusz","given":"K."},{"family":"Maredziak","given":"M."},{"family":"Sobierajska","given":"P."},{"family":"Wiglusz","given":"R. J."}],"issued":{"date-parts":[["2016",12,1]]}}}],"schema":"https://github.com/citation-style-language/schema/raw/master/csl-citation.json"} </w:instrText>
      </w:r>
      <w:r>
        <w:rPr>
          <w:rStyle w:val="fontstyle01"/>
          <w:rFonts w:ascii="Times New Roman" w:hAnsi="Times New Roman" w:cs="Times New Roman"/>
        </w:rPr>
        <w:fldChar w:fldCharType="separate"/>
      </w:r>
      <w:r w:rsidR="00BD13C1" w:rsidRPr="00BD13C1">
        <w:rPr>
          <w:rFonts w:ascii="Times New Roman" w:hAnsi="Times New Roman" w:cs="Times New Roman"/>
          <w:sz w:val="24"/>
        </w:rPr>
        <w:t>[39]</w:t>
      </w:r>
      <w:r>
        <w:rPr>
          <w:rStyle w:val="fontstyle01"/>
          <w:rFonts w:ascii="Times New Roman" w:hAnsi="Times New Roman" w:cs="Times New Roman"/>
        </w:rPr>
        <w:fldChar w:fldCharType="end"/>
      </w:r>
      <w:r w:rsidR="00342CC9">
        <w:rPr>
          <w:rStyle w:val="fontstyle01"/>
          <w:rFonts w:ascii="Times New Roman" w:hAnsi="Times New Roman" w:cs="Times New Roman"/>
        </w:rPr>
        <w:t>.</w:t>
      </w:r>
      <w:r>
        <w:rPr>
          <w:rStyle w:val="fontstyle01"/>
          <w:rFonts w:ascii="Times New Roman" w:hAnsi="Times New Roman" w:cs="Times New Roman"/>
        </w:rPr>
        <w:t xml:space="preserve"> Contributing to osteogenesis is </w:t>
      </w:r>
      <w:r w:rsidR="00A96815">
        <w:rPr>
          <w:rStyle w:val="fontstyle01"/>
          <w:rFonts w:ascii="Times New Roman" w:hAnsi="Times New Roman" w:cs="Times New Roman"/>
        </w:rPr>
        <w:t>not the only application of CaPNP</w:t>
      </w:r>
      <w:r>
        <w:rPr>
          <w:rStyle w:val="fontstyle01"/>
          <w:rFonts w:ascii="Times New Roman" w:hAnsi="Times New Roman" w:cs="Times New Roman"/>
        </w:rPr>
        <w:t>s, in the field of regenerative medicine. Salehi et al., in 2017, had successfully developed a hydroxyapatite nanoparticle for regenerating neurons. Type I collagen loaded hydroxyapatite nanoparticles have been reported to have effectively reversed the sciatic nerve crush injury, by reg</w:t>
      </w:r>
      <w:r w:rsidR="00342CC9">
        <w:rPr>
          <w:rStyle w:val="fontstyle01"/>
          <w:rFonts w:ascii="Times New Roman" w:hAnsi="Times New Roman" w:cs="Times New Roman"/>
        </w:rPr>
        <w:t xml:space="preserve">enerating the peripheral nerves </w:t>
      </w:r>
      <w:r>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XrkzA81L","properties":{"formattedCitation":"[40]","plainCitation":"[40]","noteIndex":0},"citationItems":[{"id":"z2YFmZWn/cPUWIKdw","uris":["http://zotero.org/users/10763249/items/MW353ZT9"],"itemData":{"id":715,"type":"article-journal","abstract":"The current study aimed to enhance the efficacy of peripheral nerve regeneration using a hydroxyapatite nanoparticle-containing collagen type I hydrogel. A solution of type I collagen, extracted from the rat tails, was incorporated with hydroxyapatite nanoparticles (with the average diameter of ~212 nm) and crosslinked with 1-ethyl-3-(3-dimethylaminopropyl)-carbodiimide (EDC) to prepare the hydrogel. The Schwann cell cultivation on the prepared hydrogel demonstrated a significantly higher cell proliferation than the tissue culture plate, as positive control, after 48 h (n = 3, P &lt; 0.005) and 72 h (n = 3, P &lt; 0.01). For in vivo evaluation, the prepared hydrogel was administrated on the sciatic nerve crush injury in Wistar rats. Four groups were studied: negative control (with injury but without interventions), positive control (without injury), collagen hydrogel and hydroxyapatite nanoparticle-containing collagen hydrogel. After 12 weeks, the administration of hydroxyapatite nanoparticle-containing collagen significantly (n = 4, P &lt; 0.005) enhanced the functional behavior of the rats compared with the collagen hydrogel and negative control groups as evidenced by the sciatic functional index, hot plate latency and compound muscle action potential amplitude measurements. The overall results demonstrated the applicability of the produced hydrogel for the regeneration of peripheral nerve injuries.","container-title":"The Journal of Physiological Sciences","DOI":"10.1007/s12576-017-0564-6","ISSN":"1880-6562","issue":"5","journalAbbreviation":"J Physiol Sci","language":"en","license":"2017 The Physiological Society of Japan and Springer Japan KK","note":"number: 5\npublisher: BioMed Central","page":"579-587","source":"jps.biomedcentral.com","title":"Regeneration of sciatic nerve crush injury by a hydroxyapatite nanoparticle-containing collagen type I hydrogel","volume":"68","author":[{"family":"Salehi","given":"Majid"},{"family":"Naseri-Nosar","given":"Mahdi"},{"family":"Ebrahimi-Barough","given":"Somayeh"},{"family":"Nourani","given":"Mohammdreza"},{"family":"Vaez","given":"Ahmad"},{"family":"Farzamfar","given":"Saeed"},{"family":"Ai","given":"Jafar"}],"issued":{"date-parts":[["2018",9]]}}}],"schema":"https://github.com/citation-style-language/schema/raw/master/csl-citation.json"} </w:instrText>
      </w:r>
      <w:r>
        <w:rPr>
          <w:rStyle w:val="fontstyle01"/>
          <w:rFonts w:ascii="Times New Roman" w:hAnsi="Times New Roman" w:cs="Times New Roman"/>
        </w:rPr>
        <w:fldChar w:fldCharType="separate"/>
      </w:r>
      <w:r w:rsidR="00BD13C1" w:rsidRPr="00BD13C1">
        <w:rPr>
          <w:rFonts w:ascii="Times New Roman" w:hAnsi="Times New Roman" w:cs="Times New Roman"/>
          <w:sz w:val="24"/>
        </w:rPr>
        <w:t>[40]</w:t>
      </w:r>
      <w:r>
        <w:rPr>
          <w:rStyle w:val="fontstyle01"/>
          <w:rFonts w:ascii="Times New Roman" w:hAnsi="Times New Roman" w:cs="Times New Roman"/>
        </w:rPr>
        <w:fldChar w:fldCharType="end"/>
      </w:r>
      <w:r w:rsidR="00342CC9">
        <w:rPr>
          <w:rStyle w:val="fontstyle01"/>
          <w:rFonts w:ascii="Times New Roman" w:hAnsi="Times New Roman" w:cs="Times New Roman"/>
        </w:rPr>
        <w:t>.</w:t>
      </w:r>
    </w:p>
    <w:p w:rsidR="00FD52EF" w:rsidRPr="004F4EFB" w:rsidRDefault="00FD52EF" w:rsidP="000906D7">
      <w:pPr>
        <w:spacing w:line="360" w:lineRule="auto"/>
        <w:jc w:val="both"/>
        <w:rPr>
          <w:rStyle w:val="fontstyle01"/>
          <w:rFonts w:ascii="Times New Roman" w:hAnsi="Times New Roman" w:cs="Times New Roman"/>
          <w:b/>
        </w:rPr>
      </w:pPr>
    </w:p>
    <w:p w:rsidR="00FD52EF" w:rsidRPr="009B100D" w:rsidRDefault="004F4EFB" w:rsidP="009B100D">
      <w:pPr>
        <w:pStyle w:val="ListParagraph"/>
        <w:numPr>
          <w:ilvl w:val="0"/>
          <w:numId w:val="2"/>
        </w:numPr>
        <w:spacing w:line="360" w:lineRule="auto"/>
        <w:jc w:val="both"/>
        <w:rPr>
          <w:rStyle w:val="fontstyle01"/>
          <w:rFonts w:ascii="Times New Roman" w:hAnsi="Times New Roman" w:cs="Times New Roman"/>
          <w:b/>
        </w:rPr>
      </w:pPr>
      <w:r w:rsidRPr="009B100D">
        <w:rPr>
          <w:rStyle w:val="fontstyle01"/>
          <w:rFonts w:ascii="Times New Roman" w:hAnsi="Times New Roman" w:cs="Times New Roman"/>
          <w:b/>
        </w:rPr>
        <w:t>Antimicrobial activity:</w:t>
      </w:r>
    </w:p>
    <w:p w:rsidR="00FD52EF" w:rsidRDefault="009E008F" w:rsidP="000906D7">
      <w:pPr>
        <w:spacing w:line="360" w:lineRule="auto"/>
        <w:jc w:val="both"/>
        <w:rPr>
          <w:rStyle w:val="fontstyle01"/>
          <w:rFonts w:ascii="Times New Roman" w:hAnsi="Times New Roman" w:cs="Times New Roman"/>
          <w:i/>
          <w:u w:val="single"/>
        </w:rPr>
      </w:pPr>
      <w:r>
        <w:rPr>
          <w:rStyle w:val="fontstyle01"/>
          <w:rFonts w:ascii="Times New Roman" w:hAnsi="Times New Roman" w:cs="Times New Roman"/>
        </w:rPr>
        <w:lastRenderedPageBreak/>
        <w:t>CaPNP</w:t>
      </w:r>
      <w:r w:rsidR="00FD52EF">
        <w:rPr>
          <w:rStyle w:val="fontstyle01"/>
          <w:rFonts w:ascii="Times New Roman" w:hAnsi="Times New Roman" w:cs="Times New Roman"/>
        </w:rPr>
        <w:t>s have been used to counter microbial toxicity as well. Kanamycin and gentamycin loaded CaP nanoparticles have shown sustained drug release. The results have also revealed that the cell membranes of the bacterial species, involved in the study, have undergone disruption, thus, inhibiting the toxi</w:t>
      </w:r>
      <w:r w:rsidR="00342CC9">
        <w:rPr>
          <w:rStyle w:val="fontstyle01"/>
          <w:rFonts w:ascii="Times New Roman" w:hAnsi="Times New Roman" w:cs="Times New Roman"/>
        </w:rPr>
        <w:t xml:space="preserve">c impact of bacterial infection </w:t>
      </w:r>
      <w:r w:rsidR="00FD52EF">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2BQmrmdl","properties":{"formattedCitation":"[41]","plainCitation":"[41]","noteIndex":0},"citationItems":[{"id":"z2YFmZWn/XM4yuboR","uris":["http://zotero.org/users/10763249/items/YK2JD25K"],"itemData":{"id":725,"type":"article-journal","abstract":"Calcium phosphate (CaP) nanomaterials are considered as potential biomaterial for drug delivery systems because of their excellent biocompatible features. In the present study, amino glycoside antibiotics, such as kanamycin and gentamycin-loaded CaP nanoparticles, were successfully synthesized by the precipitation method. Physicochemical properties were analyzed by XRD, FTIR, FE-SEM, EDX, and light-scattering (DLS) measurements. The average size of CaP nanoparticles ranges from 20 to 100 nm, as measured by DLS analysis. The crystallinity of the prepared nanoparticles was confirmed by XRD analysis, which revealed that the CaP nanoparticles were in crystalline and hydroxyapatite (HA) phase with tricalcium phosphate (TCP). The FTIR spectrum confirmed the presence of phosphate and surface hydroxyl groups. In vitro release study of drug-loaded CaP (D-CaP) nanoparticles was performed, and the drug release from nanoparticles was sustained over 5 days, with an entrapment efficiency of 52.05 ± 3% and 65.3 ± 4%, respectively. The antibacterial activity of D-CaP nanoparticles was evaluated against Bacillus cereus (KACC 14394), Staphylococcus aureus (KCTC 1916) Escherichia coli (KACC 10005), and Salmonella typhi (KCCM 40253) by the well diffusion and minimum inhibitory concentration (MIC) methods. We found the bactericidal effect of D-CaP nanoparticles in a dose-dependent manner by MTT assay. In addition, the interaction of D-CaP nanoparticles against bacterial pathogens was demonstrated by Bio-TEM analysis, providing clear evidence of the disruption of bacterial cell membranes. The results of the present study suggest that D-CaP nanoparticles can be useful for the treatment of bacterial infection in the bone as well as in the biomedical field.","container-title":"Journal of Cluster Science","DOI":"10.1007/s10876-021-02104-6","ISSN":"1572-8862","issue":"5","journalAbbreviation":"J Clust Sci","language":"en","page":"2009-2018","source":"Springer Link","title":"Fabrication of Drug-Loaded Calcium Phosphate Nanoparticles: An Investigation of Microbial Toxicity","title-short":"Fabrication of Drug-Loaded Calcium Phosphate Nanoparticles","volume":"33","author":[{"family":"Sathya","given":"Sadhasivam"},{"family":"Lim","given":"Yong Taik"},{"family":"Parthasarathi","given":"Shanmugam"},{"family":"Sivakumar","given":"Ponnurengam Malliappan"},{"family":"Kaarmukhil Nilavan","given":"Rajeshwari-Srinivasan"}],"issued":{"date-parts":[["2022",9,1]]}}}],"schema":"https://github.com/citation-style-language/schema/raw/master/csl-citation.json"} </w:instrText>
      </w:r>
      <w:r w:rsidR="00FD52EF">
        <w:rPr>
          <w:rStyle w:val="fontstyle01"/>
          <w:rFonts w:ascii="Times New Roman" w:hAnsi="Times New Roman" w:cs="Times New Roman"/>
        </w:rPr>
        <w:fldChar w:fldCharType="separate"/>
      </w:r>
      <w:r w:rsidR="00BD13C1" w:rsidRPr="00BD13C1">
        <w:rPr>
          <w:rFonts w:ascii="Times New Roman" w:hAnsi="Times New Roman" w:cs="Times New Roman"/>
          <w:sz w:val="24"/>
        </w:rPr>
        <w:t>[41]</w:t>
      </w:r>
      <w:r w:rsidR="00FD52EF">
        <w:rPr>
          <w:rStyle w:val="fontstyle01"/>
          <w:rFonts w:ascii="Times New Roman" w:hAnsi="Times New Roman" w:cs="Times New Roman"/>
        </w:rPr>
        <w:fldChar w:fldCharType="end"/>
      </w:r>
      <w:r w:rsidR="00342CC9">
        <w:rPr>
          <w:rStyle w:val="fontstyle01"/>
          <w:rFonts w:ascii="Times New Roman" w:hAnsi="Times New Roman" w:cs="Times New Roman"/>
        </w:rPr>
        <w:t>.</w:t>
      </w:r>
      <w:r>
        <w:rPr>
          <w:rStyle w:val="fontstyle01"/>
          <w:rFonts w:ascii="Times New Roman" w:hAnsi="Times New Roman" w:cs="Times New Roman"/>
        </w:rPr>
        <w:t xml:space="preserve"> CaPNP</w:t>
      </w:r>
      <w:r w:rsidR="00FD52EF">
        <w:rPr>
          <w:rStyle w:val="fontstyle01"/>
          <w:rFonts w:ascii="Times New Roman" w:hAnsi="Times New Roman" w:cs="Times New Roman"/>
        </w:rPr>
        <w:t>s have been fabricated as bifunctional system for delivering chlorhexidine to prevent bacterial colonization of dental surface and also to achieve remineralization of the damaged enamel of teeth</w:t>
      </w:r>
      <w:r w:rsidR="00342CC9">
        <w:rPr>
          <w:rStyle w:val="fontstyle01"/>
          <w:rFonts w:ascii="Times New Roman" w:hAnsi="Times New Roman" w:cs="Times New Roman"/>
        </w:rPr>
        <w:t xml:space="preserve"> </w:t>
      </w:r>
      <w:r w:rsidR="00FD52EF">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6AsOeYeu","properties":{"formattedCitation":"[42]","plainCitation":"[42]","noteIndex":0},"citationItems":[{"id":"z2YFmZWn/g97GpIjA","uris":["http://zotero.org/users/10763249/items/4S4D64FM"],"itemData":{"id":724,"type":"article-journal","abstract":"One of the main problems in dental medicine is the growth of bacterial biofilms on tooth surfaces which cause caries and periodontitis. We have developed a new system for oral hygiene and dental treatment that consists of either a paste or a rinsing solution containing calcium phosphate nanoparticles, functionalized with the antibacterial agent chlorhexidine. As calcium phosphate is the natural component of tooth mineral, it can lead to the remineralization of damaged enamel, while chlorhexidine prevents the colonization of the tooth surface by bacteria. In the form of a paste, a bifunctional system with both mineralizing and antibacterial properties is obtained. The nanoparticles may also stick to open dentin tubules at the root surface due to their coating with carboxymethyl cellulose. In vitro studies on teeth show that the paste sticks well to the root surface and closes dentin tubules.","container-title":"RSC Advances","DOI":"10.1039/C1RA00955A","ISSN":"2046-2069","issue":"3","journalAbbreviation":"RSC Adv.","language":"en","note":"publisher: The Royal Society of Chemistry","page":"870-875","source":"pubs.rsc.org","title":"Chlorhexidine-loaded calcium phosphate nanoparticles for dental maintenance treatment: combination of mineralising and antibacterial effects","title-short":"Chlorhexidine-loaded calcium phosphate nanoparticles for dental maintenance treatment","volume":"2","author":[{"family":"Kovtun","given":"Anna"},{"family":"Kozlova","given":"Diana"},{"family":"Ganesan","given":"Kathirvel"},{"family":"Biewald","given":"Caroline"},{"family":"Seipold","given":"Nadine"},{"family":"Gaengler","given":"Peter"},{"family":"Arnold","given":"Wolfgang H."},{"family":"Epple","given":"Matthias"}],"issued":{"date-parts":[["2012",1,17]]}}}],"schema":"https://github.com/citation-style-language/schema/raw/master/csl-citation.json"} </w:instrText>
      </w:r>
      <w:r w:rsidR="00FD52EF">
        <w:rPr>
          <w:rStyle w:val="fontstyle01"/>
          <w:rFonts w:ascii="Times New Roman" w:hAnsi="Times New Roman" w:cs="Times New Roman"/>
        </w:rPr>
        <w:fldChar w:fldCharType="separate"/>
      </w:r>
      <w:r w:rsidR="00BD13C1" w:rsidRPr="00BD13C1">
        <w:rPr>
          <w:rFonts w:ascii="Times New Roman" w:hAnsi="Times New Roman" w:cs="Times New Roman"/>
          <w:sz w:val="24"/>
        </w:rPr>
        <w:t>[42]</w:t>
      </w:r>
      <w:r w:rsidR="00FD52EF">
        <w:rPr>
          <w:rStyle w:val="fontstyle01"/>
          <w:rFonts w:ascii="Times New Roman" w:hAnsi="Times New Roman" w:cs="Times New Roman"/>
        </w:rPr>
        <w:fldChar w:fldCharType="end"/>
      </w:r>
      <w:r w:rsidR="00342CC9">
        <w:rPr>
          <w:rStyle w:val="fontstyle01"/>
          <w:rFonts w:ascii="Times New Roman" w:hAnsi="Times New Roman" w:cs="Times New Roman"/>
        </w:rPr>
        <w:t>.</w:t>
      </w:r>
      <w:r w:rsidR="00FD52EF">
        <w:rPr>
          <w:rStyle w:val="fontstyle01"/>
          <w:rFonts w:ascii="Times New Roman" w:hAnsi="Times New Roman" w:cs="Times New Roman"/>
        </w:rPr>
        <w:t xml:space="preserve"> Fabricated hybrid hydroxyapatite based nanofibers loaded with Doxycycline has also shown excellent inhibition of both gram nega</w:t>
      </w:r>
      <w:r w:rsidR="00342CC9">
        <w:rPr>
          <w:rStyle w:val="fontstyle01"/>
          <w:rFonts w:ascii="Times New Roman" w:hAnsi="Times New Roman" w:cs="Times New Roman"/>
        </w:rPr>
        <w:t xml:space="preserve">tive and gram positive bacteria </w:t>
      </w:r>
      <w:r w:rsidR="00FD52EF">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jHmKqa5e","properties":{"formattedCitation":"[43]","plainCitation":"[43]","noteIndex":0},"citationItems":[{"id":"z2YFmZWn/p777Rnv3","uris":["http://zotero.org/users/10763249/items/QV9484XN"],"itemData":{"id":714,"type":"article-journal","abstract":"Cancer is one of the leading causes of morbidity and mortality Worldwide, 19.3 million new cancer cases are expected to be identified in 2025. Among the therapeutic arsenal to cancer control one could find the Doxycycline and the nano hydroxyapatite. The Doxycycline (Dox) not only shown antibiotic effect but also exhibits a wide range of pleiotropic therapeutic properties as the control of the invasive and metastatic cancer cells characteristics. The purpose of the present study was to evaluate both cytotoxicity in vitro and antibacterial activity of electrospun Dox-loaded hybrid nanofibrous scaffolds composed by hydroxyapatite nanoparticles (nHA), poly-ε-caprolactone (PCL) and gelatin (Gel) polymers. Both nHA and Dox were dispersed into different PCL/Gel ratios (70:30, 60:40, 50:50wt%) solutions to form electrospun nanofibers. The nHA and Dox/nHA/PCL-Gel hybrid nanofibers were characterized by TEM microscopy. In vitro Dox release behavior from all of these Dox-loaded nHA/PCL-Gel nanofibers showed the same burst release profile due to the high solubility of Gel in the release medium. Antibacterial properties of nanofiber composites were evaluated using Gram-positive Staphylococcus aureus (S. aureus) and Gram-negative Porphyromonas gingivalis (P. gingivalis) bacteria. The co-delivery of nHA particles and Dox simultaneously exhibited inhibition of bacterial growth more efficiently than the delivery of either Dox or nHA at the same concentrations, indicating a synergistic effect. The results showed that cancer cell tested had different sensibility to co-delivery system. On the whole, A-431 cells were found exhibited the most pronounced synergistic effect compared to CACO-2 and 4T1 cancer cells. Based on the anticancer as well as the antimicrobial results in this study, the developed Dox/nHA/PCL-Gel composite nanofibers are suitable as a drug delivery system with potential applications in the biomedical fields.","container-title":"Materials Science and Engineering: C","DOI":"10.1016/j.msec.2017.08.012","ISSN":"0928-4931","journalAbbreviation":"Materials Science and Engineering: C","language":"en","page":"25-34","source":"ScienceDirect","title":"Hybrid nanofibers based on poly-caprolactone/gelatin/hydroxyapatite nanoparticles-loaded Doxycycline: Effective anti-tumoral and antibacterial activity","title-short":"Hybrid nanofibers based on poly-caprolactone/gelatin/hydroxyapatite nanoparticles-loaded Doxycycline","volume":"83","author":[{"family":"Ramírez-Agudelo","given":"Ricardo"},{"family":"Scheuermann","given":"Karina"},{"family":"Gala-García","given":"Alfonso"},{"family":"Monteiro","given":"Ana Paula F."},{"family":"Pinzón-García","given":"Ana Delia"},{"family":"Cortés","given":"Maria E."},{"family":"Sinisterra","given":"Rubén D."}],"issued":{"date-parts":[["2018",2,1]]}}}],"schema":"https://github.com/citation-style-language/schema/raw/master/csl-citation.json"} </w:instrText>
      </w:r>
      <w:r w:rsidR="00FD52EF">
        <w:rPr>
          <w:rStyle w:val="fontstyle01"/>
          <w:rFonts w:ascii="Times New Roman" w:hAnsi="Times New Roman" w:cs="Times New Roman"/>
        </w:rPr>
        <w:fldChar w:fldCharType="separate"/>
      </w:r>
      <w:r w:rsidR="00BD13C1" w:rsidRPr="00BD13C1">
        <w:rPr>
          <w:rFonts w:ascii="Times New Roman" w:hAnsi="Times New Roman" w:cs="Times New Roman"/>
          <w:sz w:val="24"/>
        </w:rPr>
        <w:t>[43]</w:t>
      </w:r>
      <w:r w:rsidR="00FD52EF">
        <w:rPr>
          <w:rStyle w:val="fontstyle01"/>
          <w:rFonts w:ascii="Times New Roman" w:hAnsi="Times New Roman" w:cs="Times New Roman"/>
        </w:rPr>
        <w:fldChar w:fldCharType="end"/>
      </w:r>
      <w:r w:rsidR="00342CC9">
        <w:rPr>
          <w:rStyle w:val="fontstyle01"/>
          <w:rFonts w:ascii="Times New Roman" w:hAnsi="Times New Roman" w:cs="Times New Roman"/>
        </w:rPr>
        <w:t>.</w:t>
      </w:r>
    </w:p>
    <w:p w:rsidR="00FD52EF" w:rsidRPr="009B100D" w:rsidRDefault="00FD52EF" w:rsidP="009B100D">
      <w:pPr>
        <w:pStyle w:val="ListParagraph"/>
        <w:numPr>
          <w:ilvl w:val="1"/>
          <w:numId w:val="2"/>
        </w:numPr>
        <w:spacing w:line="360" w:lineRule="auto"/>
        <w:jc w:val="both"/>
        <w:rPr>
          <w:rStyle w:val="fontstyle01"/>
          <w:rFonts w:ascii="Times New Roman" w:hAnsi="Times New Roman" w:cs="Times New Roman"/>
          <w:b/>
        </w:rPr>
      </w:pPr>
      <w:r w:rsidRPr="009B100D">
        <w:rPr>
          <w:rStyle w:val="fontstyle01"/>
          <w:rFonts w:ascii="Times New Roman" w:hAnsi="Times New Roman" w:cs="Times New Roman"/>
          <w:b/>
        </w:rPr>
        <w:t>Osteomyelitis:</w:t>
      </w:r>
    </w:p>
    <w:p w:rsidR="00FD52EF" w:rsidRDefault="00FD52EF" w:rsidP="000906D7">
      <w:pPr>
        <w:spacing w:line="360" w:lineRule="auto"/>
        <w:jc w:val="both"/>
        <w:rPr>
          <w:rStyle w:val="fontstyle01"/>
          <w:rFonts w:ascii="Times New Roman" w:hAnsi="Times New Roman" w:cs="Times New Roman"/>
        </w:rPr>
      </w:pPr>
      <w:r>
        <w:rPr>
          <w:rStyle w:val="fontstyle01"/>
          <w:rFonts w:ascii="Times New Roman" w:hAnsi="Times New Roman" w:cs="Times New Roman"/>
        </w:rPr>
        <w:t>Osteomyelitis is a musculoskeletal infection which involves the inflammation of bone and bone marrow by pyogenic organisms, which includes bacteria, fungi and mycobacteria, spreading through the fr</w:t>
      </w:r>
      <w:r w:rsidR="00342CC9">
        <w:rPr>
          <w:rStyle w:val="fontstyle01"/>
          <w:rFonts w:ascii="Times New Roman" w:hAnsi="Times New Roman" w:cs="Times New Roman"/>
        </w:rPr>
        <w:t xml:space="preserve">actures, surgery or bloodstream </w:t>
      </w:r>
      <w:r>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roPOG6xz","properties":{"formattedCitation":"[44], [45]","plainCitation":"[44], [45]","noteIndex":0},"citationItems":[{"id":"z2YFmZWn/jTdwTT19","uris":["http://zotero.org/users/10763249/items/JVD535GJ"],"itemData":{"id":730,"type":"chapter","abstract":"Bone infection is called osteomyelitis. It is an acute or chronic inflammatory process involving the bone and its structures secondary to infection with pyogenic organisms, including bacteria, fungi, and mycobacteria. Interestingly, archeological finds showed animal fossils with evidence of bone infection, making this a relatively old disease. Various terms were used to describe infected bone over the years until Nelaton came up with the term osteomyelitis in 1844. Before the introduction of penicillin in the 1940s, management of osteomyelitis was mainly surgically consisting of extensive debridement, saucerization, and wound packing following which the affected area is left to heal by secondary intention resulting in high mortality from sepsis. Since the availability of antibiotics, mortality rates from osteomyelitis, including staphylococcal osteomyelitis, has improved significantly.","call-number":"NBK532250","container-title":"StatPearls","event-place":"Treasure Island (FL)","language":"eng","license":"Copyright © 2023, StatPearls Publishing LLC.","note":"PMID: 30335283","publisher":"StatPearls Publishing","publisher-place":"Treasure Island (FL)","source":"PubMed","title":"Osteomyelitis","URL":"http://www.ncbi.nlm.nih.gov/books/NBK532250/","author":[{"family":"Momodu","given":"Ifeanyi I."},{"family":"Savaliya","given":"Vipul"}],"accessed":{"date-parts":[["2023",6,25]]},"issued":{"date-parts":[["2023"]]}}},{"id":"z2YFmZWn/ZtlWSFz1","uris":["http://zotero.org/users/10763249/items/Y2GZF9YB"],"itemData":{"id":729,"type":"article-journal","abstract":"This review article summarizes the recent advances in\npathogenic mechanisms and novel therapeutic strategies for osteomyelitis,\ncovering both periprosthetic joint infections and fracture-associated bone\ninfections. A better understanding of the pathophysiology including the\nmechanisms for biofilm formation has led to new therapeutic strategies for this\ndevastating disease. Research on novel local delivery materials with appropriate\nmechanical properties, lower exothermicity, controlled release of antibiotics,\nand absorbable scaffolding for bone regeneration is progressing rapidly.\nEmerging strategies for prevention, early diagnosis of low-grade infections, and\ninnovative treatments of osteomyelitis such as biofilm disruptors and\nimmunotherapy are highlighted in this review.","container-title":"Journal of Orthopaedics","DOI":"10.1016/j.jor.2016.10.004","ISSN":"0972-978X","issue":"1","journalAbbreviation":"J Orthop","note":"PMID: 27822001\nPMCID: PMC5090239","page":"45-52","source":"PubMed Central","title":"Osteomyelitis: Recent advances in pathophysiology and therapeutic strategies","title-short":"Osteomyelitis","volume":"14","author":[{"family":"Birt","given":"Mitchell C."},{"family":"Anderson","given":"David W."},{"family":"Toby","given":"E. Bruce"},{"family":"Wang","given":"Jinxi"}],"issued":{"date-parts":[["2016",10,26]]}}}],"schema":"https://github.com/citation-style-language/schema/raw/master/csl-citation.json"} </w:instrText>
      </w:r>
      <w:r>
        <w:rPr>
          <w:rStyle w:val="fontstyle01"/>
          <w:rFonts w:ascii="Times New Roman" w:hAnsi="Times New Roman" w:cs="Times New Roman"/>
        </w:rPr>
        <w:fldChar w:fldCharType="separate"/>
      </w:r>
      <w:r w:rsidR="00BD13C1" w:rsidRPr="00BD13C1">
        <w:rPr>
          <w:rFonts w:ascii="Times New Roman" w:hAnsi="Times New Roman" w:cs="Times New Roman"/>
          <w:sz w:val="24"/>
        </w:rPr>
        <w:t>[44], [45]</w:t>
      </w:r>
      <w:r>
        <w:rPr>
          <w:rStyle w:val="fontstyle01"/>
          <w:rFonts w:ascii="Times New Roman" w:hAnsi="Times New Roman" w:cs="Times New Roman"/>
        </w:rPr>
        <w:fldChar w:fldCharType="end"/>
      </w:r>
      <w:r w:rsidR="00342CC9">
        <w:rPr>
          <w:rStyle w:val="fontstyle01"/>
          <w:rFonts w:ascii="Times New Roman" w:hAnsi="Times New Roman" w:cs="Times New Roman"/>
        </w:rPr>
        <w:t>.</w:t>
      </w:r>
      <w:r>
        <w:rPr>
          <w:rStyle w:val="fontstyle01"/>
          <w:rFonts w:ascii="Times New Roman" w:hAnsi="Times New Roman" w:cs="Times New Roman"/>
        </w:rPr>
        <w:t xml:space="preserve"> It can be chronic or acute in nature, characterized by destruction of bone, necrosis &amp; apposition of new bone</w:t>
      </w:r>
      <w:r w:rsidR="00342CC9">
        <w:rPr>
          <w:rStyle w:val="fontstyle01"/>
          <w:rFonts w:ascii="Times New Roman" w:hAnsi="Times New Roman" w:cs="Times New Roman"/>
        </w:rPr>
        <w:t xml:space="preserve"> </w:t>
      </w:r>
      <w:r>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xddjeEpT","properties":{"formattedCitation":"[44], [45]","plainCitation":"[44], [45]","noteIndex":0},"citationItems":[{"id":"z2YFmZWn/jTdwTT19","uris":["http://zotero.org/users/10763249/items/JVD535GJ"],"itemData":{"id":730,"type":"chapter","abstract":"Bone infection is called osteomyelitis. It is an acute or chronic inflammatory process involving the bone and its structures secondary to infection with pyogenic organisms, including bacteria, fungi, and mycobacteria. Interestingly, archeological finds showed animal fossils with evidence of bone infection, making this a relatively old disease. Various terms were used to describe infected bone over the years until Nelaton came up with the term osteomyelitis in 1844. Before the introduction of penicillin in the 1940s, management of osteomyelitis was mainly surgically consisting of extensive debridement, saucerization, and wound packing following which the affected area is left to heal by secondary intention resulting in high mortality from sepsis. Since the availability of antibiotics, mortality rates from osteomyelitis, including staphylococcal osteomyelitis, has improved significantly.","call-number":"NBK532250","container-title":"StatPearls","event-place":"Treasure Island (FL)","language":"eng","license":"Copyright © 2023, StatPearls Publishing LLC.","note":"PMID: 30335283","publisher":"StatPearls Publishing","publisher-place":"Treasure Island (FL)","source":"PubMed","title":"Osteomyelitis","URL":"http://www.ncbi.nlm.nih.gov/books/NBK532250/","author":[{"family":"Momodu","given":"Ifeanyi I."},{"family":"Savaliya","given":"Vipul"}],"accessed":{"date-parts":[["2023",6,25]]},"issued":{"date-parts":[["2023"]]}}},{"id":"z2YFmZWn/ZtlWSFz1","uris":["http://zotero.org/users/10763249/items/Y2GZF9YB"],"itemData":{"id":729,"type":"article-journal","abstract":"This review article summarizes the recent advances in\npathogenic mechanisms and novel therapeutic strategies for osteomyelitis,\ncovering both periprosthetic joint infections and fracture-associated bone\ninfections. A better understanding of the pathophysiology including the\nmechanisms for biofilm formation has led to new therapeutic strategies for this\ndevastating disease. Research on novel local delivery materials with appropriate\nmechanical properties, lower exothermicity, controlled release of antibiotics,\nand absorbable scaffolding for bone regeneration is progressing rapidly.\nEmerging strategies for prevention, early diagnosis of low-grade infections, and\ninnovative treatments of osteomyelitis such as biofilm disruptors and\nimmunotherapy are highlighted in this review.","container-title":"Journal of Orthopaedics","DOI":"10.1016/j.jor.2016.10.004","ISSN":"0972-978X","issue":"1","journalAbbreviation":"J Orthop","note":"PMID: 27822001\nPMCID: PMC5090239","page":"45-52","source":"PubMed Central","title":"Osteomyelitis: Recent advances in pathophysiology and therapeutic strategies","title-short":"Osteomyelitis","volume":"14","author":[{"family":"Birt","given":"Mitchell C."},{"family":"Anderson","given":"David W."},{"family":"Toby","given":"E. Bruce"},{"family":"Wang","given":"Jinxi"}],"issued":{"date-parts":[["2016",10,26]]}}}],"schema":"https://github.com/citation-style-language/schema/raw/master/csl-citation.json"} </w:instrText>
      </w:r>
      <w:r>
        <w:rPr>
          <w:rStyle w:val="fontstyle01"/>
          <w:rFonts w:ascii="Times New Roman" w:hAnsi="Times New Roman" w:cs="Times New Roman"/>
        </w:rPr>
        <w:fldChar w:fldCharType="separate"/>
      </w:r>
      <w:r w:rsidR="00BD13C1" w:rsidRPr="00BD13C1">
        <w:rPr>
          <w:rFonts w:ascii="Times New Roman" w:hAnsi="Times New Roman" w:cs="Times New Roman"/>
          <w:sz w:val="24"/>
        </w:rPr>
        <w:t>[44], [45]</w:t>
      </w:r>
      <w:r>
        <w:rPr>
          <w:rStyle w:val="fontstyle01"/>
          <w:rFonts w:ascii="Times New Roman" w:hAnsi="Times New Roman" w:cs="Times New Roman"/>
        </w:rPr>
        <w:fldChar w:fldCharType="end"/>
      </w:r>
      <w:r w:rsidR="00342CC9">
        <w:rPr>
          <w:rStyle w:val="fontstyle01"/>
          <w:rFonts w:ascii="Times New Roman" w:hAnsi="Times New Roman" w:cs="Times New Roman"/>
        </w:rPr>
        <w:t>.</w:t>
      </w:r>
      <w:r>
        <w:rPr>
          <w:rStyle w:val="fontstyle01"/>
          <w:rFonts w:ascii="Times New Roman" w:hAnsi="Times New Roman" w:cs="Times New Roman"/>
        </w:rPr>
        <w:t xml:space="preserve"> It is currently a pressing challenge in the field of orthopedic surgeries</w:t>
      </w:r>
      <w:r w:rsidR="00342CC9">
        <w:rPr>
          <w:rStyle w:val="fontstyle01"/>
          <w:rFonts w:ascii="Times New Roman" w:hAnsi="Times New Roman" w:cs="Times New Roman"/>
        </w:rPr>
        <w:t xml:space="preserve"> </w:t>
      </w:r>
      <w:r>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L9IqE58c","properties":{"formattedCitation":"[46]","plainCitation":"[46]","noteIndex":0},"citationItems":[{"id":"z2YFmZWn/VWLsGwKL","uris":["http://zotero.org/users/10763249/items/3FPEBX8R"],"itemData":{"id":728,"type":"article-journal","abstract":"Bacterial infections particularly osteomyelitis have become one of the most prominent challenges for orthopaedic surgeries. The treatment of osteomyelitis requires the sequence of debridement, foreign body removal and antibiotic therapy. In this regard, to develop an appropriate drug delivery system a novel calcium phosphate nanocomposite cement was synthesised and loaded with cloxacillin drug against an osteomyelitis agent. Chemical and structural properties of the cement were analysed by X-ray diffraction, Fourier transform infrared spectroscopy and field emission scanning electron microscopy. Antibiotic release assay was conducted to obtain the rate and total time of release in different primary doses. The results showed that by increasing the amount of drug dose in the structure of the cement the release rate is reduced and subsequently sustain drug release with the effective concentration is obtained. Generally, effective bacterial growth inhibition and sustain release is indicative of the suitability of this nanocomposite cement for treating osteomyelitis.","container-title":"Advances in Applied Ceramics","DOI":"10.1080/17436753.2017.1317508","ISSN":"1743-6753","issue":"6","note":"publisher: Taylor &amp; Francis\n_eprint: https://doi.org/10.1080/17436753.2017.1317508","page":"316-324","source":"Taylor and Francis+NEJM","title":"Calcium phosphate-based nanocomposite carriers for local antibiotic delivery against an osteomyelitis agent","volume":"116","author":[{"family":"Seyfoori","given":"Amir"},{"family":"Imani Fooladi","given":"Abbas Ali"},{"family":"Mahmoodzadeh Hosseini","given":"Hamideh"}],"issued":{"date-parts":[["2017",8,18]]}}}],"schema":"https://github.com/citation-style-language/schema/raw/master/csl-citation.json"} </w:instrText>
      </w:r>
      <w:r>
        <w:rPr>
          <w:rStyle w:val="fontstyle01"/>
          <w:rFonts w:ascii="Times New Roman" w:hAnsi="Times New Roman" w:cs="Times New Roman"/>
        </w:rPr>
        <w:fldChar w:fldCharType="separate"/>
      </w:r>
      <w:r w:rsidR="00BD13C1" w:rsidRPr="00BD13C1">
        <w:rPr>
          <w:rFonts w:ascii="Times New Roman" w:hAnsi="Times New Roman" w:cs="Times New Roman"/>
          <w:sz w:val="24"/>
        </w:rPr>
        <w:t>[46]</w:t>
      </w:r>
      <w:r>
        <w:rPr>
          <w:rStyle w:val="fontstyle01"/>
          <w:rFonts w:ascii="Times New Roman" w:hAnsi="Times New Roman" w:cs="Times New Roman"/>
        </w:rPr>
        <w:fldChar w:fldCharType="end"/>
      </w:r>
      <w:r w:rsidR="00342CC9">
        <w:rPr>
          <w:rStyle w:val="fontstyle01"/>
          <w:rFonts w:ascii="Times New Roman" w:hAnsi="Times New Roman" w:cs="Times New Roman"/>
        </w:rPr>
        <w:t>.</w:t>
      </w:r>
      <w:r>
        <w:rPr>
          <w:rStyle w:val="fontstyle01"/>
          <w:rFonts w:ascii="Times New Roman" w:hAnsi="Times New Roman" w:cs="Times New Roman"/>
        </w:rPr>
        <w:t xml:space="preserve"> For addressing such infections, cloxacillin was loaded onto a novel nanocomposite cement based on CaP, synthesised by Seyfoori et al.,, in 2017. The results of this study showed that there was controlled drug release leading to the inhibition of growth of bacterial population</w:t>
      </w:r>
      <w:r w:rsidR="00342CC9">
        <w:rPr>
          <w:rStyle w:val="fontstyle01"/>
          <w:rFonts w:ascii="Times New Roman" w:hAnsi="Times New Roman" w:cs="Times New Roman"/>
        </w:rPr>
        <w:t xml:space="preserve"> </w:t>
      </w:r>
      <w:r>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wTqcvYlw","properties":{"formattedCitation":"[46]","plainCitation":"[46]","noteIndex":0},"citationItems":[{"id":"z2YFmZWn/VWLsGwKL","uris":["http://zotero.org/users/10763249/items/3FPEBX8R"],"itemData":{"id":728,"type":"article-journal","abstract":"Bacterial infections particularly osteomyelitis have become one of the most prominent challenges for orthopaedic surgeries. The treatment of osteomyelitis requires the sequence of debridement, foreign body removal and antibiotic therapy. In this regard, to develop an appropriate drug delivery system a novel calcium phosphate nanocomposite cement was synthesised and loaded with cloxacillin drug against an osteomyelitis agent. Chemical and structural properties of the cement were analysed by X-ray diffraction, Fourier transform infrared spectroscopy and field emission scanning electron microscopy. Antibiotic release assay was conducted to obtain the rate and total time of release in different primary doses. The results showed that by increasing the amount of drug dose in the structure of the cement the release rate is reduced and subsequently sustain drug release with the effective concentration is obtained. Generally, effective bacterial growth inhibition and sustain release is indicative of the suitability of this nanocomposite cement for treating osteomyelitis.","container-title":"Advances in Applied Ceramics","DOI":"10.1080/17436753.2017.1317508","ISSN":"1743-6753","issue":"6","note":"publisher: Taylor &amp; Francis\n_eprint: https://doi.org/10.1080/17436753.2017.1317508","page":"316-324","source":"Taylor and Francis+NEJM","title":"Calcium phosphate-based nanocomposite carriers for local antibiotic delivery against an osteomyelitis agent","volume":"116","author":[{"family":"Seyfoori","given":"Amir"},{"family":"Imani Fooladi","given":"Abbas Ali"},{"family":"Mahmoodzadeh Hosseini","given":"Hamideh"}],"issued":{"date-parts":[["2017",8,18]]}}}],"schema":"https://github.com/citation-style-language/schema/raw/master/csl-citation.json"} </w:instrText>
      </w:r>
      <w:r>
        <w:rPr>
          <w:rStyle w:val="fontstyle01"/>
          <w:rFonts w:ascii="Times New Roman" w:hAnsi="Times New Roman" w:cs="Times New Roman"/>
        </w:rPr>
        <w:fldChar w:fldCharType="separate"/>
      </w:r>
      <w:r w:rsidR="00BD13C1" w:rsidRPr="00BD13C1">
        <w:rPr>
          <w:rFonts w:ascii="Times New Roman" w:hAnsi="Times New Roman" w:cs="Times New Roman"/>
          <w:sz w:val="24"/>
        </w:rPr>
        <w:t>[46]</w:t>
      </w:r>
      <w:r>
        <w:rPr>
          <w:rStyle w:val="fontstyle01"/>
          <w:rFonts w:ascii="Times New Roman" w:hAnsi="Times New Roman" w:cs="Times New Roman"/>
        </w:rPr>
        <w:fldChar w:fldCharType="end"/>
      </w:r>
      <w:r w:rsidR="00342CC9">
        <w:rPr>
          <w:rStyle w:val="fontstyle01"/>
          <w:rFonts w:ascii="Times New Roman" w:hAnsi="Times New Roman" w:cs="Times New Roman"/>
        </w:rPr>
        <w:t>.</w:t>
      </w:r>
      <w:r>
        <w:rPr>
          <w:rStyle w:val="fontstyle01"/>
          <w:rFonts w:ascii="Times New Roman" w:hAnsi="Times New Roman" w:cs="Times New Roman"/>
        </w:rPr>
        <w:t xml:space="preserve"> CaP nanoparticles powder has also been successfully developed for the tunable delivery of bovine serum albumin and  fluorescein at the site of infection. It is also being expected with further research osteoconductive properties can also be generated</w:t>
      </w:r>
      <w:r w:rsidR="00342CC9">
        <w:rPr>
          <w:rStyle w:val="fontstyle01"/>
          <w:rFonts w:ascii="Times New Roman" w:hAnsi="Times New Roman" w:cs="Times New Roman"/>
        </w:rPr>
        <w:t xml:space="preserve"> in the mentioned nanoparticles </w:t>
      </w:r>
      <w:r>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ZXch8hfi","properties":{"formattedCitation":"[47]","plainCitation":"[47]","noteIndex":0},"citationItems":[{"id":"z2YFmZWn/6c1UtGgm","uris":["http://zotero.org/users/10763249/items/JA8DRHZV"],"itemData":{"id":727,"type":"article-journal","abstract":"Developed in this study is a multifunctional material for simultaneous osseoinduction and drug delivery, potentially applicable in the treatment of osteomyelitis. It is composed of agglomerates of nanoparticles of calcium phosphate (CAP) with different monophasic contents. The drug-loading capacity and the release kinetics were investigated on two model drug compounds with different chemical structures, sizes, and adsorption propensities: bovine serum albumin and fluorescein. Loading of CAP powders with small molecule drugs was achieved by physisorption and desiccation-induced agglomeration of nanoparticulate subunits into microscopic blocks. The material dissolution rate and the drug release rate depended on the nature of the CAP phase, decreasing from monocalcium phosphate to monetite to amorphous CAP and calcium pyrophosphate to hydroxyapatite. The sustained release of the two model drugs was shown to be directly relatable to the degradation rate of CAP carriers. It was demonstrated that the degradation rate of the carrier and the drug release kinetics could be made tunable within the time scale of 1-2 h for the most soluble CAP phase, monocalcium phosphate, to 1-2 years for the least soluble one, hydroxyapatite. From the standpoint of antibiotic therapy for osteomyelitis, typically lasting for 6 weeks, the most prospective CAP powder was amorphous CAP with its release time scale for a small organic molecule, the same category to which antibiotics belong, of 1-2 months under the conditions applied in our experiments. By combining these different CAP phases in various proportions, drug release profiles could be tailored to the therapeutic occasion.","container-title":"Journal of Biomedical Materials Research. Part A","DOI":"10.1002/jbm.a.34426","ISSN":"1552-4965","issue":"5","journalAbbreviation":"J Biomed Mater Res A","language":"eng","note":"PMID: 23115118\nPMCID: PMC3566415","page":"1416-1426","source":"PubMed","title":"Phase composition control of calcium phosphate nanoparticles for tunable drug delivery kinetics and treatment of osteomyelitis. I. Preparation and drug release","volume":"101","author":[{"family":"Uskoković","given":"Vuk"},{"family":"Desai","given":"Tejal A."}],"issued":{"date-parts":[["2013",5]]}}}],"schema":"https://github.com/citation-style-language/schema/raw/master/csl-citation.json"} </w:instrText>
      </w:r>
      <w:r>
        <w:rPr>
          <w:rStyle w:val="fontstyle01"/>
          <w:rFonts w:ascii="Times New Roman" w:hAnsi="Times New Roman" w:cs="Times New Roman"/>
        </w:rPr>
        <w:fldChar w:fldCharType="separate"/>
      </w:r>
      <w:r w:rsidR="00BD13C1" w:rsidRPr="00BD13C1">
        <w:rPr>
          <w:rFonts w:ascii="Times New Roman" w:hAnsi="Times New Roman" w:cs="Times New Roman"/>
          <w:sz w:val="24"/>
        </w:rPr>
        <w:t>[47]</w:t>
      </w:r>
      <w:r>
        <w:rPr>
          <w:rStyle w:val="fontstyle01"/>
          <w:rFonts w:ascii="Times New Roman" w:hAnsi="Times New Roman" w:cs="Times New Roman"/>
        </w:rPr>
        <w:fldChar w:fldCharType="end"/>
      </w:r>
      <w:r w:rsidR="00342CC9">
        <w:rPr>
          <w:rStyle w:val="fontstyle01"/>
          <w:rFonts w:ascii="Times New Roman" w:hAnsi="Times New Roman" w:cs="Times New Roman"/>
        </w:rPr>
        <w:t>.</w:t>
      </w:r>
      <w:r>
        <w:rPr>
          <w:rStyle w:val="fontstyle01"/>
          <w:rFonts w:ascii="Times New Roman" w:hAnsi="Times New Roman" w:cs="Times New Roman"/>
        </w:rPr>
        <w:t xml:space="preserve"> </w:t>
      </w:r>
      <w:r>
        <w:rPr>
          <w:rStyle w:val="fontstyle01"/>
          <w:rFonts w:ascii="Times New Roman" w:hAnsi="Times New Roman" w:cs="Times New Roman"/>
          <w:i/>
        </w:rPr>
        <w:t xml:space="preserve">S.aureus </w:t>
      </w:r>
      <w:r>
        <w:rPr>
          <w:rStyle w:val="fontstyle01"/>
          <w:rFonts w:ascii="Times New Roman" w:hAnsi="Times New Roman" w:cs="Times New Roman"/>
        </w:rPr>
        <w:t>being one of the most prominent causative agents of this infection, has been targeted by Uskoković and Desai by loading clindamycin  on hydroxyapatite. This endeavor had caused the intracellular population of bacteria to decrease effectively with a slowed down pathogenic growth. Besides this the speed of the process of</w:t>
      </w:r>
      <w:r w:rsidR="00342CC9">
        <w:rPr>
          <w:rStyle w:val="fontstyle01"/>
          <w:rFonts w:ascii="Times New Roman" w:hAnsi="Times New Roman" w:cs="Times New Roman"/>
        </w:rPr>
        <w:t xml:space="preserve"> osteogenesis was also enhanced </w:t>
      </w:r>
      <w:r>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xA6cM1rI","properties":{"formattedCitation":"[48]","plainCitation":"[48]","noteIndex":0},"citationItems":[{"id":"z2YFmZWn/jxF5bZIm","uris":["http://zotero.org/users/10763249/items/PGPAPWW4"],"itemData":{"id":726,"type":"article-journal","abstract":"Staphylococcus aureus internalized by bone cells and shielded from the immune system provides a reservoir of bacteria in recurring osteomyelitis. Its targeting by the antibiotic therapy may thus be more relevant for treating chronic bone infection than eliminating only the pathogens colonizing the bone matrix. Assessed was the combined osteogenic and antibacterial effect of clindamycin-loaded calcium phosphate nanoparticles of different monophasic compositions on co-cultures comprising osteoblasts infected with S. aureus. Antibiotic-carrying particles were internalized by osteoblasts and minimized the concentration of intracellular bacteria. In vitro treatments of the infected cells, however, could not prevent cell necrosis due to the formation of toxic byproducts of the degradation of the bacterium. Antibiotic-loaded particles had a positive morphological effect on osteoblasts per se, without reducing their viability, alongside stimulating the upregulation of expression of different bone growth markers in infected osteoblasts to a higher degree than achieved during the treatment with antibiotic only.","container-title":"Materials Science and Engineering: C","DOI":"10.1016/j.msec.2014.01.008","ISSN":"0928-4931","journalAbbreviation":"Materials Science and Engineering: C","language":"en","page":"210-222","source":"ScienceDirect","title":"Simultaneous bactericidal and osteogenic effect of nanoparticulate calcium phosphate powders loaded with clindamycin on osteoblasts infected with Staphylococcus aureus","volume":"37","author":[{"family":"Uskoković","given":"Vuk"},{"family":"Desai","given":"Tejal A."}],"issued":{"date-parts":[["2014",4,1]]}}}],"schema":"https://github.com/citation-style-language/schema/raw/master/csl-citation.json"} </w:instrText>
      </w:r>
      <w:r>
        <w:rPr>
          <w:rStyle w:val="fontstyle01"/>
          <w:rFonts w:ascii="Times New Roman" w:hAnsi="Times New Roman" w:cs="Times New Roman"/>
        </w:rPr>
        <w:fldChar w:fldCharType="separate"/>
      </w:r>
      <w:r w:rsidR="00BD13C1" w:rsidRPr="00BD13C1">
        <w:rPr>
          <w:rFonts w:ascii="Times New Roman" w:hAnsi="Times New Roman" w:cs="Times New Roman"/>
          <w:sz w:val="24"/>
        </w:rPr>
        <w:t>[48]</w:t>
      </w:r>
      <w:r>
        <w:rPr>
          <w:rStyle w:val="fontstyle01"/>
          <w:rFonts w:ascii="Times New Roman" w:hAnsi="Times New Roman" w:cs="Times New Roman"/>
        </w:rPr>
        <w:fldChar w:fldCharType="end"/>
      </w:r>
      <w:r w:rsidR="00342CC9">
        <w:rPr>
          <w:rStyle w:val="fontstyle01"/>
          <w:rFonts w:ascii="Times New Roman" w:hAnsi="Times New Roman" w:cs="Times New Roman"/>
        </w:rPr>
        <w:t>.</w:t>
      </w:r>
    </w:p>
    <w:p w:rsidR="00FD52EF" w:rsidRPr="004F4EFB" w:rsidRDefault="009B100D" w:rsidP="000906D7">
      <w:pPr>
        <w:spacing w:line="360" w:lineRule="auto"/>
        <w:jc w:val="both"/>
        <w:rPr>
          <w:rStyle w:val="fontstyle01"/>
          <w:rFonts w:ascii="Times New Roman" w:hAnsi="Times New Roman" w:cs="Times New Roman"/>
          <w:b/>
        </w:rPr>
      </w:pPr>
      <w:r>
        <w:rPr>
          <w:rStyle w:val="fontstyle01"/>
          <w:rFonts w:ascii="Times New Roman" w:hAnsi="Times New Roman" w:cs="Times New Roman"/>
          <w:b/>
        </w:rPr>
        <w:t xml:space="preserve">6.2 </w:t>
      </w:r>
      <w:r w:rsidR="00FD52EF" w:rsidRPr="004F4EFB">
        <w:rPr>
          <w:rStyle w:val="fontstyle01"/>
          <w:rFonts w:ascii="Times New Roman" w:hAnsi="Times New Roman" w:cs="Times New Roman"/>
          <w:b/>
        </w:rPr>
        <w:t>Periodontitis:</w:t>
      </w:r>
    </w:p>
    <w:p w:rsidR="00FD52EF" w:rsidRDefault="00FD52EF" w:rsidP="000906D7">
      <w:pPr>
        <w:spacing w:line="360" w:lineRule="auto"/>
        <w:jc w:val="both"/>
        <w:rPr>
          <w:rStyle w:val="fontstyle01"/>
          <w:rFonts w:ascii="Times New Roman" w:hAnsi="Times New Roman" w:cs="Times New Roman"/>
        </w:rPr>
      </w:pPr>
      <w:r>
        <w:rPr>
          <w:rStyle w:val="fontstyle01"/>
          <w:rFonts w:ascii="Times New Roman" w:hAnsi="Times New Roman" w:cs="Times New Roman"/>
        </w:rPr>
        <w:t xml:space="preserve">Periodontitis is one of the most common inflammatory diseases of the oral cavity, which occurs due to infection of the tissue supporting the tooth structure, called the </w:t>
      </w:r>
      <w:r w:rsidR="001D635B">
        <w:rPr>
          <w:rFonts w:ascii="Times New Roman" w:hAnsi="Times New Roman" w:cs="Times New Roman"/>
          <w:sz w:val="24"/>
          <w:szCs w:val="24"/>
        </w:rPr>
        <w:t xml:space="preserve">periodontium </w:t>
      </w:r>
      <w:r>
        <w:rPr>
          <w:rFonts w:ascii="Times New Roman" w:hAnsi="Times New Roman" w:cs="Times New Roman"/>
          <w:sz w:val="24"/>
          <w:szCs w:val="24"/>
        </w:rPr>
        <w:fldChar w:fldCharType="begin"/>
      </w:r>
      <w:r w:rsidR="006A124F">
        <w:rPr>
          <w:rFonts w:ascii="Times New Roman" w:hAnsi="Times New Roman" w:cs="Times New Roman"/>
          <w:sz w:val="24"/>
          <w:szCs w:val="24"/>
        </w:rPr>
        <w:instrText xml:space="preserve"> ADDIN ZOTERO_ITEM CSL_CITATION {"citationID":"Rpr2KJYb","properties":{"formattedCitation":"[49]\\uc0\\u8211{}[51]","plainCitation":"[49]–[51]","noteIndex":0},"citationItems":[{"id":"z2YFmZWn/xqJct61n","uris":["http://zotero.org/users/10763249/items/QGYWWRXG"],"itemData":{"id":713,"type":"chapter","abstract":"Approximately 700 species of microorganisms colonize the human oral cavity. These bacteria inhabiting the human oral cavity are mainly commensals along with a sparse population of pathogenic bacteria. Periodontitis is one of the most common ailments affecting the teeth, leading to the destruction of the supporting and surrounding tooth structure.  The term \"periodontitis\" is build up of two words, i.e., \"periodont-\" meaning \"structure surrounding the teeth\" and \"itis\" means \"inflammation.\" Periodontitis is originally a disease originating from the gingival tissue which if left untreated results in penetration of inflammation to the deeper tissues, altering the bone homeostasis causing tooth loss. Periodontal disease has a multifactorial origin. The main culprit identified in periodontitis is the bacterial biofilm growing on the tooth surfaces. While the host response determines the progression of the disease along with factors like local factors like plaque and calculus, genetics, environmental factors, systemic health of the patient, lifestyle habits and various social determinants also play a role. The deleterious effects of periodontopathogens are not limited to the periodontium, but they also exude their ill effects on the systemic health of the patients.","call-number":"NBK541126","container-title":"StatPearls","event-place":"Treasure Island (FL)","language":"eng","license":"Copyright © 2023, StatPearls Publishing LLC.","note":"PMID: 31082170","publisher":"StatPearls Publishing","publisher-place":"Treasure Island (FL)","source":"PubMed","title":"Periodontitis","URL":"http://www.ncbi.nlm.nih.gov/books/NBK541126/","author":[{"family":"Mehrotra","given":"Neha"},{"family":"Singh","given":"Saurabh"}],"accessed":{"date-parts":[["2023",6,26]]},"issued":{"date-parts":[["2023"]]}}},{"id":"z2YFmZWn/jgjJkf84","uris":["http://zotero.org/users/10763249/items/JQ5TLDRM"],"itemData":{"id":712,"type":"chapter","abstract":"Periodontal diseases are disease processes involving the periodontium, a term used to describe the supportive apparatus surrounding the tooth, which includes the gingival tissue, alveolar bone, cementum, and periodontal ligament. Gingivitis is the mildest form of periodontal disease and can be found in up to 90% of the population. It is a term used to describe the inflammation of the gingiva due to the accumulation of bacteria and debris between the gum line and tooth, also known as dental plaque. Gingivitis is a reactive condition that is reversible upon the improvement of oral hygiene. Periodontitis is when the periodontal condition has progressed beyond gingivitis into a chronic, destructive, irreversible inflammatory disease state. The bacteria then can penetrate deeper into the tissues and surrounding periodontium. This triggers a host response in an attempt to defend against the invading bacteria. However, during the process of protecting against the bacteria, the host defenses also lead to the destruction of the periodontium. Periodontitis leads to loss of attachment of the periodontium, which subsequently progresses to alveolar bone loss, potentially resulting in loss of the affected tooth . In 2017, the American Academy of Periodontology, in collaboration with the European Federation of Periodontology, devised a new classification of periodontal and peri-implant diseases. In this new classification, periodontitis can be subdivided into three categories: Necrotizing periodontal diseases. Periodontitis. Periodontitis as a manifestation of systemic diseases. Necrotizing periodontal disease refers to a virulent, rapidly progressing disease that is mostly seen in immunosuppressed patients, such as those with HIV. This form of periodontal disease includes necrosis of the gingiva found between the teeth, bleeding, and associated pain .","call-number":"NBK554590","container-title":"StatPearls","event-place":"Treasure Island (FL)","language":"eng","license":"Copyright © 2023, StatPearls Publishing LLC.","note":"PMID: 32119477","publisher":"StatPearls Publishing","publisher-place":"Treasure Island (FL)","source":"PubMed","title":"Periodontal Disease","URL":"http://www.ncbi.nlm.nih.gov/books/NBK554590/","author":[{"family":"Gasner","given":"Noah S."},{"family":"Schure","given":"Ryan S."}],"accessed":{"date-parts":[["2023",6,26]]},"issued":{"date-parts":[["2023"]]}}},{"id":"z2YFmZWn/USiSHmfi","uris":["http://zotero.org/users/10763249/items/LHWCN5G5"],"itemData":{"id":711,"type":"article-journal","abstract":"Periodontitis is an infection-driven inflammatory disease in which the composition of biofilms plays a significant role. Dental plaque accumulation at the gingival margin initiates an inflammatory response that, in turn, causes microbial alterations and may lead to drastic consequences in the periodontium of susceptible individuals. Chronic inflammation affects the gingiva and can proceed to periodontitis, which characteristically results in irreversible loss of attachment and alveolar bone. Periodontitis appears typically in adult-aged populations, but young individuals can also experience it and its harmful outcome. Advanced disease is the major cause of tooth loss in adults. In addition, periodontitis is associated with many chronic diseases and conditions affecting general health.","container-title":"Journal of Clinical Medicine","DOI":"10.3390/jcm8081135","ISSN":"2077-0383","issue":"8","journalAbbreviation":"J Clin Med","note":"PMID: 31370168\nPMCID: PMC6723779","page":"1135","source":"PubMed Central","title":"Periodontitis: A Multifaceted Disease of Tooth-Supporting Tissues","title-short":"Periodontitis","volume":"8","author":[{"family":"Könönen","given":"Eija"},{"family":"Gursoy","given":"Mervi"},{"family":"Gursoy","given":"Ulvi Kahraman"}],"issued":{"date-parts":[["2019",7,31]]}}}],"schema":"https://github.com/citation-style-language/schema/raw/master/csl-citation.json"} </w:instrText>
      </w:r>
      <w:r>
        <w:rPr>
          <w:rFonts w:ascii="Times New Roman" w:hAnsi="Times New Roman" w:cs="Times New Roman"/>
          <w:sz w:val="24"/>
          <w:szCs w:val="24"/>
        </w:rPr>
        <w:fldChar w:fldCharType="separate"/>
      </w:r>
      <w:r w:rsidR="00BD13C1" w:rsidRPr="00BD13C1">
        <w:rPr>
          <w:rFonts w:ascii="Times New Roman" w:hAnsi="Times New Roman" w:cs="Times New Roman"/>
          <w:sz w:val="24"/>
          <w:szCs w:val="24"/>
        </w:rPr>
        <w:t>[49]–[51]</w:t>
      </w:r>
      <w:r>
        <w:rPr>
          <w:rFonts w:ascii="Times New Roman" w:hAnsi="Times New Roman" w:cs="Times New Roman"/>
          <w:sz w:val="24"/>
          <w:szCs w:val="24"/>
        </w:rPr>
        <w:fldChar w:fldCharType="end"/>
      </w:r>
      <w:r w:rsidR="001D635B">
        <w:rPr>
          <w:rFonts w:ascii="Times New Roman" w:hAnsi="Times New Roman" w:cs="Times New Roman"/>
          <w:sz w:val="24"/>
          <w:szCs w:val="24"/>
        </w:rPr>
        <w:t>.</w:t>
      </w:r>
      <w:r>
        <w:rPr>
          <w:rFonts w:ascii="Times New Roman" w:hAnsi="Times New Roman" w:cs="Times New Roman"/>
          <w:sz w:val="24"/>
          <w:szCs w:val="24"/>
        </w:rPr>
        <w:t xml:space="preserve"> It is characterized by the formation of biofilms which varies in the composition.</w:t>
      </w:r>
      <w:r>
        <w:rPr>
          <w:rFonts w:ascii="Times New Roman" w:hAnsi="Times New Roman" w:cs="Times New Roman"/>
          <w:sz w:val="24"/>
          <w:szCs w:val="24"/>
        </w:rPr>
        <w:fldChar w:fldCharType="begin"/>
      </w:r>
      <w:r w:rsidR="006A124F">
        <w:rPr>
          <w:rFonts w:ascii="Times New Roman" w:hAnsi="Times New Roman" w:cs="Times New Roman"/>
          <w:sz w:val="24"/>
          <w:szCs w:val="24"/>
        </w:rPr>
        <w:instrText xml:space="preserve"> ADDIN ZOTERO_ITEM CSL_CITATION {"citationID":"wShoDpsZ","properties":{"formattedCitation":"[51]","plainCitation":"[51]","noteIndex":0},"citationItems":[{"id":"z2YFmZWn/USiSHmfi","uris":["http://zotero.org/users/10763249/items/LHWCN5G5"],"itemData":{"id":711,"type":"article-journal","abstract":"Periodontitis is an infection-driven inflammatory disease in which the composition of biofilms plays a significant role. Dental plaque accumulation at the gingival margin initiates an inflammatory response that, in turn, causes microbial alterations and may lead to drastic consequences in the periodontium of susceptible individuals. Chronic inflammation affects the gingiva and can proceed to periodontitis, which characteristically results in irreversible loss of attachment and alveolar bone. Periodontitis appears typically in adult-aged populations, but young individuals can also experience it and its harmful outcome. Advanced disease is the major cause of tooth loss in adults. In addition, periodontitis is associated with many chronic diseases and conditions affecting general health.","container-title":"Journal of Clinical Medicine","DOI":"10.3390/jcm8081135","ISSN":"2077-0383","issue":"8","journalAbbreviation":"J Clin Med","note":"PMID: 31370168\nPMCID: PMC6723779","page":"1135","source":"PubMed Central","title":"Periodontitis: A Multifaceted Disease of Tooth-Supporting Tissues","title-short":"Periodontitis","volume":"8","author":[{"family":"Könönen","given":"Eija"},{"family":"Gursoy","given":"Mervi"},{"family":"Gursoy","given":"Ulvi Kahraman"}],"issued":{"date-parts":[["2019",7,31]]}}}],"schema":"https://github.com/citation-style-language/schema/raw/master/csl-citation.json"} </w:instrText>
      </w:r>
      <w:r>
        <w:rPr>
          <w:rFonts w:ascii="Times New Roman" w:hAnsi="Times New Roman" w:cs="Times New Roman"/>
          <w:sz w:val="24"/>
          <w:szCs w:val="24"/>
        </w:rPr>
        <w:fldChar w:fldCharType="separate"/>
      </w:r>
      <w:r w:rsidR="00BD13C1" w:rsidRPr="00BD13C1">
        <w:rPr>
          <w:rFonts w:ascii="Times New Roman" w:hAnsi="Times New Roman" w:cs="Times New Roman"/>
          <w:sz w:val="24"/>
        </w:rPr>
        <w:t>[51]</w:t>
      </w:r>
      <w:r>
        <w:rPr>
          <w:rFonts w:ascii="Times New Roman" w:hAnsi="Times New Roman" w:cs="Times New Roman"/>
          <w:sz w:val="24"/>
          <w:szCs w:val="24"/>
        </w:rPr>
        <w:fldChar w:fldCharType="end"/>
      </w:r>
      <w:r>
        <w:t xml:space="preserve"> </w:t>
      </w:r>
      <w:r>
        <w:rPr>
          <w:rStyle w:val="fontstyle01"/>
          <w:rFonts w:ascii="Times New Roman" w:hAnsi="Times New Roman" w:cs="Times New Roman"/>
        </w:rPr>
        <w:t xml:space="preserve">For delivering high concentration of antibiotics to treat periodontitis with minimal side effects, hydroxyapatite based nanoparticles were prepared by Madhumathi et al., in 2017. These nanoparticles had shown </w:t>
      </w:r>
      <w:r>
        <w:rPr>
          <w:rStyle w:val="fontstyle01"/>
          <w:rFonts w:ascii="Times New Roman" w:hAnsi="Times New Roman" w:cs="Times New Roman"/>
        </w:rPr>
        <w:lastRenderedPageBreak/>
        <w:t>slow and sustained release of tetracyclin drug and had also shown suitability for effectively managing peri</w:t>
      </w:r>
      <w:r w:rsidR="001D635B">
        <w:rPr>
          <w:rStyle w:val="fontstyle01"/>
          <w:rFonts w:ascii="Times New Roman" w:hAnsi="Times New Roman" w:cs="Times New Roman"/>
        </w:rPr>
        <w:t xml:space="preserve">odontal infrabony defects </w:t>
      </w:r>
      <w:r>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WLTZ1Fwd","properties":{"formattedCitation":"[52]","plainCitation":"[52]","noteIndex":0},"citationItems":[{"id":"z2YFmZWn/zfKyp9Ee","uris":["http://zotero.org/users/10763249/items/ML2AJCVU"],"itemData":{"id":723,"type":"article-journal","abstract":"Local antibiotic delivery is preferred for treating periodontitis due to the benefits of high local drug concentration and minimal side effects. However, commercial polymeric drug delivery systems lack bioactivity and need additional bone grafting to treat the periodontal bone loss. In the present work, calcium deficient hydroxyapatite (CDHA) nanoparticles incorporated gelatin-alginate (GA) films were developed as antibiotic releasing bone substitutes for treating infrabony periodontal defects. CDHA nanoparticles (&lt;50 nm) were incorporated into GA polymer blend films prepared by solvent casting method. The degradation rate and ease of handling were controlled by optimising the concentration of polymer solution and CDHA. The effect of loading methodology on the drug release was studied by adding the antibiotic tetracycline to a) polymer blend, b) CDHA, c) polymer CDHA solution and d) both CDHA and polymer blend. Tetracycline loading on polymer matrix resulted in nearly 100% burst release while an incomplete release (40%) was observed from tetracycline loaded CDHA. Sustained drug release for 10 days suitable for treating severe periodontal infections was obtained on equal drug distribution between the polymer blend and CDHA. The bioactive CDHA incorporated GA composite films can provide sustained tetracycline release for the treatment of periodontal infections.","container-title":"Journal of Drug Delivery Science and Technology","DOI":"10.1016/j.jddst.2017.09.015","ISSN":"1773-2247","journalAbbreviation":"Journal of Drug Delivery Science and Technology","language":"en","page":"57-64","source":"ScienceDirect","title":"Tailoring antibiotic release for the treatment of periodontal infrabony defects using bioactive gelatin-alginate/apatite nanocomposite films","volume":"43","author":[{"family":"Madhumathi","given":"K."},{"family":"Jeevana Rekha","given":"L."},{"family":"Sampath Kumar","given":"T. S."}],"issued":{"date-parts":[["2018",2,1]]}}}],"schema":"https://github.com/citation-style-language/schema/raw/master/csl-citation.json"} </w:instrText>
      </w:r>
      <w:r>
        <w:rPr>
          <w:rStyle w:val="fontstyle01"/>
          <w:rFonts w:ascii="Times New Roman" w:hAnsi="Times New Roman" w:cs="Times New Roman"/>
        </w:rPr>
        <w:fldChar w:fldCharType="separate"/>
      </w:r>
      <w:r w:rsidR="00BD13C1" w:rsidRPr="00BD13C1">
        <w:rPr>
          <w:rFonts w:ascii="Times New Roman" w:hAnsi="Times New Roman" w:cs="Times New Roman"/>
          <w:sz w:val="24"/>
        </w:rPr>
        <w:t>[52]</w:t>
      </w:r>
      <w:r>
        <w:rPr>
          <w:rStyle w:val="fontstyle01"/>
          <w:rFonts w:ascii="Times New Roman" w:hAnsi="Times New Roman" w:cs="Times New Roman"/>
        </w:rPr>
        <w:fldChar w:fldCharType="end"/>
      </w:r>
      <w:r w:rsidR="001D635B">
        <w:rPr>
          <w:rStyle w:val="fontstyle01"/>
          <w:rFonts w:ascii="Times New Roman" w:hAnsi="Times New Roman" w:cs="Times New Roman"/>
        </w:rPr>
        <w:t>.</w:t>
      </w:r>
      <w:r>
        <w:rPr>
          <w:rStyle w:val="fontstyle01"/>
          <w:rFonts w:ascii="Times New Roman" w:hAnsi="Times New Roman" w:cs="Times New Roman"/>
        </w:rPr>
        <w:t xml:space="preserve"> Tetracycline-loaded multifunctional nanocrystalline CaP also exhibited antimicrobial activity against both gram positive and gr</w:t>
      </w:r>
      <w:r w:rsidR="001D635B">
        <w:rPr>
          <w:rStyle w:val="fontstyle01"/>
          <w:rFonts w:ascii="Times New Roman" w:hAnsi="Times New Roman" w:cs="Times New Roman"/>
        </w:rPr>
        <w:t xml:space="preserve">am negative species of bacteria </w:t>
      </w:r>
      <w:r>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zuB4AbIW","properties":{"formattedCitation":"[39]","plainCitation":"[39]","noteIndex":0},"citationItems":[{"id":"z2YFmZWn/mqO7idf0","uris":["http://zotero.org/users/10763249/items/V64D8S9W"],"itemData":{"id":722,"type":"article-journal","abstract":"Osteoconductive drug delivery system composed of nanocrystalline calcium phosphates (Ca10(PO4)6(OH)2/β-Ca3(PO4)2) co-doped with Yb3+/Er3+ ions loaded with Tetracycline antibiotic (TC) was developed. Their effect on human adipose derived mesenchymal stromal stem cells (hASCs) as a potential reconstructive biomaterial for bone tissue regeneration was studied. The XRD and TEM measurements were used in order to determine the crystal structure and morphology of the final products. The characteristics of nanocomposites with the TC and hASCs as potential regenerative materials as well as the antimicrobial activity of the nanoparticles against: Staphylococcus aureus ATCC 25923 as a model of the Gram-positive bacteria, Escherichia coli ATCC 8739 of the Gram-negative bacteria, were shown. These combinations can be a promising material for theranostic due to its regenerative, antimicrobial and fluorescent properties.","container-title":"Materials Science and Engineering: C","DOI":"10.1016/j.msec.2016.06.051","ISSN":"0928-4931","journalAbbreviation":"Materials Science and Engineering: C","language":"en","page":"17-26","source":"ScienceDirect","title":"Multifunctional nanocrystalline calcium phosphates loaded with Tetracycline antibiotic combined with human adipose derived mesenchymal stromal stem cells (hASCs)","volume":"69","author":[{"family":"Marycz","given":"K."},{"family":"Pazik","given":"R."},{"family":"Zawisza","given":"K."},{"family":"Wiglusz","given":"K."},{"family":"Maredziak","given":"M."},{"family":"Sobierajska","given":"P."},{"family":"Wiglusz","given":"R. J."}],"issued":{"date-parts":[["2016",12,1]]}}}],"schema":"https://github.com/citation-style-language/schema/raw/master/csl-citation.json"} </w:instrText>
      </w:r>
      <w:r>
        <w:rPr>
          <w:rStyle w:val="fontstyle01"/>
          <w:rFonts w:ascii="Times New Roman" w:hAnsi="Times New Roman" w:cs="Times New Roman"/>
        </w:rPr>
        <w:fldChar w:fldCharType="separate"/>
      </w:r>
      <w:r w:rsidR="00BD13C1" w:rsidRPr="00BD13C1">
        <w:rPr>
          <w:rFonts w:ascii="Times New Roman" w:hAnsi="Times New Roman" w:cs="Times New Roman"/>
          <w:sz w:val="24"/>
        </w:rPr>
        <w:t>[39]</w:t>
      </w:r>
      <w:r>
        <w:rPr>
          <w:rStyle w:val="fontstyle01"/>
          <w:rFonts w:ascii="Times New Roman" w:hAnsi="Times New Roman" w:cs="Times New Roman"/>
        </w:rPr>
        <w:fldChar w:fldCharType="end"/>
      </w:r>
      <w:r w:rsidR="001D635B">
        <w:rPr>
          <w:rStyle w:val="fontstyle01"/>
          <w:rFonts w:ascii="Times New Roman" w:hAnsi="Times New Roman" w:cs="Times New Roman"/>
        </w:rPr>
        <w:t>.</w:t>
      </w:r>
    </w:p>
    <w:p w:rsidR="00BD13C1" w:rsidRDefault="00BD13C1" w:rsidP="00BD13C1">
      <w:pPr>
        <w:pStyle w:val="ListParagraph"/>
        <w:numPr>
          <w:ilvl w:val="0"/>
          <w:numId w:val="2"/>
        </w:numPr>
        <w:rPr>
          <w:rStyle w:val="fontstyle01"/>
          <w:rFonts w:ascii="Times New Roman" w:hAnsi="Times New Roman" w:cs="Times New Roman"/>
          <w:b/>
        </w:rPr>
      </w:pPr>
      <w:r w:rsidRPr="00BD13C1">
        <w:rPr>
          <w:rStyle w:val="fontstyle01"/>
          <w:rFonts w:ascii="Times New Roman" w:hAnsi="Times New Roman" w:cs="Times New Roman"/>
          <w:b/>
        </w:rPr>
        <w:t>Application of Calcium phosphate in cancer immune-vaccine development:</w:t>
      </w:r>
    </w:p>
    <w:p w:rsidR="00BD13C1" w:rsidRPr="003646C9" w:rsidRDefault="00BD13C1" w:rsidP="003646C9">
      <w:pPr>
        <w:spacing w:line="360" w:lineRule="auto"/>
        <w:jc w:val="both"/>
        <w:rPr>
          <w:rStyle w:val="fontstyle01"/>
          <w:rFonts w:ascii="Times New Roman" w:hAnsi="Times New Roman" w:cs="Times New Roman"/>
        </w:rPr>
      </w:pPr>
      <w:r w:rsidRPr="003646C9">
        <w:rPr>
          <w:rStyle w:val="fontstyle01"/>
          <w:rFonts w:ascii="Times New Roman" w:hAnsi="Times New Roman" w:cs="Times New Roman"/>
        </w:rPr>
        <w:t>Immunization is a long-</w:t>
      </w:r>
      <w:r w:rsidR="008F2C96" w:rsidRPr="003646C9">
        <w:rPr>
          <w:rStyle w:val="fontstyle01"/>
          <w:rFonts w:ascii="Times New Roman" w:hAnsi="Times New Roman" w:cs="Times New Roman"/>
        </w:rPr>
        <w:t>practiced</w:t>
      </w:r>
      <w:r w:rsidRPr="003646C9">
        <w:rPr>
          <w:rStyle w:val="fontstyle01"/>
          <w:rFonts w:ascii="Times New Roman" w:hAnsi="Times New Roman" w:cs="Times New Roman"/>
        </w:rPr>
        <w:t xml:space="preserve"> procedure, this has been functional for centuries. Although vaccines for infectious diseases are in use for many decades, a very limited number of cancer vaccines are approved for human usage. In recent times, some vaccines are seen to cut short in the number of cancer incidences. Cancer immunotherapy has crossed a long pathway since 1909 with Paul Ehrlich proposing the immune surveillance hypothesis to recent most used vaccines in human diseases </w:t>
      </w:r>
      <w:r w:rsidRPr="003646C9">
        <w:rPr>
          <w:rStyle w:val="fontstyle01"/>
          <w:rFonts w:ascii="Times New Roman" w:hAnsi="Times New Roman" w:cs="Times New Roman"/>
        </w:rPr>
        <w:fldChar w:fldCharType="begin"/>
      </w:r>
      <w:r w:rsidR="006A124F">
        <w:rPr>
          <w:rStyle w:val="fontstyle01"/>
          <w:rFonts w:ascii="Times New Roman" w:hAnsi="Times New Roman" w:cs="Times New Roman"/>
        </w:rPr>
        <w:instrText xml:space="preserve"> ADDIN ZOTERO_ITEM CSL_CITATION {"citationID":"ZK88WbM4","properties":{"formattedCitation":"[53]","plainCitation":"[53]","noteIndex":0},"citationItems":[{"id":"z2YFmZWn/6e9I2Vq3","uris":["http://zotero.org/users/12151095/items/ZHUTZ39S"],"itemData":{"id":"fo5KjasF/AdVkBIAs","type":"article-journal","abstract":"Translational research and precision medicine are based on a profound knowledge of cellular and molecular mechanisms contributing to various physiologic processes and pathologic reactions in diverse organs. Whereas specific molecular interactions and mechanisms have been identified during the past 5 decades, the underlying principles were defined much earlier and originate from to the seminal observations made by outstanding researchers between 1850 and 1915. One of the most outstanding exponents of these scientists is Paul Ehrlich. His work resulted not only in the foundation and birth of modern hematology and immunology, but also led to the development of chemotherapy and specific targeted treatment concepts. In 2015, the Medical University of Vienna organized a memorial meeting, with the aim of honoring Paul Ehrlich's contributions to science, and to commemorate the 100th anniversary of his death. The authors of the current review served as faculty members and dedicate this paper to Paul Ehrlich and his remarkable contributions to medicine.","container-title":"Journal of Innate Immunity","DOI":"10.1159/000443526","ISSN":"16628128","issue":"2","note":"PMID: 26845587","page":"111–120","title":"Paul Ehrlich (1854-1915) and His Contributions to the Foundation and Birth of Translational Medicine","volume":"8","author":[{"family":"Valent","given":"Peter"},{"family":"Groner","given":"Bernd"},{"family":"Schumacher","given":"Udo"},{"family":"Superti-Furga","given":"Giulio"},{"family":"Busslinger","given":"Meinrad"},{"family":"Kralovics","given":"Robert"},{"family":"Zielinski","given":"Christoph"},{"family":"Penninger","given":"Josef M."},{"family":"Kerjaschki","given":"Dontscho"},{"family":"Stingl","given":"Georg"},{"family":"Smolen","given":"Josef S."},{"family":"Valenta","given":"Rudolf"},{"family":"Lassmann","given":"Hans"},{"family":"Kovar","given":"Heinrich"},{"family":"Jäger","given":"Ulrich"},{"family":"Kornek","given":"Gabriela"},{"family":"Müller","given":"Markus"},{"family":"Sörgel","given":"Fritz"}],"issued":{"date-parts":[["2016"]]}}}],"schema":"https://github.com/citation-style-language/schema/raw/master/csl-citation.json"} </w:instrText>
      </w:r>
      <w:r w:rsidRPr="003646C9">
        <w:rPr>
          <w:rStyle w:val="fontstyle01"/>
          <w:rFonts w:ascii="Times New Roman" w:hAnsi="Times New Roman" w:cs="Times New Roman"/>
        </w:rPr>
        <w:fldChar w:fldCharType="separate"/>
      </w:r>
      <w:r w:rsidRPr="003646C9">
        <w:rPr>
          <w:rFonts w:ascii="Times New Roman" w:hAnsi="Times New Roman" w:cs="Times New Roman"/>
          <w:sz w:val="24"/>
        </w:rPr>
        <w:t>[53]</w:t>
      </w:r>
      <w:r w:rsidRPr="003646C9">
        <w:rPr>
          <w:rStyle w:val="fontstyle01"/>
          <w:rFonts w:ascii="Times New Roman" w:hAnsi="Times New Roman" w:cs="Times New Roman"/>
        </w:rPr>
        <w:fldChar w:fldCharType="end"/>
      </w:r>
      <w:r w:rsidRPr="003646C9">
        <w:rPr>
          <w:rStyle w:val="fontstyle01"/>
          <w:rFonts w:ascii="Times New Roman" w:hAnsi="Times New Roman" w:cs="Times New Roman"/>
        </w:rPr>
        <w:t xml:space="preserve">. Basically, cancer vaccines are designed to induce immune responses towards antigens. Besides very few cancer vaccines being actually available for humans, any of them are in the clinical trial phase. The success rate of cancer immune vaccine is dependent on many factors like types of antigen used, tumour microenvironment, the tumor's immune system, etc </w:t>
      </w:r>
      <w:r w:rsidR="003646C9" w:rsidRPr="003646C9">
        <w:rPr>
          <w:rStyle w:val="fontstyle01"/>
          <w:rFonts w:ascii="Times New Roman" w:hAnsi="Times New Roman" w:cs="Times New Roman"/>
        </w:rPr>
        <w:fldChar w:fldCharType="begin"/>
      </w:r>
      <w:r w:rsidR="003646C9" w:rsidRPr="003646C9">
        <w:rPr>
          <w:rStyle w:val="fontstyle01"/>
          <w:rFonts w:ascii="Times New Roman" w:hAnsi="Times New Roman" w:cs="Times New Roman"/>
        </w:rPr>
        <w:instrText xml:space="preserve"> ADDIN ZOTERO_ITEM CSL_CITATION {"citationID":"cyeKlzyZ","properties":{"formattedCitation":"[54]","plainCitation":"[54]","noteIndex":0},"citationItems":[{"id":695,"uris":["http://zotero.org/users/10104235/items/86VTCIYS"],"itemData":{"id":695,"type":"article-journal","abstract":"Immunotherapy and vaccines have revolutionized disease treatment and prevention. Vaccines against infectious diseases have been in use for several decades. In contrast, only few cancer vaccines have been approved for human use. These include preventative vaccines against infectious agents associated with cancers, and therapeutic vaccines used as immunotherapy agents to treat cancers. Challenges in developing cancer vaccines include heterogeneity within and between cancer types, screening and identification of appropriate tumour-specific antigens, and the choice of vaccine delivery platforms. Recent advances in all of these areas and the lessons learnt from COVID-19 vaccines have significantly boosted interest in cancer vaccines. Further advances in these areas are expected to facilitate development of effective novel cancer vaccines. In this review, we aim to discuss the past, the present, and the future of cancer vaccines.","container-title":"Discover. Oncology","DOI":"10.1007/s12672-022-00491-4","ISSN":"2730-6011","issue":"1","journalAbbreviation":"Discov Oncol","language":"eng","note":"PMID: 35576080\nPMCID: PMC9108694","page":"31","source":"PubMed","title":"Cancer vaccines: past, present and future; a review article","title-short":"Cancer vaccines","volume":"13","author":[{"family":"Grimmett","given":"Eddie"},{"family":"Al-Share","given":"Bayan"},{"family":"Alkassab","given":"Mohamad Basem"},{"family":"Zhou","given":"Ryan Weng"},{"family":"Desai","given":"Advait"},{"family":"Rahim","given":"Mir Munir A."},{"family":"Woldie","given":"Indryas"}],"issued":{"date-parts":[["2022",5,16]]}}}],"schema":"https://github.com/citation-style-language/schema/raw/master/csl-citation.json"} </w:instrText>
      </w:r>
      <w:r w:rsidR="003646C9" w:rsidRPr="003646C9">
        <w:rPr>
          <w:rStyle w:val="fontstyle01"/>
          <w:rFonts w:ascii="Times New Roman" w:hAnsi="Times New Roman" w:cs="Times New Roman"/>
        </w:rPr>
        <w:fldChar w:fldCharType="separate"/>
      </w:r>
      <w:r w:rsidR="003646C9" w:rsidRPr="003646C9">
        <w:rPr>
          <w:rFonts w:ascii="Times New Roman" w:hAnsi="Times New Roman" w:cs="Times New Roman"/>
          <w:sz w:val="24"/>
        </w:rPr>
        <w:t>[54]</w:t>
      </w:r>
      <w:r w:rsidR="003646C9" w:rsidRPr="003646C9">
        <w:rPr>
          <w:rStyle w:val="fontstyle01"/>
          <w:rFonts w:ascii="Times New Roman" w:hAnsi="Times New Roman" w:cs="Times New Roman"/>
        </w:rPr>
        <w:fldChar w:fldCharType="end"/>
      </w:r>
      <w:r w:rsidRPr="003646C9">
        <w:rPr>
          <w:rStyle w:val="fontstyle01"/>
          <w:rFonts w:ascii="Times New Roman" w:hAnsi="Times New Roman" w:cs="Times New Roman"/>
        </w:rPr>
        <w:t>.</w:t>
      </w:r>
    </w:p>
    <w:p w:rsidR="00E24612" w:rsidRPr="009C4F82" w:rsidRDefault="00E24612" w:rsidP="009C4F82">
      <w:pPr>
        <w:pStyle w:val="ListParagraph"/>
        <w:numPr>
          <w:ilvl w:val="1"/>
          <w:numId w:val="2"/>
        </w:numPr>
        <w:rPr>
          <w:rFonts w:ascii="Times New Roman" w:hAnsi="Times New Roman" w:cs="Times New Roman"/>
          <w:b/>
          <w:bCs/>
          <w:sz w:val="24"/>
          <w:szCs w:val="24"/>
        </w:rPr>
      </w:pPr>
      <w:r w:rsidRPr="009C4F82">
        <w:rPr>
          <w:rFonts w:ascii="Times New Roman" w:hAnsi="Times New Roman" w:cs="Times New Roman"/>
          <w:b/>
          <w:bCs/>
          <w:sz w:val="24"/>
          <w:szCs w:val="24"/>
        </w:rPr>
        <w:t>Calcium phosphate-mediated cancer immune vaccine:</w:t>
      </w:r>
    </w:p>
    <w:p w:rsidR="009C4F82" w:rsidRPr="009C4F82" w:rsidRDefault="009C4F82" w:rsidP="009C4F82">
      <w:pPr>
        <w:pStyle w:val="ListParagraph"/>
        <w:rPr>
          <w:rFonts w:ascii="Times New Roman" w:hAnsi="Times New Roman" w:cs="Times New Roman"/>
          <w:b/>
          <w:bCs/>
          <w:sz w:val="24"/>
          <w:szCs w:val="24"/>
        </w:rPr>
      </w:pPr>
    </w:p>
    <w:p w:rsidR="00E15861" w:rsidRDefault="00C2381F" w:rsidP="00E15861">
      <w:pPr>
        <w:spacing w:line="360" w:lineRule="auto"/>
        <w:jc w:val="both"/>
        <w:rPr>
          <w:rFonts w:ascii="Times New Roman" w:hAnsi="Times New Roman" w:cs="Times New Roman"/>
          <w:sz w:val="24"/>
          <w:szCs w:val="24"/>
        </w:rPr>
      </w:pPr>
      <w:r w:rsidRPr="00C2381F">
        <w:rPr>
          <w:rStyle w:val="fontstyle01"/>
          <w:rFonts w:ascii="Times New Roman" w:hAnsi="Times New Roman" w:cs="Times New Roman"/>
        </w:rPr>
        <w:t>In the past twenty years, nanoparticle-mediated vaccine delivery has gained immense popularity. Solid cores which range in diameter from 1 to 1000 nm are used to create nanoparticles. They have showed tremendous potential in functions as vaccine carriers and medication delivery systems. Nanoparticles of calcium phosphate have been used as adjuvants in vaccines for several years. Relyveld and his colleague published the very first study on calcium phosphate vaccination adjuvants in 1964</w:t>
      </w:r>
      <w:r w:rsidR="00E15861">
        <w:rPr>
          <w:rStyle w:val="fontstyle01"/>
          <w:rFonts w:ascii="Times New Roman" w:hAnsi="Times New Roman" w:cs="Times New Roman"/>
        </w:rPr>
        <w:t xml:space="preserve"> </w:t>
      </w:r>
      <w:r w:rsidR="00E15861">
        <w:rPr>
          <w:rStyle w:val="fontstyle01"/>
          <w:rFonts w:ascii="Times New Roman" w:hAnsi="Times New Roman" w:cs="Times New Roman"/>
        </w:rPr>
        <w:fldChar w:fldCharType="begin"/>
      </w:r>
      <w:r w:rsidR="00E15861">
        <w:rPr>
          <w:rStyle w:val="fontstyle01"/>
          <w:rFonts w:ascii="Times New Roman" w:hAnsi="Times New Roman" w:cs="Times New Roman"/>
        </w:rPr>
        <w:instrText xml:space="preserve"> ADDIN ZOTERO_ITEM CSL_CITATION {"citationID":"F3mz25Fl","properties":{"formattedCitation":"[55]","plainCitation":"[55]","noteIndex":0},"citationItems":[{"id":698,"uris":["http://zotero.org/users/10104235/items/VWSTI3E7"],"itemData":{"id":698,"type":"article-journal","container-title":"Bulletin of the World Health Organization","ISSN":"0042-9686","issue":"3","journalAbbreviation":"Bull World Health Organ","note":"PMID: 14163956\nPMCID: PMC2554823","page":"321-325","source":"PubMed Central","title":"Etude de la vaccination antidiphtérique de sujets allergiques, avec une anatoxine pure adsorbée sur phosphate de calcium","volume":"30","author":[{"family":"Relyveld","given":"E. H."},{"family":"Hénocq","given":"E."},{"family":"Raynaud","given":"M."}],"issued":{"date-parts":[["1964"]]}}}],"schema":"https://github.com/citation-style-language/schema/raw/master/csl-citation.json"} </w:instrText>
      </w:r>
      <w:r w:rsidR="00E15861">
        <w:rPr>
          <w:rStyle w:val="fontstyle01"/>
          <w:rFonts w:ascii="Times New Roman" w:hAnsi="Times New Roman" w:cs="Times New Roman"/>
        </w:rPr>
        <w:fldChar w:fldCharType="separate"/>
      </w:r>
      <w:r w:rsidR="00E15861" w:rsidRPr="00E15861">
        <w:rPr>
          <w:rFonts w:ascii="Times New Roman" w:hAnsi="Times New Roman" w:cs="Times New Roman"/>
          <w:sz w:val="24"/>
        </w:rPr>
        <w:t>[55]</w:t>
      </w:r>
      <w:r w:rsidR="00E15861">
        <w:rPr>
          <w:rStyle w:val="fontstyle01"/>
          <w:rFonts w:ascii="Times New Roman" w:hAnsi="Times New Roman" w:cs="Times New Roman"/>
        </w:rPr>
        <w:fldChar w:fldCharType="end"/>
      </w:r>
      <w:r w:rsidRPr="00C2381F">
        <w:rPr>
          <w:rStyle w:val="fontstyle01"/>
          <w:rFonts w:ascii="Times New Roman" w:hAnsi="Times New Roman" w:cs="Times New Roman"/>
        </w:rPr>
        <w:t>. Adjuvants for the vaccines against diphtheria, pertussis, poliomyelitis, and tetanus are commonly produced using calcium phosphate nanoparticles</w:t>
      </w:r>
      <w:r w:rsidR="00E15861">
        <w:rPr>
          <w:rStyle w:val="fontstyle01"/>
          <w:rFonts w:ascii="Times New Roman" w:hAnsi="Times New Roman" w:cs="Times New Roman"/>
        </w:rPr>
        <w:t xml:space="preserve"> </w:t>
      </w:r>
      <w:r w:rsidR="00E15861">
        <w:rPr>
          <w:rStyle w:val="fontstyle01"/>
          <w:rFonts w:ascii="Times New Roman" w:hAnsi="Times New Roman" w:cs="Times New Roman"/>
        </w:rPr>
        <w:fldChar w:fldCharType="begin"/>
      </w:r>
      <w:r w:rsidR="00E15861">
        <w:rPr>
          <w:rStyle w:val="fontstyle01"/>
          <w:rFonts w:ascii="Times New Roman" w:hAnsi="Times New Roman" w:cs="Times New Roman"/>
        </w:rPr>
        <w:instrText xml:space="preserve"> ADDIN ZOTERO_ITEM CSL_CITATION {"citationID":"C2ZqATod","properties":{"formattedCitation":"[56], [57]","plainCitation":"[56], [57]","noteIndex":0},"citationItems":[{"id":703,"uris":["http://zotero.org/users/10104235/items/PDRFR2BR"],"itemData":{"id":703,"type":"article-journal","abstract":"We studied the interactions of hepatitis B vaccine with other vaccines used in the World Health Organization expanded programs of immunization. Three groups of Senegalese children were vaccinated with hepatitis B vaccine (HB) alone, diphtheria-tetanus-pertussis (DTP)-polio vaccine alone, or a combination of hepatitis B vaccine and DTP-polio vaccines simultaneously. The immune responses to HBsAg, tetanus toxoid, diphtheria toxoid, and pertussis were measured after one and two vaccinations at 6-month intervals. The immune responses to the combination of HB vaccine and DTP-polio vaccines were similar to the immune responses observed after administration of each vaccine alone. In addition, no adverse reactions were noted. These experimental trials also demonstrated that with a DTP-polio vaccine containing 30Lf of tetanus and diphtheria toxoids, two doses given at 6-month intervals are sufficient to provide a satisfactory immune response. In the case of pertussis and HB vaccines; however, a third dose is necessary.","container-title":"Infection and Immunity","DOI":"10.1128/iai.51.3.784-787.1986","ISSN":"0019-9567, 1098-5522","issue":"3","journalAbbreviation":"Infect Immun","language":"en","page":"784-787","source":"DOI.org (Crossref)","title":"Simultaneous administration of diphtheria-tetanus-pertussis-polio and hepatitis B vaccines in a simplified immunization program: immune response to diphtheria toxoid, tetanus toxoid, pertussis, and hepatitis B surface antigen","title-short":"Simultaneous administration of diphtheria-tetanus-pertussis-polio and hepatitis B vaccines in a simplified immunization program","volume":"51","author":[{"family":"Coursaget","given":"P"},{"family":"Yvonnet","given":"B"},{"family":"Relyveld","given":"E H"},{"family":"Barres","given":"J L"},{"family":"Diop-Mar","given":"I"},{"family":"Chiron","given":"J P"}],"issued":{"date-parts":[["1986",3]]}}},{"id":706,"uris":["http://zotero.org/users/10104235/items/J247CG65"],"itemData":{"id":706,"type":"article-journal","abstract":"Adjuvants help antigen to elicit an early, high and long-lasting immune response with less antigen, thus saving on vaccine production costs. In recent years, adjuvants received much attention because of the development of purified, subunit and synthetic vaccines which are poor immunogens and require adjuvants to evoke the immune response. With the use of adjuvants immune response can be selectively modulated to major histocompatibility complex (MHC) class I or MHC class II and Th1 or Th2 type, which is very important for protection against diseases caused by intracellular pathogens such as viruses, parasites and bacteria (Mycobacterium). A number of problems are encountered in the development and use of adjuvants for human vaccines. The biggest issue with the use of adjuvants for human vaccines, particularly routine childhood vaccines, is the toxicity and adverse side-effects of most of the adjuvant formulations. At present the choice of adjuvants for human vaccination reflects a compromise between a requirement for adjuvanticity and an acceptable low level of side-effects. Other problems with the development of adjuvants include restricted adjuvanticity of certain formulations to a few antigens, use of aluminum adjuvants as reference adjuvant preparations under suboptimal conditions, non-availability of reliable animal models, use of non-standard assays and biological differences between animal models and humans leading to the failure of promising formulations to show adjuvanticity in clinical trials. The most common adjuvants for human use today are still aluminum hydroxide and aluminum phosphate, although calcium phosphate and oil emulsions also have some use in human vaccinations. During the last 15 years much progress has been made on development, isolation and chemical synthesis of alternative adjuvants such as derivatives of muramyl dipeptide, monophosphoryl lipid A, liposomes, QS21, MF-59 and immunostimulating complexes (ISCOMS). Other areas in adjuvant research which have received much attention are the controlled release of vaccine antigens using biodegradable polymer microspheres and reciprocal enhanced immunogenicity of protein-polysaccharide conjugates. Biodegradable polymer microspheres are being evaluated for targeting antigens on mucosal surfaces and for controlled release of vaccines with an aim to reduce the number of doses required for primary immunization. Reciprocal enhanced immunogenicity of protein-polysaccharide conjugates will be useful for the development of combination vaccines.","container-title":"Vaccine","DOI":"10.1016/0264-410X(95)00011-O","ISSN":"0264-410X","issue":"14","journalAbbreviation":"Vaccine","language":"en","page":"1263-1276","source":"ScienceDirect","title":"Adjuvants for human vaccines—current status, problems and future prospects","volume":"13","author":[{"family":"Gupta","given":"Rajesh K."},{"family":"Siber","given":"George R."}],"issued":{"date-parts":[["1995",1,1]]}}}],"schema":"https://github.com/citation-style-language/schema/raw/master/csl-citation.json"} </w:instrText>
      </w:r>
      <w:r w:rsidR="00E15861">
        <w:rPr>
          <w:rStyle w:val="fontstyle01"/>
          <w:rFonts w:ascii="Times New Roman" w:hAnsi="Times New Roman" w:cs="Times New Roman"/>
        </w:rPr>
        <w:fldChar w:fldCharType="separate"/>
      </w:r>
      <w:r w:rsidR="00E15861" w:rsidRPr="00E15861">
        <w:rPr>
          <w:rFonts w:ascii="Times New Roman" w:hAnsi="Times New Roman" w:cs="Times New Roman"/>
          <w:sz w:val="24"/>
        </w:rPr>
        <w:t>[56], [57]</w:t>
      </w:r>
      <w:r w:rsidR="00E15861">
        <w:rPr>
          <w:rStyle w:val="fontstyle01"/>
          <w:rFonts w:ascii="Times New Roman" w:hAnsi="Times New Roman" w:cs="Times New Roman"/>
        </w:rPr>
        <w:fldChar w:fldCharType="end"/>
      </w:r>
      <w:r w:rsidRPr="00C2381F">
        <w:rPr>
          <w:rStyle w:val="fontstyle01"/>
          <w:rFonts w:ascii="Times New Roman" w:hAnsi="Times New Roman" w:cs="Times New Roman"/>
        </w:rPr>
        <w:t xml:space="preserve">.  </w:t>
      </w:r>
      <w:r w:rsidR="00E15861" w:rsidRPr="00BB0205">
        <w:rPr>
          <w:rFonts w:ascii="Times New Roman" w:hAnsi="Times New Roman" w:cs="Times New Roman"/>
          <w:sz w:val="24"/>
          <w:szCs w:val="24"/>
        </w:rPr>
        <w:t>Current research suggests that Cap nanoparticles could potentially replace alum salts in the manufacturing of vaccines</w:t>
      </w:r>
      <w:r w:rsidR="00EA7177">
        <w:rPr>
          <w:rFonts w:ascii="Times New Roman" w:hAnsi="Times New Roman" w:cs="Times New Roman"/>
          <w:sz w:val="24"/>
          <w:szCs w:val="24"/>
        </w:rPr>
        <w:t xml:space="preserve"> </w:t>
      </w:r>
      <w:r w:rsidR="00E15861"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fcIudwn1","properties":{"formattedCitation":"[58]","plainCitation":"[58]","noteIndex":0},"citationItems":[{"id":"z2YFmZWn/2WNKZhgS","uris":["http://www.mendeley.com/documents/?uuid=7f3c154a-2851-462e-9e67-d7764625b2df"],"itemData":{"DOI":"10.7763/ijcea.2014.v5.411","abstract":"The present study aim at studying the histological effects of both aluminum phosphate (Alum) and calcium phosphate (CAP) nanoparticles adjuvant in parallel with their potentials as adjuvant and the related immune response to tetanus toxoid vaccine adsorbed on both of them. Ninety Swiss albino mice were used in the experiment (50% adults and 50% juveniles). Mice were immunized intramuscularly with 0.125 ml adjuvanted tetanus toxoid vaccine. For alum adjuvant study, 27 adult mice and 27 juvenile ones were injected with alum adjuvanted vaccine and sacrificed weekly as triplects for 9 weeks. For calcium phosphate adjuvant study, 15 adult mice and 15 juvenile ones were injected with calcium phosphate adjuvanted vaccine and sacrificed weekly as triplects for 5 weeks. The effect of alum and calcium phosphate nanoparticles adjuvants in enhancing the immune response of tetanus toxoid vaccine were monitored through measurement of antibody titer in sera of mice. The pathological effect of both adjuvants were monitored through histological study of liver, brain, kidney and injected muscle of sacrificed animals. Recorded data revealed that both adjuvanted vaccine caused histopathological changes in tissues of liver, kidney, brain and injected muscle. On the other hand alum adjuvanted tetanus toxoid vaccine was more potent and showed higher antibody level than CAP adjuvanted vaccines.","author":[{"dropping-particle":"","family":"Issa","given":"Aliaa M.","non-dropping-particle":"","parse-names":false,"suffix":""},{"dropping-particle":"","family":"Salim","given":"Mohamed S.","non-dropping-particle":"","parse-names":false,"suffix":""},{"dropping-particle":"","family":"Zidan","given":"Hamdallah","non-dropping-particle":"","parse-names":false,"suffix":""},{"dropping-particle":"","family":"Mohamed","given":"Aly F.","non-dropping-particle":"","parse-names":false,"suffix":""},{"dropping-particle":"","family":"Farrag","given":"Abdel-Razik H.","non-dropping-particle":"","parse-names":false,"suffix":""}],"container-title":"International Journal of Chemical Engineering and Applications","id":"ITEM-1","issue":"5","issued":{"date-parts":[["2014"]]},"page":"367-373","title":"Evaluation of the Effects of Aluminum Phosphate and Calcium Phosphate Nanoparticles as Adjuvants in Vaccinated Mice","type":"article-journal","volume":"5"}}],"schema":"https://github.com/citation-style-language/schema/raw/master/csl-citation.json"} </w:instrText>
      </w:r>
      <w:r w:rsidR="00E15861" w:rsidRPr="00BB0205">
        <w:rPr>
          <w:rFonts w:ascii="Times New Roman" w:hAnsi="Times New Roman" w:cs="Times New Roman"/>
          <w:sz w:val="24"/>
          <w:szCs w:val="24"/>
        </w:rPr>
        <w:fldChar w:fldCharType="separate"/>
      </w:r>
      <w:r w:rsidR="00E15861" w:rsidRPr="00E15861">
        <w:rPr>
          <w:rFonts w:ascii="Times New Roman" w:hAnsi="Times New Roman" w:cs="Times New Roman"/>
          <w:sz w:val="24"/>
        </w:rPr>
        <w:t>[58]</w:t>
      </w:r>
      <w:r w:rsidR="00E15861" w:rsidRPr="00BB0205">
        <w:rPr>
          <w:rFonts w:ascii="Times New Roman" w:hAnsi="Times New Roman" w:cs="Times New Roman"/>
          <w:sz w:val="24"/>
          <w:szCs w:val="24"/>
        </w:rPr>
        <w:fldChar w:fldCharType="end"/>
      </w:r>
      <w:r w:rsidR="00EA7177">
        <w:rPr>
          <w:rFonts w:ascii="Times New Roman" w:hAnsi="Times New Roman" w:cs="Times New Roman"/>
          <w:sz w:val="24"/>
          <w:szCs w:val="24"/>
        </w:rPr>
        <w:t>.</w:t>
      </w:r>
      <w:r w:rsidR="00E15861" w:rsidRPr="00BB0205">
        <w:rPr>
          <w:rFonts w:ascii="Times New Roman" w:hAnsi="Times New Roman" w:cs="Times New Roman"/>
          <w:sz w:val="24"/>
          <w:szCs w:val="24"/>
        </w:rPr>
        <w:t xml:space="preserve"> It is simple to create calcium phosphate nanoparticles since it is non-toxic, biodegradable, inexpensive to make, and demonstrates pH-dependent solubility, which is significan</w:t>
      </w:r>
      <w:r w:rsidR="00EA7177">
        <w:rPr>
          <w:rFonts w:ascii="Times New Roman" w:hAnsi="Times New Roman" w:cs="Times New Roman"/>
          <w:sz w:val="24"/>
          <w:szCs w:val="24"/>
        </w:rPr>
        <w:t xml:space="preserve">tly different from alum powders </w:t>
      </w:r>
      <w:r w:rsidR="00E15861"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YgAG7ccm","properties":{"formattedCitation":"[59]","plainCitation":"[59]","noteIndex":0},"citationItems":[{"id":"z2YFmZWn/uZ215Q5y","uris":["http://www.mendeley.com/documents/?uuid=bed60b42-a3ab-496d-a5f6-4f1a0ea8032d"],"itemData":{"DOI":"10.1080/14760584.2017.1355733","ISSN":"17448395","PMID":"28712326","abstract":"Introduction: Adjuvants are essential components in vaccine formulations to induce robust immunity against pathogens. The most widely used adjuvants in human vaccines are aluminum salts, that can effectively elicit a T helper type-2 (Th2)-biased humoral immune response for producing a high antibody titer but with a limited cellular immune response. Biocompatible calcium phosphate nanoparticles (CaP-NPs) with tunable characteristics have potentials to function as adjuvants for inducing more balanced T helper type-1 (Th1) and Th2 immune responses. Areas covered: Here we review the preparation procedures and characteristics of CaP-NPs. The process can be well-controlled and readily scaled up. Antigen loading can take place as encapsulation during the particle formation or as passive adsorption post particle formation. Different modalities of immunogens were tested with CaP-NPs as adjuvants. The possible mechanisms of the CaP-NP-based adjuvants are discussed. Expert commentary: With good adjuvant effects and safety profiles, CaP-NPs have the potentials to be a new generation vaccine adjuvant. A more in-depth understanding of the mechanisms of their adjuvanticity could facilitate the process optimization for making adjuvants with preferred characteristics. Interdisciplinary collaborations are essential for testing the biocompatible CaP-NPs in human vaccines for clinical development and eventually for use in marketed vaccines.","author":[{"dropping-particle":"","family":"Lin","given":"Yahua","non-dropping-particle":"","parse-names":false,"suffix":""},{"dropping-particle":"","family":"Wang","given":"Xin","non-dropping-particle":"","parse-names":false,"suffix":""},{"dropping-particle":"","family":"Huang","given":"Xiaofen","non-dropping-particle":"","parse-names":false,"suffix":""},{"dropping-particle":"","family":"Zhang","given":"Jun","non-dropping-particle":"","parse-names":false,"suffix":""},{"dropping-particle":"","family":"Xia","given":"Ningshao","non-dropping-particle":"","parse-names":false,"suffix":""},{"dropping-particle":"","family":"Zhao","given":"Qinjian","non-dropping-particle":"","parse-names":false,"suffix":""}],"container-title":"Expert Review of Vaccines","id":"ITEM-1","issue":"9","issued":{"date-parts":[["2017"]]},"page":"895-906","publisher":"Taylor &amp; Francis","title":"Calcium phosphate nanoparticles as a new generation vaccine adjuvant","type":"article-journal","volume":"16"}}],"schema":"https://github.com/citation-style-language/schema/raw/master/csl-citation.json"} </w:instrText>
      </w:r>
      <w:r w:rsidR="00E15861" w:rsidRPr="00BB0205">
        <w:rPr>
          <w:rFonts w:ascii="Times New Roman" w:hAnsi="Times New Roman" w:cs="Times New Roman"/>
          <w:sz w:val="24"/>
          <w:szCs w:val="24"/>
        </w:rPr>
        <w:fldChar w:fldCharType="separate"/>
      </w:r>
      <w:r w:rsidR="00E15861" w:rsidRPr="00E15861">
        <w:rPr>
          <w:rFonts w:ascii="Times New Roman" w:hAnsi="Times New Roman" w:cs="Times New Roman"/>
          <w:sz w:val="24"/>
        </w:rPr>
        <w:t>[59]</w:t>
      </w:r>
      <w:r w:rsidR="00E15861" w:rsidRPr="00BB0205">
        <w:rPr>
          <w:rFonts w:ascii="Times New Roman" w:hAnsi="Times New Roman" w:cs="Times New Roman"/>
          <w:sz w:val="24"/>
          <w:szCs w:val="24"/>
        </w:rPr>
        <w:fldChar w:fldCharType="end"/>
      </w:r>
      <w:r w:rsidR="00EA7177">
        <w:rPr>
          <w:rFonts w:ascii="Times New Roman" w:hAnsi="Times New Roman" w:cs="Times New Roman"/>
          <w:sz w:val="24"/>
          <w:szCs w:val="24"/>
        </w:rPr>
        <w:t>.</w:t>
      </w:r>
      <w:r w:rsidR="00E15861" w:rsidRPr="00BB0205">
        <w:rPr>
          <w:rFonts w:ascii="Times New Roman" w:hAnsi="Times New Roman" w:cs="Times New Roman"/>
          <w:sz w:val="24"/>
          <w:szCs w:val="24"/>
        </w:rPr>
        <w:t xml:space="preserve"> Also, it is clear that calcium nanoparticles shield antigen cargo from early proteolytic and enzymatic degradation as well as blocking reticulo</w:t>
      </w:r>
      <w:r w:rsidR="00EA7177">
        <w:rPr>
          <w:rFonts w:ascii="Times New Roman" w:hAnsi="Times New Roman" w:cs="Times New Roman"/>
          <w:sz w:val="24"/>
          <w:szCs w:val="24"/>
        </w:rPr>
        <w:t xml:space="preserve">histocytic system removal (RHS) </w:t>
      </w:r>
      <w:r w:rsidR="00E15861"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CkUWGgXB","properties":{"formattedCitation":"[60]","plainCitation":"[60]","noteIndex":0},"citationItems":[{"id":"z2YFmZWn/ueVQoTDQ","uris":["http://www.mendeley.com/documents/?uuid=86080da6-9d78-41f7-b234-0b6a23d107a1"],"itemData":{"DOI":"10.1208/s12248-015-9720-1","ISSN":"15507416","PMID":"25613459","author":[{"dropping-particle":"","family":"Salem","given":"Aliasger K.","non-dropping-particle":"","parse-names":false,"suffix":""}],"container-title":"AAPS Journal","id":"ITEM-1","issue":"2","issued":{"date-parts":[["2015"]]},"page":"289-291","title":"Nanoparticles in Vaccine Delivery","type":"article-journal","volume":"17"}}],"schema":"https://github.com/citation-style-language/schema/raw/master/csl-citation.json"} </w:instrText>
      </w:r>
      <w:r w:rsidR="00E15861" w:rsidRPr="00BB0205">
        <w:rPr>
          <w:rFonts w:ascii="Times New Roman" w:hAnsi="Times New Roman" w:cs="Times New Roman"/>
          <w:sz w:val="24"/>
          <w:szCs w:val="24"/>
        </w:rPr>
        <w:fldChar w:fldCharType="separate"/>
      </w:r>
      <w:r w:rsidR="00E15861" w:rsidRPr="00E15861">
        <w:rPr>
          <w:rFonts w:ascii="Times New Roman" w:hAnsi="Times New Roman" w:cs="Times New Roman"/>
          <w:sz w:val="24"/>
        </w:rPr>
        <w:t>[60]</w:t>
      </w:r>
      <w:r w:rsidR="00E15861" w:rsidRPr="00BB0205">
        <w:rPr>
          <w:rFonts w:ascii="Times New Roman" w:hAnsi="Times New Roman" w:cs="Times New Roman"/>
          <w:sz w:val="24"/>
          <w:szCs w:val="24"/>
        </w:rPr>
        <w:fldChar w:fldCharType="end"/>
      </w:r>
      <w:r w:rsidR="00E15861" w:rsidRPr="00BB0205">
        <w:rPr>
          <w:rFonts w:ascii="Times New Roman" w:hAnsi="Times New Roman" w:cs="Times New Roman"/>
          <w:sz w:val="24"/>
          <w:szCs w:val="24"/>
        </w:rPr>
        <w:t>,</w:t>
      </w:r>
      <w:r w:rsidR="00E15861" w:rsidRPr="00BB0205">
        <w:rPr>
          <w:rFonts w:ascii="Times New Roman" w:hAnsi="Times New Roman" w:cs="Times New Roman"/>
          <w:sz w:val="24"/>
          <w:szCs w:val="24"/>
        </w:rPr>
        <w:fldChar w:fldCharType="begin" w:fldLock="1"/>
      </w:r>
      <w:r w:rsidR="00D41A7A">
        <w:rPr>
          <w:rFonts w:ascii="Times New Roman" w:hAnsi="Times New Roman" w:cs="Times New Roman"/>
          <w:sz w:val="24"/>
          <w:szCs w:val="24"/>
        </w:rPr>
        <w:instrText xml:space="preserve"> ADDIN ZOTERO_ITEM CSL_CITATION {"citationID":"a7mIG23J","properties":{"formattedCitation":"[61]","plainCitation":"[61]","noteIndex":0},"citationItems":[{"id":708,"uris":["http://zotero.org/users/10104235/items/LIUYIFBL"],"itemData":{"id":708,"type":"article-journal","abstract":"The poor access of therapeutic drugs and genetic material into the central nervous system due to the presence of the blood–brain barrier often limits the development of effective noninvasive treatments and diagnoses of neurological disorders. Moreover, the delivery of genetic material into neuronal cells remains a challenge because of the intrinsic difficulty in transfecting this cell type. Nanotechnology has arisen as a promising tool to provide solutions for this problem. This review will cover the different approaches that have been developed to deliver drugs and genetic material efficiently to the central nervous system as well as the main nanomaterials used to image the central nervous system and diagnose its disorders.","container-title":"Nanomedicine","DOI":"10.2217/nnm.16.15","ISSN":"1743-5889","issue":"7","note":"publisher: Future Medicine","page":"833-849","source":"futuremedicine.com (Atypon)","title":"Nanoparticles for brain-specific drug and genetic material delivery, imaging and diagnosis","volume":"11","author":[{"family":"Posadas","given":"Inmaculada"},{"family":"Monteagudo","given":"Silvia"},{"family":"Ceña","given":"Valentín"}],"issued":{"date-parts":[["2016",4]]}}}],"schema":"https://github.com/citation-style-language/schema/raw/master/csl-citation.json"} </w:instrText>
      </w:r>
      <w:r w:rsidR="00E15861" w:rsidRPr="00BB0205">
        <w:rPr>
          <w:rFonts w:ascii="Times New Roman" w:hAnsi="Times New Roman" w:cs="Times New Roman"/>
          <w:sz w:val="24"/>
          <w:szCs w:val="24"/>
        </w:rPr>
        <w:fldChar w:fldCharType="separate"/>
      </w:r>
      <w:r w:rsidR="00D41A7A" w:rsidRPr="00D41A7A">
        <w:rPr>
          <w:rFonts w:ascii="Times New Roman" w:hAnsi="Times New Roman" w:cs="Times New Roman"/>
          <w:sz w:val="24"/>
        </w:rPr>
        <w:t>[61]</w:t>
      </w:r>
      <w:r w:rsidR="00E15861" w:rsidRPr="00BB0205">
        <w:rPr>
          <w:rFonts w:ascii="Times New Roman" w:hAnsi="Times New Roman" w:cs="Times New Roman"/>
          <w:sz w:val="24"/>
          <w:szCs w:val="24"/>
        </w:rPr>
        <w:fldChar w:fldCharType="end"/>
      </w:r>
      <w:r w:rsidR="00EA7177">
        <w:rPr>
          <w:rFonts w:ascii="Times New Roman" w:hAnsi="Times New Roman" w:cs="Times New Roman"/>
          <w:sz w:val="24"/>
          <w:szCs w:val="24"/>
        </w:rPr>
        <w:t>.</w:t>
      </w:r>
      <w:r w:rsidR="00E15861" w:rsidRPr="00BB0205">
        <w:rPr>
          <w:rFonts w:ascii="Times New Roman" w:hAnsi="Times New Roman" w:cs="Times New Roman"/>
          <w:sz w:val="24"/>
          <w:szCs w:val="24"/>
        </w:rPr>
        <w:t xml:space="preserve"> Cap is a good candidate to be a vaccine adjuvant since it is simple to functionalize with different adjuvants</w:t>
      </w:r>
      <w:r w:rsidR="00EA7177">
        <w:rPr>
          <w:rFonts w:ascii="Times New Roman" w:hAnsi="Times New Roman" w:cs="Times New Roman"/>
          <w:sz w:val="24"/>
          <w:szCs w:val="24"/>
        </w:rPr>
        <w:t xml:space="preserve"> </w:t>
      </w:r>
      <w:r w:rsidR="00E15861"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crHK4kaJ","properties":{"formattedCitation":"[62]","plainCitation":"[62]","noteIndex":0},"citationItems":[{"id":"z2YFmZWn/pTm6woKp","uris":["http://www.mendeley.com/documents/?uuid=1732d3ea-a5f8-418a-825a-f10f86a6c418"],"itemData":{"DOI":"10.1016/j.jconrel.2013.08.021","ISSN":"01683659","PMID":"24004885","abstract":"Immunotherapy has shown the potential to become an essential component of the successful treatment of various malignancies. In many cases, such as in melanoma, however, induction of a potent and specific T-cell response against the endogenous antigen or self-antigen still remains a major challenge. To induce a potent MHC I-restricted cytotoxic T-lymphocyte (CTL) response, cytosol delivery of an exogenous antigen into dendritic cells is preferred, if not required. Lipid-calcium-phosphate (LCP) nanoparticles represent a new class of intracellular delivery systems for impermeable drugs. We are interested in exploring the potential of LCP NPs for use as a peptide vaccine delivery system for cancer therapy. To increase the encapsulation of Trp2 peptide into the calcium phosphate precipitate core of LCP, two phosphor-serine residues were added to the N-terminal of the peptide (p-Trp2). CpG ODN was also co-encapsulated with p-Trp2 as an adjuvant. The NPs were further modified with mannose to enhance and prolong the cargo deposit into the lymph nodes (LNs), which ensured persistent antigen loading and stimulation. Compared with free Trp2 peptide/CpG, vaccination with LCP encapsulating p-Trp2 and CpG resulted in superior inhibition of tumor growth in both B16F10 subcutaneous and lung metastasis models. An IFN-γ production assay and in vivo CTL response study revealed that the improved efficacy was a result of a Trp2-specific immune response. Thus, encapsulation of phospho-peptide antigens into LCP may be a promising strategy for enhancing the immunogenicity of poorly immunogenic self-antigens for cancer therapy. © 2013 Elsevier B.V.","author":[{"dropping-particle":"","family":"Xu","given":"Zhenghong","non-dropping-particle":"","parse-names":false,"suffix":""},{"dropping-particle":"","family":"Ramishetti","given":"Srinivas","non-dropping-particle":"","parse-names":false,"suffix":""},{"dropping-particle":"","family":"Tseng","given":"Yu Cheng","non-dropping-particle":"","parse-names":false,"suffix":""},{"dropping-particle":"","family":"Guo","given":"Shutao","non-dropping-particle":"","parse-names":false,"suffix":""},{"dropping-particle":"","family":"Wang","given":"Yuhua","non-dropping-particle":"","parse-names":false,"suffix":""},{"dropping-particle":"","family":"Huang","given":"Leaf","non-dropping-particle":"","parse-names":false,"suffix":""}],"container-title":"Journal of Controlled Release","id":"ITEM-1","issue":"1","issued":{"date-parts":[["2013"]]},"page":"259-265","publisher":"Elsevier B.V.","title":"Multifunctional nanoparticles co-delivering Trp2 peptide and CpG adjuvant induce potent cytotoxic T-lymphocyte response against melanoma and its lung metastasis","type":"article-journal","volume":"172"}}],"schema":"https://github.com/citation-style-language/schema/raw/master/csl-citation.json"} </w:instrText>
      </w:r>
      <w:r w:rsidR="00E15861" w:rsidRPr="00BB0205">
        <w:rPr>
          <w:rFonts w:ascii="Times New Roman" w:hAnsi="Times New Roman" w:cs="Times New Roman"/>
          <w:sz w:val="24"/>
          <w:szCs w:val="24"/>
        </w:rPr>
        <w:fldChar w:fldCharType="separate"/>
      </w:r>
      <w:r w:rsidR="00E15861" w:rsidRPr="00E15861">
        <w:rPr>
          <w:rFonts w:ascii="Times New Roman" w:hAnsi="Times New Roman" w:cs="Times New Roman"/>
          <w:sz w:val="24"/>
        </w:rPr>
        <w:t>[62]</w:t>
      </w:r>
      <w:r w:rsidR="00E15861" w:rsidRPr="00BB0205">
        <w:rPr>
          <w:rFonts w:ascii="Times New Roman" w:hAnsi="Times New Roman" w:cs="Times New Roman"/>
          <w:sz w:val="24"/>
          <w:szCs w:val="24"/>
        </w:rPr>
        <w:fldChar w:fldCharType="end"/>
      </w:r>
      <w:r w:rsidR="00E15861" w:rsidRPr="00BB0205">
        <w:rPr>
          <w:rFonts w:ascii="Times New Roman" w:hAnsi="Times New Roman" w:cs="Times New Roman"/>
          <w:sz w:val="24"/>
          <w:szCs w:val="24"/>
        </w:rPr>
        <w:t>,</w:t>
      </w:r>
      <w:r w:rsidR="00E15861"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PRToQyNt","properties":{"formattedCitation":"[63]","plainCitation":"[63]","noteIndex":0},"citationItems":[{"id":"z2YFmZWn/pSwKXXMl","uris":["http://www.mendeley.com/documents/?uuid=2faf9691-4a42-4632-a463-0c7c401bf291"],"itemData":{"DOI":"10.1021/nn500216y","ISSN":"1936086X","PMID":"24580381","abstract":"Achievement of potent immunoresponses against self/tumor antigens and effective therapeutic outcome against advanced tumors remain major challenges in cancer immunotherapy. The specificity and efficiency of two nanoparticle-based delivery systems, lipid-calcium-phosphate (LCP) nanoparticle (NP) and liposome-protamine-hyaluronic acid (LPH) NP, provide us an opportunity to address both challenges. A mannose-modified LCP NP delivered both tumor antigen (Trp 2 peptide) and adjuvant (CpG oligonucleotide) to the dendritic cells and elicited a potent, systemic immune response regardless of the existence or the stage of tumors in the host. This vaccine was less effective, however, against later stage B16F10 melanoma in a subcutaneous syngeneic model. Mechanistic follow-up studies suggest that elevated levels of immune-suppressive cytokines within the tumor microenvironment, such as TGF-β, might be responsible. We strategically augment the efficacy of LCP vaccine on an advanced tumor by silencing TGF-β in tumor cells. The delivery of siRNA using LPH NP resulted in about 50% knockdown of TGF-β in the late stage tumor microenvironment. TGF-β down-regulation boosted the vaccine efficacy and inhibited tumor growth by 52% compared with vaccine treatment alone, as a result of increased levels of tumor infiltrating CD8+ T cells and decreased level of regulatory T cells. Combination of systemic induction of antigen-specific immune response with LCP vaccine and targeted modification of tumor microenvironment with LPH NP offers a flexible and powerful platform for both mechanism study and immunotherapeutic strategy development. © 2014 American Chemical Society.","author":[{"dropping-particle":"","family":"Xu","given":"Zhenghong","non-dropping-particle":"","parse-names":false,"suffix":""},{"dropping-particle":"","family":"Wang","given":"Yuhua","non-dropping-particle":"","parse-names":false,"suffix":""},{"dropping-particle":"","family":"Zhang","given":"Lu","non-dropping-particle":"","parse-names":false,"suffix":""},{"dropping-particle":"","family":"Huang","given":"Leaf","non-dropping-particle":"","parse-names":false,"suffix":""}],"container-title":"ACS Nano","id":"ITEM-1","issue":"4","issued":{"date-parts":[["2014"]]},"page":"3636-3645","title":"Nanoparticle-delivered transforming growth factor-β siRNA enhances vaccination against advanced melanoma by modifying tumor microenvironment","type":"article-journal","volume":"8"}}],"schema":"https://github.com/citation-style-language/schema/raw/master/csl-citation.json"} </w:instrText>
      </w:r>
      <w:r w:rsidR="00E15861" w:rsidRPr="00BB0205">
        <w:rPr>
          <w:rFonts w:ascii="Times New Roman" w:hAnsi="Times New Roman" w:cs="Times New Roman"/>
          <w:sz w:val="24"/>
          <w:szCs w:val="24"/>
        </w:rPr>
        <w:fldChar w:fldCharType="separate"/>
      </w:r>
      <w:r w:rsidR="00E15861" w:rsidRPr="00E15861">
        <w:rPr>
          <w:rFonts w:ascii="Times New Roman" w:hAnsi="Times New Roman" w:cs="Times New Roman"/>
          <w:sz w:val="24"/>
        </w:rPr>
        <w:t>[63]</w:t>
      </w:r>
      <w:r w:rsidR="00E15861" w:rsidRPr="00BB0205">
        <w:rPr>
          <w:rFonts w:ascii="Times New Roman" w:hAnsi="Times New Roman" w:cs="Times New Roman"/>
          <w:sz w:val="24"/>
          <w:szCs w:val="24"/>
        </w:rPr>
        <w:fldChar w:fldCharType="end"/>
      </w:r>
      <w:r w:rsidR="00EA7177">
        <w:rPr>
          <w:rFonts w:ascii="Times New Roman" w:hAnsi="Times New Roman" w:cs="Times New Roman"/>
          <w:sz w:val="24"/>
          <w:szCs w:val="24"/>
        </w:rPr>
        <w:t>.</w:t>
      </w:r>
    </w:p>
    <w:p w:rsidR="00EA7177" w:rsidRDefault="00EA7177" w:rsidP="00EA7177">
      <w:pPr>
        <w:pStyle w:val="ListParagraph"/>
        <w:numPr>
          <w:ilvl w:val="1"/>
          <w:numId w:val="2"/>
        </w:numPr>
        <w:spacing w:line="360" w:lineRule="auto"/>
        <w:jc w:val="both"/>
        <w:rPr>
          <w:rFonts w:ascii="Times New Roman" w:hAnsi="Times New Roman" w:cs="Times New Roman"/>
          <w:b/>
          <w:bCs/>
          <w:sz w:val="24"/>
          <w:szCs w:val="24"/>
        </w:rPr>
      </w:pPr>
      <w:r w:rsidRPr="00EA7177">
        <w:rPr>
          <w:rFonts w:ascii="Times New Roman" w:hAnsi="Times New Roman" w:cs="Times New Roman"/>
          <w:b/>
          <w:bCs/>
          <w:sz w:val="24"/>
          <w:szCs w:val="24"/>
        </w:rPr>
        <w:lastRenderedPageBreak/>
        <w:t>Antigen loading strategies for CaPNPs:</w:t>
      </w:r>
    </w:p>
    <w:p w:rsidR="00EA7177" w:rsidRPr="00EA7177" w:rsidRDefault="00EA7177" w:rsidP="00EA7177">
      <w:pPr>
        <w:spacing w:line="360" w:lineRule="auto"/>
        <w:jc w:val="both"/>
        <w:rPr>
          <w:rFonts w:ascii="Times New Roman" w:hAnsi="Times New Roman" w:cs="Times New Roman"/>
          <w:b/>
          <w:bCs/>
          <w:sz w:val="24"/>
          <w:szCs w:val="24"/>
        </w:rPr>
      </w:pPr>
      <w:r w:rsidRPr="00EA7177">
        <w:rPr>
          <w:rFonts w:ascii="Times New Roman" w:hAnsi="Times New Roman" w:cs="Times New Roman"/>
          <w:sz w:val="24"/>
          <w:szCs w:val="24"/>
        </w:rPr>
        <w:t>Strong bonds between the antigen and nanoparticle are necessary for nanoparticles to work well as a vaccination adjuvant. For this objective, adsorption, encapsulation, co-mixture, and chemical conjugation are primarily used. The most widely used techniques for antigen loading in nanoparticles are adsorption and encapsulation, which are accomplished by charge attraction and hydrophobic contact</w:t>
      </w:r>
      <w:r>
        <w:rPr>
          <w:rFonts w:ascii="Times New Roman" w:hAnsi="Times New Roman" w:cs="Times New Roman"/>
          <w:sz w:val="24"/>
          <w:szCs w:val="24"/>
        </w:rPr>
        <w:t xml:space="preserve"> </w:t>
      </w:r>
      <w:r w:rsidRPr="00EA7177">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SuJZLbbc","properties":{"formattedCitation":"[64]","plainCitation":"[64]","noteIndex":0},"citationItems":[{"id":"z2YFmZWn/4tiBP4bF","uris":["http://www.mendeley.com/documents/?uuid=ca038d9f-6b30-4dff-8049-07fedc7ee6a1"],"itemData":{"DOI":"10.1016/j.vaccine.2013.11.069","ISSN":"0264410X","PMID":"24295808","abstract":"Nanotechnology increasingly plays a significant role in vaccine development. As vaccine development orientates toward less immunogenic \"minimalist\" compositions, formulations that boost antigen effectiveness are increasingly needed. The use of nanoparticles in vaccine formulations allows not only improved antigen stability and immunogenicity, but also targeted delivery and slow release. A number of nanoparticle vaccines varying in composition, size, shape, and surface properties have been approved for human use and the number of candidates is increasing. However, challenges remain due to a lack of fundamental understanding regarding the in vivo behavior of nanoparticles, which can operate as either a delivery system to enhance antigen processing and/or as an immunostimulant adjuvant to activate or enhance immunity. This review provides a broad overview of recent advances in prophylactic nanovaccinology. Types of nanoparticles used are outlined and their interaction with immune cells and the biosystem are discussed. Increased knowledge and fundamental understanding of nanoparticle mechanism of action in both immunostimulatory and delivery modes, and better understanding of in vivo biodistribution and fate, are urgently required, and will accelerate the rational design of nanoparticle-containing vaccines. © 2013 The Authors.","author":[{"dropping-particle":"","family":"Zhao","given":"Liang","non-dropping-particle":"","parse-names":false,"suffix":""},{"dropping-particle":"","family":"Seth","given":"Arjun","non-dropping-particle":"","parse-names":false,"suffix":""},{"dropping-particle":"","family":"Wibowo","given":"Nani","non-dropping-particle":"","parse-names":false,"suffix":""},{"dropping-particle":"","family":"Zhao","given":"Chun Xia","non-dropping-particle":"","parse-names":false,"suffix":""},{"dropping-particle":"","family":"Mitter","given":"Neena","non-dropping-particle":"","parse-names":false,"suffix":""},{"dropping-particle":"","family":"Yu","given":"Chengzhong","non-dropping-particle":"","parse-names":false,"suffix":""},{"dropping-particle":"","family":"Middelberg","given":"Anton P.J.","non-dropping-particle":"","parse-names":false,"suffix":""}],"container-title":"Vaccine","id":"ITEM-1","issue":"3","issued":{"date-parts":[["2014"]]},"page":"327-337","publisher":"Elsevier Ltd","title":"Nanoparticle vaccines","type":"article-journal","volume":"32"}}],"schema":"https://github.com/citation-style-language/schema/raw/master/csl-citation.json"} </w:instrText>
      </w:r>
      <w:r w:rsidRPr="00EA7177">
        <w:rPr>
          <w:rFonts w:ascii="Times New Roman" w:hAnsi="Times New Roman" w:cs="Times New Roman"/>
          <w:sz w:val="24"/>
          <w:szCs w:val="24"/>
        </w:rPr>
        <w:fldChar w:fldCharType="separate"/>
      </w:r>
      <w:r w:rsidR="001811F9" w:rsidRPr="001811F9">
        <w:rPr>
          <w:rFonts w:ascii="Times New Roman" w:hAnsi="Times New Roman" w:cs="Times New Roman"/>
          <w:sz w:val="24"/>
        </w:rPr>
        <w:t>[64]</w:t>
      </w:r>
      <w:r w:rsidRPr="00EA7177">
        <w:rPr>
          <w:rFonts w:ascii="Times New Roman" w:hAnsi="Times New Roman" w:cs="Times New Roman"/>
          <w:sz w:val="24"/>
          <w:szCs w:val="24"/>
        </w:rPr>
        <w:fldChar w:fldCharType="end"/>
      </w:r>
      <w:r>
        <w:rPr>
          <w:rFonts w:ascii="Times New Roman" w:hAnsi="Times New Roman" w:cs="Times New Roman"/>
          <w:sz w:val="24"/>
          <w:szCs w:val="24"/>
        </w:rPr>
        <w:t>.</w:t>
      </w:r>
      <w:r w:rsidRPr="00EA7177">
        <w:rPr>
          <w:rFonts w:ascii="Times New Roman" w:hAnsi="Times New Roman" w:cs="Times New Roman"/>
          <w:sz w:val="24"/>
          <w:szCs w:val="24"/>
        </w:rPr>
        <w:t xml:space="preserve"> The weak interaction caused by salt concentrations, exogenous lipids, and proteins that displace the antigen at the injection site is a drawback of the adsorption method. This can result in a burst release of antigen from NPs in vivo or a sudden release away from</w:t>
      </w:r>
      <w:r>
        <w:rPr>
          <w:rFonts w:ascii="Times New Roman" w:hAnsi="Times New Roman" w:cs="Times New Roman"/>
          <w:sz w:val="24"/>
          <w:szCs w:val="24"/>
        </w:rPr>
        <w:t xml:space="preserve"> the APC, which lowers immunity </w:t>
      </w:r>
      <w:r w:rsidRPr="00EA7177">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3YMrkVRu","properties":{"formattedCitation":"[65]","plainCitation":"[65]","noteIndex":0},"citationItems":[{"id":"z2YFmZWn/1XsdubKI","uris":["http://www.mendeley.com/documents/?uuid=88fcf746-1cee-4b2f-8dd8-258bda8a7947"],"itemData":{"DOI":"10.1021/acs.chemrev.5b00346","author":[{"dropping-particle":"","family":"Kamaly","given":"Nazila","non-dropping-particle":"","parse-names":false,"suffix":""},{"dropping-particle":"","family":"Yameen","given":"Basit","non-dropping-particle":"","parse-names":false,"suffix":""},{"dropping-particle":"","family":"Wu","given":"Jun","non-dropping-particle":"","parse-names":false,"suffix":""},{"dropping-particle":"","family":"Farokhzad","given":"Omid C","non-dropping-particle":"","parse-names":false,"suffix":""}],"id":"ITEM-1","issued":{"date-parts":[["2015"]]},"title":"Degradable Controlled-Release Polymers and Polymeric Nanoparticles : Mechanisms of Controlling Drug Release","type":"article-journal"}}],"schema":"https://github.com/citation-style-language/schema/raw/master/csl-citation.json"} </w:instrText>
      </w:r>
      <w:r w:rsidRPr="00EA7177">
        <w:rPr>
          <w:rFonts w:ascii="Times New Roman" w:hAnsi="Times New Roman" w:cs="Times New Roman"/>
          <w:sz w:val="24"/>
          <w:szCs w:val="24"/>
        </w:rPr>
        <w:fldChar w:fldCharType="separate"/>
      </w:r>
      <w:r w:rsidR="001811F9" w:rsidRPr="001811F9">
        <w:rPr>
          <w:rFonts w:ascii="Times New Roman" w:hAnsi="Times New Roman" w:cs="Times New Roman"/>
          <w:sz w:val="24"/>
        </w:rPr>
        <w:t>[65]</w:t>
      </w:r>
      <w:r w:rsidRPr="00EA7177">
        <w:rPr>
          <w:rFonts w:ascii="Times New Roman" w:hAnsi="Times New Roman" w:cs="Times New Roman"/>
          <w:sz w:val="24"/>
          <w:szCs w:val="24"/>
        </w:rPr>
        <w:fldChar w:fldCharType="end"/>
      </w:r>
      <w:r>
        <w:rPr>
          <w:rFonts w:ascii="Times New Roman" w:hAnsi="Times New Roman" w:cs="Times New Roman"/>
          <w:sz w:val="24"/>
          <w:szCs w:val="24"/>
        </w:rPr>
        <w:t>.</w:t>
      </w:r>
      <w:r w:rsidRPr="00EA7177">
        <w:rPr>
          <w:rFonts w:ascii="Times New Roman" w:hAnsi="Times New Roman" w:cs="Times New Roman"/>
          <w:sz w:val="24"/>
          <w:szCs w:val="24"/>
        </w:rPr>
        <w:t xml:space="preserve"> The main factor influencing surface adsorption is the electrostatic interact</w:t>
      </w:r>
      <w:r>
        <w:rPr>
          <w:rFonts w:ascii="Times New Roman" w:hAnsi="Times New Roman" w:cs="Times New Roman"/>
          <w:sz w:val="24"/>
          <w:szCs w:val="24"/>
        </w:rPr>
        <w:t>ion between the antigen and CaP</w:t>
      </w:r>
      <w:r w:rsidRPr="00EA7177">
        <w:rPr>
          <w:rFonts w:ascii="Times New Roman" w:hAnsi="Times New Roman" w:cs="Times New Roman"/>
          <w:sz w:val="24"/>
          <w:szCs w:val="24"/>
        </w:rPr>
        <w:t>NPs. For instance, the electrostatic interaction between the Ca2+ and PO4 3 anions of HAP and the COO and NH4 + cations of the protein antigen causes the adsorption of bovine serum albumin (BSA), oval</w:t>
      </w:r>
      <w:r>
        <w:rPr>
          <w:rFonts w:ascii="Times New Roman" w:hAnsi="Times New Roman" w:cs="Times New Roman"/>
          <w:sz w:val="24"/>
          <w:szCs w:val="24"/>
        </w:rPr>
        <w:t xml:space="preserve">bumin (OVA), or lysozyme on HAp </w:t>
      </w:r>
      <w:r w:rsidRPr="00EA7177">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dYOWet00","properties":{"formattedCitation":"[66]","plainCitation":"[66]","noteIndex":0},"citationItems":[{"id":"z2YFmZWn/E1FecfR0","uris":["http://www.mendeley.com/documents/?uuid=2124ff17-e823-4c10-a0ca-72be78792621"],"itemData":{"DOI":"10.1016/j.mseb.2007.09.006","author":[{"dropping-particle":"","family":"Boonsongrit","given":"Yaowalak","non-dropping-particle":"","parse-names":false,"suffix":""},{"dropping-particle":"","family":"Abe","given":"Hiroya","non-dropping-particle":"","parse-names":false,"suffix":""},{"dropping-particle":"","family":"Sato","given":"Kazuyoshi","non-dropping-particle":"","parse-names":false,"suffix":""},{"dropping-particle":"","family":"Naito","given":"Makio","non-dropping-particle":"","parse-names":false,"suffix":""},{"dropping-particle":"","family":"Yoshimura","given":"Masahiro","non-dropping-particle":"","parse-names":false,"suffix":""},{"dropping-particle":"","family":"Ichikawa","given":"Hideki","non-dropping-particle":"","parse-names":false,"suffix":""},{"dropping-particle":"","family":"Fukumori","given":"Yoshinobu","non-dropping-particle":"","parse-names":false,"suffix":""}],"id":"ITEM-1","issued":{"date-parts":[["2008"]]},"page":"162-165","title":"Controlled release of bovine serum albumin from hydroxyapatite microspheres for protein delivery system","type":"article-journal","volume":"148"}}],"schema":"https://github.com/citation-style-language/schema/raw/master/csl-citation.json"} </w:instrText>
      </w:r>
      <w:r w:rsidRPr="00EA7177">
        <w:rPr>
          <w:rFonts w:ascii="Times New Roman" w:hAnsi="Times New Roman" w:cs="Times New Roman"/>
          <w:sz w:val="24"/>
          <w:szCs w:val="24"/>
        </w:rPr>
        <w:fldChar w:fldCharType="separate"/>
      </w:r>
      <w:r w:rsidR="001811F9" w:rsidRPr="001811F9">
        <w:rPr>
          <w:rFonts w:ascii="Times New Roman" w:hAnsi="Times New Roman" w:cs="Times New Roman"/>
          <w:sz w:val="24"/>
        </w:rPr>
        <w:t>[66]</w:t>
      </w:r>
      <w:r w:rsidRPr="00EA7177">
        <w:rPr>
          <w:rFonts w:ascii="Times New Roman" w:hAnsi="Times New Roman" w:cs="Times New Roman"/>
          <w:sz w:val="24"/>
          <w:szCs w:val="24"/>
        </w:rPr>
        <w:fldChar w:fldCharType="end"/>
      </w:r>
      <w:r>
        <w:rPr>
          <w:rFonts w:ascii="Times New Roman" w:hAnsi="Times New Roman" w:cs="Times New Roman"/>
          <w:sz w:val="24"/>
          <w:szCs w:val="24"/>
        </w:rPr>
        <w:t>.</w:t>
      </w:r>
    </w:p>
    <w:p w:rsidR="00EA7177" w:rsidRDefault="00EA7177" w:rsidP="00EA7177">
      <w:pPr>
        <w:spacing w:line="360" w:lineRule="auto"/>
        <w:jc w:val="both"/>
        <w:rPr>
          <w:rFonts w:ascii="Times New Roman" w:hAnsi="Times New Roman" w:cs="Times New Roman"/>
          <w:sz w:val="24"/>
          <w:szCs w:val="24"/>
        </w:rPr>
      </w:pPr>
      <w:r w:rsidRPr="00EA7177">
        <w:rPr>
          <w:rFonts w:ascii="Times New Roman" w:hAnsi="Times New Roman" w:cs="Times New Roman"/>
          <w:sz w:val="24"/>
          <w:szCs w:val="24"/>
        </w:rPr>
        <w:t xml:space="preserve">To achieve constant antigen release and delivery of all the antigen to </w:t>
      </w:r>
      <w:r w:rsidRPr="001D635B">
        <w:rPr>
          <w:rFonts w:ascii="Times New Roman" w:hAnsi="Times New Roman" w:cs="Times New Roman"/>
          <w:sz w:val="24"/>
          <w:szCs w:val="24"/>
        </w:rPr>
        <w:t xml:space="preserve">the </w:t>
      </w:r>
      <w:r w:rsidR="00A86590" w:rsidRPr="001D635B">
        <w:rPr>
          <w:rFonts w:ascii="Times New Roman" w:hAnsi="Times New Roman" w:cs="Times New Roman"/>
          <w:sz w:val="24"/>
          <w:szCs w:val="24"/>
        </w:rPr>
        <w:t>antigen-presenting cell (</w:t>
      </w:r>
      <w:r w:rsidRPr="001D635B">
        <w:rPr>
          <w:rFonts w:ascii="Times New Roman" w:hAnsi="Times New Roman" w:cs="Times New Roman"/>
          <w:sz w:val="24"/>
          <w:szCs w:val="24"/>
        </w:rPr>
        <w:t>APC</w:t>
      </w:r>
      <w:r w:rsidR="00A86590" w:rsidRPr="001D635B">
        <w:rPr>
          <w:rFonts w:ascii="Times New Roman" w:hAnsi="Times New Roman" w:cs="Times New Roman"/>
          <w:sz w:val="24"/>
          <w:szCs w:val="24"/>
        </w:rPr>
        <w:t>)</w:t>
      </w:r>
      <w:r w:rsidRPr="001D635B">
        <w:rPr>
          <w:rFonts w:ascii="Times New Roman" w:hAnsi="Times New Roman" w:cs="Times New Roman"/>
          <w:sz w:val="24"/>
          <w:szCs w:val="24"/>
        </w:rPr>
        <w:t>, encapsulation and conjugation may be a suitable option. Generally speaking</w:t>
      </w:r>
      <w:r w:rsidRPr="00EA7177">
        <w:rPr>
          <w:rFonts w:ascii="Times New Roman" w:hAnsi="Times New Roman" w:cs="Times New Roman"/>
          <w:sz w:val="24"/>
          <w:szCs w:val="24"/>
        </w:rPr>
        <w:t xml:space="preserve">, encapsulation may be accomplished by combining antigens with chemical reagents and solvents during the NP synthesis step, producing a strong contact akin to chemical conjugation. As the antigen is not released until the NPs dissolve, this method can increase the effectiveness of antigen transfection by delivering the antigen where it is needed. In a precipitation synthesis, Dasgupta et al. encapsulated BSA protein by first integrating it with the Ca2+ solution before combining it with the PO4 3 aqueous solution. This produced 50–60 nm NPs that contained </w:t>
      </w:r>
      <w:r w:rsidR="001811F9">
        <w:rPr>
          <w:rFonts w:ascii="Times New Roman" w:hAnsi="Times New Roman" w:cs="Times New Roman"/>
          <w:sz w:val="24"/>
          <w:szCs w:val="24"/>
        </w:rPr>
        <w:t xml:space="preserve">up to 24% by weight BSA protein </w:t>
      </w:r>
      <w:r w:rsidRPr="00EA7177">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YUhG1SAD","properties":{"formattedCitation":"[67]","plainCitation":"[67]","noteIndex":0},"citationItems":[{"id":"z2YFmZWn/vgUcUIYa","uris":["http://www.mendeley.com/documents/?uuid=e4132aa4-0a6f-4af6-bd59-4071f6172b48"],"itemData":{"DOI":"10.1021/la903617e","author":[{"dropping-particle":"","family":"Dasgupta","given":"Sudip","non-dropping-particle":"","parse-names":false,"suffix":""},{"dropping-particle":"","family":"Banerjee","given":"Shashwat S","non-dropping-particle":"","parse-names":false,"suffix":""},{"dropping-particle":"","family":"Bandyopadhyay","given":"Amit","non-dropping-particle":"","parse-names":false,"suffix":""},{"dropping-particle":"","family":"Bose","given":"Susmita","non-dropping-particle":"","parse-names":false,"suffix":""}],"id":"ITEM-1","issue":"11","issued":{"date-parts":[["2010"]]},"page":"4958-4964","title":"Zn- and Mg-Doped Hydroxyapatite Nanoparticles for Controlled Release of Protein","type":"article-journal","volume":"26"}}],"schema":"https://github.com/citation-style-language/schema/raw/master/csl-citation.json"} </w:instrText>
      </w:r>
      <w:r w:rsidRPr="00EA7177">
        <w:rPr>
          <w:rFonts w:ascii="Times New Roman" w:hAnsi="Times New Roman" w:cs="Times New Roman"/>
          <w:sz w:val="24"/>
          <w:szCs w:val="24"/>
        </w:rPr>
        <w:fldChar w:fldCharType="separate"/>
      </w:r>
      <w:r w:rsidR="001811F9" w:rsidRPr="001811F9">
        <w:rPr>
          <w:rFonts w:ascii="Times New Roman" w:hAnsi="Times New Roman" w:cs="Times New Roman"/>
          <w:sz w:val="24"/>
        </w:rPr>
        <w:t>[67]</w:t>
      </w:r>
      <w:r w:rsidRPr="00EA7177">
        <w:rPr>
          <w:rFonts w:ascii="Times New Roman" w:hAnsi="Times New Roman" w:cs="Times New Roman"/>
          <w:sz w:val="24"/>
          <w:szCs w:val="24"/>
        </w:rPr>
        <w:fldChar w:fldCharType="end"/>
      </w:r>
      <w:r w:rsidR="001811F9">
        <w:rPr>
          <w:rFonts w:ascii="Times New Roman" w:hAnsi="Times New Roman" w:cs="Times New Roman"/>
          <w:sz w:val="24"/>
          <w:szCs w:val="24"/>
        </w:rPr>
        <w:t xml:space="preserve">. </w:t>
      </w:r>
      <w:r w:rsidRPr="00EA7177">
        <w:rPr>
          <w:rFonts w:ascii="Times New Roman" w:hAnsi="Times New Roman" w:cs="Times New Roman"/>
          <w:sz w:val="24"/>
          <w:szCs w:val="24"/>
        </w:rPr>
        <w:t>Using a hybrid encapsulating stabilisation technique, Chiu et al. (2012)</w:t>
      </w:r>
      <w:r w:rsidR="00892A5A">
        <w:rPr>
          <w:rFonts w:ascii="Times New Roman" w:hAnsi="Times New Roman" w:cs="Times New Roman"/>
          <w:sz w:val="24"/>
          <w:szCs w:val="24"/>
        </w:rPr>
        <w:t xml:space="preserve"> </w:t>
      </w:r>
      <w:r w:rsidR="00892A5A">
        <w:rPr>
          <w:rFonts w:ascii="Times New Roman" w:hAnsi="Times New Roman" w:cs="Times New Roman"/>
          <w:sz w:val="24"/>
          <w:szCs w:val="24"/>
        </w:rPr>
        <w:fldChar w:fldCharType="begin"/>
      </w:r>
      <w:r w:rsidR="00892A5A">
        <w:rPr>
          <w:rFonts w:ascii="Times New Roman" w:hAnsi="Times New Roman" w:cs="Times New Roman"/>
          <w:sz w:val="24"/>
          <w:szCs w:val="24"/>
        </w:rPr>
        <w:instrText xml:space="preserve"> ADDIN ZOTERO_ITEM CSL_CITATION {"citationID":"fr0itqja","properties":{"formattedCitation":"[68]","plainCitation":"[68]","noteIndex":0},"citationItems":[{"id":713,"uris":["http://zotero.org/users/10104235/items/9C6QNPDN"],"itemData":{"id":713,"type":"article-journal","abstract":"Calcium phosphate (CaP) polymorphs are nontoxic, biocompatible and hold promise in applications ranging from hard tissue regeneration to drug delivery and vaccine design. Yet, simple and robust routes for the synthesis of protein-coated CaP nanoparticles in the sub-100 nm size range remain elusive. Here, we used cell surface display to identify disulfide-constrained CaP binding peptides that, when inserted within the active site loop of Escherichia coli thioredoxin 1 (TrxA), readily and reproducibly drive the production of nanoparticles that are 50-70 nm in hydrodynamic diameter and consist of an approximately 25 nm amorphous calcium phosphate (ACP) core stabilized by the protein shell. Like bone and enamel proteins implicated in biological apatite formation, peptides supporting nanoparticle production were acidic. They also required presentation in a loop for high-affinity ACP binding as elimination of the disulfide bridge caused a nearly 3-fold increase in hydrodynamic diameters. When compared to a commercial aluminum phosphate adjuvant, the small core-shell assemblies led to a 3-fold increase in mice anti-TrxA titers 3 weeks postinjection, suggesting that they might be useful vehicles for adjuvanted antigen delivery to dendritic cells.","container-title":"Bioconjugate Chemistry","DOI":"10.1021/bc200654v","ISSN":"1520-4812","issue":"3","journalAbbreviation":"Bioconjug Chem","language":"eng","note":"PMID: 22263898\nPMCID: PMC3310268","page":"610-617","source":"PubMed","title":"Biomineralization and size control of stable calcium phosphate core-protein shell nanoparticles: potential for vaccine applications","title-short":"Biomineralization and size control of stable calcium phosphate core-protein shell nanoparticles","volume":"23","author":[{"family":"Chiu","given":"David"},{"family":"Zhou","given":"Weibin"},{"family":"Kitayaporn","given":"Sathana"},{"family":"Schwartz","given":"Daniel T."},{"family":"Murali-Krishna","given":"Kaja"},{"family":"Kavanagh","given":"Terrance J."},{"family":"Baneyx","given":"François"}],"issued":{"date-parts":[["2012",3,21]]}}}],"schema":"https://github.com/citation-style-language/schema/raw/master/csl-citation.json"} </w:instrText>
      </w:r>
      <w:r w:rsidR="00892A5A">
        <w:rPr>
          <w:rFonts w:ascii="Times New Roman" w:hAnsi="Times New Roman" w:cs="Times New Roman"/>
          <w:sz w:val="24"/>
          <w:szCs w:val="24"/>
        </w:rPr>
        <w:fldChar w:fldCharType="separate"/>
      </w:r>
      <w:r w:rsidR="00892A5A" w:rsidRPr="00892A5A">
        <w:rPr>
          <w:rFonts w:ascii="Times New Roman" w:hAnsi="Times New Roman" w:cs="Times New Roman"/>
          <w:sz w:val="24"/>
        </w:rPr>
        <w:t>[68]</w:t>
      </w:r>
      <w:r w:rsidR="00892A5A">
        <w:rPr>
          <w:rFonts w:ascii="Times New Roman" w:hAnsi="Times New Roman" w:cs="Times New Roman"/>
          <w:sz w:val="24"/>
          <w:szCs w:val="24"/>
        </w:rPr>
        <w:fldChar w:fldCharType="end"/>
      </w:r>
      <w:r w:rsidRPr="00EA7177">
        <w:rPr>
          <w:rFonts w:ascii="Times New Roman" w:hAnsi="Times New Roman" w:cs="Times New Roman"/>
          <w:sz w:val="24"/>
          <w:szCs w:val="24"/>
        </w:rPr>
        <w:t xml:space="preserve"> produced the antigenic protein with peptides that bonded to and stabilised calcium phosphate. When the Ca</w:t>
      </w:r>
      <w:r w:rsidRPr="009738AD">
        <w:rPr>
          <w:rFonts w:ascii="Times New Roman" w:hAnsi="Times New Roman" w:cs="Times New Roman"/>
          <w:sz w:val="24"/>
          <w:szCs w:val="24"/>
          <w:vertAlign w:val="superscript"/>
        </w:rPr>
        <w:t>2+</w:t>
      </w:r>
      <w:r w:rsidRPr="00EA7177">
        <w:rPr>
          <w:rFonts w:ascii="Times New Roman" w:hAnsi="Times New Roman" w:cs="Times New Roman"/>
          <w:sz w:val="24"/>
          <w:szCs w:val="24"/>
        </w:rPr>
        <w:t xml:space="preserve"> phase was added to the PO</w:t>
      </w:r>
      <w:r w:rsidRPr="009738AD">
        <w:rPr>
          <w:rFonts w:ascii="Times New Roman" w:hAnsi="Times New Roman" w:cs="Times New Roman"/>
          <w:sz w:val="24"/>
          <w:szCs w:val="24"/>
          <w:vertAlign w:val="subscript"/>
        </w:rPr>
        <w:t>4</w:t>
      </w:r>
      <w:r w:rsidRPr="009738AD">
        <w:rPr>
          <w:rFonts w:ascii="Times New Roman" w:hAnsi="Times New Roman" w:cs="Times New Roman"/>
          <w:sz w:val="24"/>
          <w:szCs w:val="24"/>
          <w:vertAlign w:val="superscript"/>
        </w:rPr>
        <w:t>3</w:t>
      </w:r>
      <w:r w:rsidR="009738AD">
        <w:rPr>
          <w:rFonts w:ascii="Times New Roman" w:hAnsi="Times New Roman" w:cs="Times New Roman"/>
          <w:sz w:val="24"/>
          <w:szCs w:val="24"/>
          <w:vertAlign w:val="superscript"/>
        </w:rPr>
        <w:t>-</w:t>
      </w:r>
      <w:r w:rsidRPr="00EA7177">
        <w:rPr>
          <w:rFonts w:ascii="Times New Roman" w:hAnsi="Times New Roman" w:cs="Times New Roman"/>
          <w:sz w:val="24"/>
          <w:szCs w:val="24"/>
        </w:rPr>
        <w:t xml:space="preserve"> aqueous solution phase in this manner, the protein stabilised the calcium-phosphate nucleation and created nanoparticles (60–70 nm) with an amorphous calcium phosphate core and a protein shell </w:t>
      </w:r>
      <w:r w:rsidRPr="00EA7177">
        <w:rPr>
          <w:rFonts w:ascii="Times New Roman" w:hAnsi="Times New Roman" w:cs="Times New Roman"/>
          <w:sz w:val="24"/>
          <w:szCs w:val="24"/>
        </w:rPr>
        <w:fldChar w:fldCharType="begin" w:fldLock="1"/>
      </w:r>
      <w:r w:rsidR="00892A5A">
        <w:rPr>
          <w:rFonts w:ascii="Times New Roman" w:hAnsi="Times New Roman" w:cs="Times New Roman"/>
          <w:sz w:val="24"/>
          <w:szCs w:val="24"/>
        </w:rPr>
        <w:instrText xml:space="preserve"> ADDIN ZOTERO_ITEM CSL_CITATION {"citationID":"voWYEYo3","properties":{"formattedCitation":"[69]","plainCitation":"[69]","noteIndex":0},"citationItems":[{"id":710,"uris":["http://zotero.org/users/10104235/items/ZEU8K6A7"],"itemData":{"id":710,"type":"article-journal","abstract":"Calcium phosphate (CaP) nanoparticles(NP) with an asymmetric lipid bilayer coating have been designed for targeted delivery of siRNA to the tumor. An anionic lipid, dioleoylphosphatydic acid (DOPA), was employed as the inner leaflet lipid to coat the nano-size CaP cores, which entrap the siRNA, such that the coated cores were soluble in organic solvent. A suitable neutral or cationic lipid was used as the outer leaflet lipid to form an asymmetric lipid bilayer structure verified by the measurement of NP zeta potential. The resulting NP was named LCP-II with a size of about 25 to 30 nm in diameter and contained a hollow core as revealed by TEM imaging. PEGylation of NP was done by including a PEG-phospholipid conjugate, with or without a targeting ligand anisamide, in the outer leaflet lipid mixture. The sub-cellular distribution studied in the sigma receptor positive human H460 lung cancer cells indicated that LCP-II could release more cargo to the cytoplasm than our previous lipid/protamine/DNA (LPD) formulation, leading to a significant (~40 fold in vitro and ~4 fold in vivo) improvement in siRNA delivery. Bio-distribution study showed that LCP-II required more PEGylation for MPS evasion than the previous LPD, probably due to increased surface curvature in LCP-II.","container-title":"Journal of Controlled Release","DOI":"10.1016/j.jconrel.2011.10.020","ISSN":"0168-3659","issue":"1","journalAbbreviation":"J Control Release","note":"PMID: 22056915\nPMCID: PMC3288896","page":"108-114","source":"PubMed Central","title":"Calcium Phosphate Nanoparticles with an Asymmetric Lipid Bilayer Coating for siRNA Delivery to the Tumor","volume":"158","author":[{"family":"Li","given":"Jun"},{"family":"Yang","given":"Yang"},{"family":"Huang","given":"Leaf"}],"issued":{"date-parts":[["2012",2,28]]}}}],"schema":"https://github.com/citation-style-language/schema/raw/master/csl-citation.json"} </w:instrText>
      </w:r>
      <w:r w:rsidRPr="00EA7177">
        <w:rPr>
          <w:rFonts w:ascii="Times New Roman" w:hAnsi="Times New Roman" w:cs="Times New Roman"/>
          <w:sz w:val="24"/>
          <w:szCs w:val="24"/>
        </w:rPr>
        <w:fldChar w:fldCharType="separate"/>
      </w:r>
      <w:r w:rsidR="00892A5A" w:rsidRPr="00892A5A">
        <w:rPr>
          <w:rFonts w:ascii="Times New Roman" w:hAnsi="Times New Roman" w:cs="Times New Roman"/>
          <w:sz w:val="24"/>
        </w:rPr>
        <w:t>[69]</w:t>
      </w:r>
      <w:r w:rsidRPr="00EA7177">
        <w:rPr>
          <w:rFonts w:ascii="Times New Roman" w:hAnsi="Times New Roman" w:cs="Times New Roman"/>
          <w:sz w:val="24"/>
          <w:szCs w:val="24"/>
        </w:rPr>
        <w:fldChar w:fldCharType="end"/>
      </w:r>
      <w:r w:rsidRPr="00EA7177">
        <w:rPr>
          <w:rFonts w:ascii="Times New Roman" w:hAnsi="Times New Roman" w:cs="Times New Roman"/>
          <w:sz w:val="24"/>
          <w:szCs w:val="24"/>
        </w:rPr>
        <w:t xml:space="preserve">. Proteins and peptides, which are antigenic molecules, have also been included by chemical conjugation by being covalently linked to the surface of the NP. Ramachandran et al. loaded the PEG-CaP particles with insulin for an oral administration therapy after functionalizing the surface of CaP NPs with carbodiimide chemistry to covalently connect diamino-PEG </w:t>
      </w:r>
      <w:r w:rsidRPr="00EA7177">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5mUhX5j5","properties":{"formattedCitation":"[70]","plainCitation":"[70]","noteIndex":0},"citationItems":[{"id":"z2YFmZWn/8nKNK9qr","uris":["http://www.mendeley.com/documents/?uuid=2e2ceeb2-357c-466e-859e-30d544dd7551"],"itemData":{"DOI":"10.1016/j.jconrel.2010.01.007","ISSN":"0168-3659","author":[{"dropping-particle":"","family":"Slütter","given":"Bram","non-dropping-particle":"","parse-names":false,"suffix":""},{"dropping-particle":"","family":"Christiaan","given":"Peter","non-dropping-particle":"","parse-names":false,"suffix":""},{"dropping-particle":"","family":"Ding","given":"Zhi","non-dropping-particle":"","parse-names":false,"suffix":""},{"dropping-particle":"","family":"Verheul","given":"Rolf","non-dropping-particle":"","parse-names":false,"suffix":""},{"dropping-particle":"","family":"Hennink","given":"Wim","non-dropping-particle":"","parse-names":false,"suffix":""},{"dropping-particle":"","family":"Jiskoot","given":"Wim","non-dropping-particle":"","parse-names":false,"suffix":""}],"container-title":"Journal of Controlled Release","id":"ITEM-1","issue":"2","issued":{"date-parts":[["2010"]]},"page":"207-214","publisher":"Elsevier B.V.","title":"Conjugation of ovalbumin to trimethyl chitosan improves immunogenicity of the antigen","type":"article-journal","volume":"143"}}],"schema":"https://github.com/citation-style-language/schema/raw/master/csl-citation.json"} </w:instrText>
      </w:r>
      <w:r w:rsidRPr="00EA7177">
        <w:rPr>
          <w:rFonts w:ascii="Times New Roman" w:hAnsi="Times New Roman" w:cs="Times New Roman"/>
          <w:sz w:val="24"/>
          <w:szCs w:val="24"/>
        </w:rPr>
        <w:fldChar w:fldCharType="separate"/>
      </w:r>
      <w:r w:rsidR="00892A5A" w:rsidRPr="00892A5A">
        <w:rPr>
          <w:rFonts w:ascii="Times New Roman" w:hAnsi="Times New Roman" w:cs="Times New Roman"/>
          <w:sz w:val="24"/>
        </w:rPr>
        <w:t>[70]</w:t>
      </w:r>
      <w:r w:rsidRPr="00EA7177">
        <w:rPr>
          <w:rFonts w:ascii="Times New Roman" w:hAnsi="Times New Roman" w:cs="Times New Roman"/>
          <w:sz w:val="24"/>
          <w:szCs w:val="24"/>
        </w:rPr>
        <w:fldChar w:fldCharType="end"/>
      </w:r>
      <w:r w:rsidRPr="00EA7177">
        <w:rPr>
          <w:rFonts w:ascii="Times New Roman" w:hAnsi="Times New Roman" w:cs="Times New Roman"/>
          <w:sz w:val="24"/>
          <w:szCs w:val="24"/>
        </w:rPr>
        <w:t>,</w:t>
      </w:r>
      <w:r w:rsidRPr="00EA7177">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ACxcIaJN","properties":{"formattedCitation":"[71]","plainCitation":"[71]","noteIndex":0},"citationItems":[{"id":"z2YFmZWn/tc9LZrEm","uris":["http://www.mendeley.com/documents/?uuid=5a6bcea2-46d0-4447-ae37-ef6706641fc3"],"itemData":{"DOI":"10.1002/jbm.b.31241","author":[{"dropping-particle":"","family":"Ramachandran","given":"Rukmani","non-dropping-particle":"","parse-names":false,"suffix":""},{"dropping-particle":"","family":"Paul","given":"Willi","non-dropping-particle":"","parse-names":false,"suffix":""},{"dropping-particle":"","family":"Sharma","given":"Chandra P","non-dropping-particle":"","parse-names":false,"suffix":""}],"id":"ITEM-1","issued":{"date-parts":[["2008"]]},"page":"41-48","title":"Synthesis and Characterization of PEGylated Calcium Phosphate Nanoparticles for Oral Insulin Delivery","type":"article-journal"}}],"schema":"https://github.com/citation-style-language/schema/raw/master/csl-citation.json"} </w:instrText>
      </w:r>
      <w:r w:rsidRPr="00EA7177">
        <w:rPr>
          <w:rFonts w:ascii="Times New Roman" w:hAnsi="Times New Roman" w:cs="Times New Roman"/>
          <w:sz w:val="24"/>
          <w:szCs w:val="24"/>
        </w:rPr>
        <w:fldChar w:fldCharType="separate"/>
      </w:r>
      <w:r w:rsidR="00892A5A" w:rsidRPr="00892A5A">
        <w:rPr>
          <w:rFonts w:ascii="Times New Roman" w:hAnsi="Times New Roman" w:cs="Times New Roman"/>
          <w:sz w:val="24"/>
        </w:rPr>
        <w:t>[71]</w:t>
      </w:r>
      <w:r w:rsidRPr="00EA7177">
        <w:rPr>
          <w:rFonts w:ascii="Times New Roman" w:hAnsi="Times New Roman" w:cs="Times New Roman"/>
          <w:sz w:val="24"/>
          <w:szCs w:val="24"/>
        </w:rPr>
        <w:fldChar w:fldCharType="end"/>
      </w:r>
      <w:r w:rsidRPr="00EA7177">
        <w:rPr>
          <w:rFonts w:ascii="Times New Roman" w:hAnsi="Times New Roman" w:cs="Times New Roman"/>
          <w:sz w:val="24"/>
          <w:szCs w:val="24"/>
        </w:rPr>
        <w:t xml:space="preserve">. To covalently bind antibodies and </w:t>
      </w:r>
      <w:r w:rsidRPr="00EA7177">
        <w:rPr>
          <w:rFonts w:ascii="Times New Roman" w:hAnsi="Times New Roman" w:cs="Times New Roman"/>
          <w:sz w:val="24"/>
          <w:szCs w:val="24"/>
        </w:rPr>
        <w:lastRenderedPageBreak/>
        <w:t xml:space="preserve">antigens, Kozlova et al. synthesised CaP NPs covered with a silica shell that was functionalized by thiol/amino groups or salinization </w:t>
      </w:r>
      <w:r w:rsidRPr="00EA7177">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CvpA3cFH","properties":{"formattedCitation":"[72]","plainCitation":"[72]","noteIndex":0},"citationItems":[{"id":"z2YFmZWn/3NoFXZNA","uris":["http://www.mendeley.com/documents/?uuid=4330bc73-dc31-45e8-b1e3-a85f648bb041"],"itemData":{"DOI":"10.1039/c1jm14683a","author":[{"dropping-particle":"","family":"Chem","given":"J Mater","non-dropping-particle":"","parse-names":false,"suffix":""},{"dropping-particle":"","family":"Epple","given":"Matthias","non-dropping-particle":"","parse-names":false,"suffix":""}],"id":"ITEM-1","issued":{"date-parts":[["2012"]]},"page":"396-404","title":"Journal of Materials Chemistry","type":"article-journal"}}],"schema":"https://github.com/citation-style-language/schema/raw/master/csl-citation.json"} </w:instrText>
      </w:r>
      <w:r w:rsidRPr="00EA7177">
        <w:rPr>
          <w:rFonts w:ascii="Times New Roman" w:hAnsi="Times New Roman" w:cs="Times New Roman"/>
          <w:sz w:val="24"/>
          <w:szCs w:val="24"/>
        </w:rPr>
        <w:fldChar w:fldCharType="separate"/>
      </w:r>
      <w:r w:rsidR="00892A5A" w:rsidRPr="00892A5A">
        <w:rPr>
          <w:rFonts w:ascii="Times New Roman" w:hAnsi="Times New Roman" w:cs="Times New Roman"/>
          <w:sz w:val="24"/>
        </w:rPr>
        <w:t>[72]</w:t>
      </w:r>
      <w:r w:rsidRPr="00EA7177">
        <w:rPr>
          <w:rFonts w:ascii="Times New Roman" w:hAnsi="Times New Roman" w:cs="Times New Roman"/>
          <w:sz w:val="24"/>
          <w:szCs w:val="24"/>
        </w:rPr>
        <w:fldChar w:fldCharType="end"/>
      </w:r>
      <w:r w:rsidRPr="00EA7177">
        <w:rPr>
          <w:rFonts w:ascii="Times New Roman" w:hAnsi="Times New Roman" w:cs="Times New Roman"/>
          <w:sz w:val="24"/>
          <w:szCs w:val="24"/>
        </w:rPr>
        <w:t xml:space="preserve">. Since the conjugated antigen has been discovered to be protected from proteases in the mucosal tissue, the use of antigen-conjugated NPs has some notable advantages for mucosal immunisation. Contrary to a mixed formulation, conjugation of antigens, adjuvants, and NPs has been found to provide greater immunity. CaP NPs function as an immune potentiator (adjuvant) as well as a delivery method </w:t>
      </w:r>
      <w:r w:rsidRPr="00EA7177">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uK6xVtbW","properties":{"formattedCitation":"[73]","plainCitation":"[73]","noteIndex":0},"citationItems":[{"id":"z2YFmZWn/2eTWbq3K","uris":["http://www.mendeley.com/documents/?uuid=21b3a615-b2b4-4d27-b1aa-e2649f9c3551"],"itemData":{"DOI":"10.1080/14760584.2016.1188009","author":[{"dropping-particle":"","family":"Navarro-tovar","given":"Gabriela","non-dropping-particle":"","parse-names":false,"suffix":""},{"dropping-particle":"","family":"Palestino","given":"Gabriela","non-dropping-particle":"","parse-names":false,"suffix":""},{"dropping-particle":"","family":"Rosales-mendoza","given":"Sergio","non-dropping-particle":"","parse-names":false,"suffix":""},{"dropping-particle":"","family":"Palestino","given":"Gabriela","non-dropping-particle":"","parse-names":false,"suffix":""},{"dropping-particle":"","family":"Rosales-mendoza","given":"Sergio","non-dropping-particle":"","parse-names":false,"suffix":""}],"id":"ITEM-1","issue":"May","issued":{"date-parts":[["2016"]]},"title":"An overview on the role of silica-based materials in vaccine development An overview on the role of silica-based materials in vaccine development","type":"article-journal","volume":"0584"}}],"schema":"https://github.com/citation-style-language/schema/raw/master/csl-citation.json"} </w:instrText>
      </w:r>
      <w:r w:rsidRPr="00EA7177">
        <w:rPr>
          <w:rFonts w:ascii="Times New Roman" w:hAnsi="Times New Roman" w:cs="Times New Roman"/>
          <w:sz w:val="24"/>
          <w:szCs w:val="24"/>
        </w:rPr>
        <w:fldChar w:fldCharType="separate"/>
      </w:r>
      <w:r w:rsidR="00892A5A" w:rsidRPr="00892A5A">
        <w:rPr>
          <w:rFonts w:ascii="Times New Roman" w:hAnsi="Times New Roman" w:cs="Times New Roman"/>
          <w:sz w:val="24"/>
        </w:rPr>
        <w:t>[73]</w:t>
      </w:r>
      <w:r w:rsidRPr="00EA7177">
        <w:rPr>
          <w:rFonts w:ascii="Times New Roman" w:hAnsi="Times New Roman" w:cs="Times New Roman"/>
          <w:sz w:val="24"/>
          <w:szCs w:val="24"/>
        </w:rPr>
        <w:fldChar w:fldCharType="end"/>
      </w:r>
      <w:r w:rsidRPr="00EA7177">
        <w:rPr>
          <w:rFonts w:ascii="Times New Roman" w:hAnsi="Times New Roman" w:cs="Times New Roman"/>
          <w:sz w:val="24"/>
          <w:szCs w:val="24"/>
        </w:rPr>
        <w:t>,</w:t>
      </w:r>
      <w:r w:rsidRPr="00EA7177">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224dkJtP","properties":{"formattedCitation":"[74]","plainCitation":"[74]","noteIndex":0},"citationItems":[{"id":"z2YFmZWn/KLINFpmQ","uris":["http://www.mendeley.com/documents/?uuid=d6592b99-a070-4718-9896-3f9836c71569"],"itemData":{"DOI":"10.1073/pnas.1104264108","author":[{"dropping-particle":"","family":"Nembrini","given":"Chiara","non-dropping-particle":"","parse-names":false,"suffix":""},{"dropping-particle":"","family":"Stano","given":"Armando","non-dropping-particle":"","parse-names":false,"suffix":""},{"dropping-particle":"","family":"Dane","given":"Karen Y","non-dropping-particle":"","parse-names":false,"suffix":""},{"dropping-particle":"","family":"Ballester","given":"Marie","non-dropping-particle":"","parse-names":false,"suffix":""},{"dropping-particle":"Van Der","family":"Vlies","given":"André J","non-dropping-particle":"","parse-names":false,"suffix":""},{"dropping-particle":"","family":"Marsland","given":"Benjamin J","non-dropping-particle":"","parse-names":false,"suffix":""}],"id":"ITEM-1","issued":{"date-parts":[["2011"]]},"title":"Nanoparticle conjugation of antigen enhances cytotoxic T-cell responses in pulmonary vaccination","type":"article-journal"}}],"schema":"https://github.com/citation-style-language/schema/raw/master/csl-citation.json"} </w:instrText>
      </w:r>
      <w:r w:rsidRPr="00EA7177">
        <w:rPr>
          <w:rFonts w:ascii="Times New Roman" w:hAnsi="Times New Roman" w:cs="Times New Roman"/>
          <w:sz w:val="24"/>
          <w:szCs w:val="24"/>
        </w:rPr>
        <w:fldChar w:fldCharType="separate"/>
      </w:r>
      <w:r w:rsidR="00892A5A" w:rsidRPr="00892A5A">
        <w:rPr>
          <w:rFonts w:ascii="Times New Roman" w:hAnsi="Times New Roman" w:cs="Times New Roman"/>
          <w:sz w:val="24"/>
        </w:rPr>
        <w:t>[74]</w:t>
      </w:r>
      <w:r w:rsidRPr="00EA7177">
        <w:rPr>
          <w:rFonts w:ascii="Times New Roman" w:hAnsi="Times New Roman" w:cs="Times New Roman"/>
          <w:sz w:val="24"/>
          <w:szCs w:val="24"/>
        </w:rPr>
        <w:fldChar w:fldCharType="end"/>
      </w:r>
      <w:r w:rsidRPr="00EA7177">
        <w:rPr>
          <w:rFonts w:ascii="Times New Roman" w:hAnsi="Times New Roman" w:cs="Times New Roman"/>
          <w:sz w:val="24"/>
          <w:szCs w:val="24"/>
        </w:rPr>
        <w:t>.</w:t>
      </w:r>
    </w:p>
    <w:p w:rsidR="001811F9" w:rsidRPr="00DE56DB" w:rsidRDefault="001811F9" w:rsidP="00DE56DB">
      <w:pPr>
        <w:pStyle w:val="ListParagraph"/>
        <w:numPr>
          <w:ilvl w:val="0"/>
          <w:numId w:val="2"/>
        </w:numPr>
        <w:spacing w:line="360" w:lineRule="auto"/>
        <w:jc w:val="both"/>
        <w:rPr>
          <w:rFonts w:ascii="Times New Roman" w:hAnsi="Times New Roman" w:cs="Times New Roman"/>
          <w:b/>
          <w:bCs/>
          <w:sz w:val="24"/>
          <w:szCs w:val="24"/>
        </w:rPr>
      </w:pPr>
      <w:r w:rsidRPr="00DE56DB">
        <w:rPr>
          <w:rFonts w:ascii="Times New Roman" w:hAnsi="Times New Roman" w:cs="Times New Roman"/>
          <w:b/>
          <w:bCs/>
          <w:sz w:val="24"/>
          <w:szCs w:val="24"/>
        </w:rPr>
        <w:t>Nanoparticle uptake and immunogenicity:</w:t>
      </w:r>
    </w:p>
    <w:p w:rsidR="001811F9" w:rsidRDefault="001811F9" w:rsidP="001811F9">
      <w:pPr>
        <w:spacing w:line="360" w:lineRule="auto"/>
        <w:jc w:val="both"/>
        <w:rPr>
          <w:rFonts w:ascii="Times New Roman" w:hAnsi="Times New Roman" w:cs="Times New Roman"/>
          <w:sz w:val="24"/>
          <w:szCs w:val="24"/>
        </w:rPr>
      </w:pPr>
      <w:r w:rsidRPr="00BB0205">
        <w:rPr>
          <w:rFonts w:ascii="Times New Roman" w:hAnsi="Times New Roman" w:cs="Times New Roman"/>
          <w:sz w:val="24"/>
          <w:szCs w:val="24"/>
        </w:rPr>
        <w:t xml:space="preserve">The ability to </w:t>
      </w:r>
      <w:r w:rsidRPr="001D635B">
        <w:rPr>
          <w:rFonts w:ascii="Times New Roman" w:hAnsi="Times New Roman" w:cs="Times New Roman"/>
          <w:sz w:val="24"/>
          <w:szCs w:val="24"/>
        </w:rPr>
        <w:t xml:space="preserve">generate an immunological response depends on how well the NPs are taken up by the </w:t>
      </w:r>
      <w:r w:rsidR="00A86590" w:rsidRPr="001D635B">
        <w:rPr>
          <w:rFonts w:ascii="Times New Roman" w:hAnsi="Times New Roman" w:cs="Times New Roman"/>
          <w:sz w:val="24"/>
          <w:szCs w:val="24"/>
        </w:rPr>
        <w:t>dendritic cells (</w:t>
      </w:r>
      <w:r w:rsidRPr="001D635B">
        <w:rPr>
          <w:rFonts w:ascii="Times New Roman" w:hAnsi="Times New Roman" w:cs="Times New Roman"/>
          <w:sz w:val="24"/>
          <w:szCs w:val="24"/>
        </w:rPr>
        <w:t>DC</w:t>
      </w:r>
      <w:r w:rsidR="00A86590" w:rsidRPr="001D635B">
        <w:rPr>
          <w:rFonts w:ascii="Times New Roman" w:hAnsi="Times New Roman" w:cs="Times New Roman"/>
          <w:sz w:val="24"/>
          <w:szCs w:val="24"/>
        </w:rPr>
        <w:t>)</w:t>
      </w:r>
      <w:r w:rsidR="001D635B" w:rsidRPr="001D635B">
        <w:rPr>
          <w:rFonts w:ascii="Times New Roman" w:hAnsi="Times New Roman" w:cs="Times New Roman"/>
          <w:sz w:val="24"/>
          <w:szCs w:val="24"/>
        </w:rPr>
        <w:t>. Using CaPNP</w:t>
      </w:r>
      <w:r w:rsidRPr="001D635B">
        <w:rPr>
          <w:rFonts w:ascii="Times New Roman" w:hAnsi="Times New Roman" w:cs="Times New Roman"/>
          <w:sz w:val="24"/>
          <w:szCs w:val="24"/>
        </w:rPr>
        <w:t>s as vaccine carriers rather than just antigens results in a more effe</w:t>
      </w:r>
      <w:r w:rsidR="00621B83" w:rsidRPr="001D635B">
        <w:rPr>
          <w:rFonts w:ascii="Times New Roman" w:hAnsi="Times New Roman" w:cs="Times New Roman"/>
          <w:sz w:val="24"/>
          <w:szCs w:val="24"/>
        </w:rPr>
        <w:t xml:space="preserve">ctive delivery of antigen to DC </w:t>
      </w:r>
      <w:r w:rsidRPr="001D635B">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JR0KVrPV","properties":{"formattedCitation":"[75]","plainCitation":"[75]","noteIndex":0},"citationItems":[{"id":"z2YFmZWn/wlfMbLJW","uris":["http://www.mendeley.com/documents/?uuid=0ac4863f-ab75-408e-a264-ebcea2bd0ca4"],"itemData":{"DOI":"10.1021/ed083p713","ISSN":"00219584","author":[{"dropping-particle":"V.","family":"Dorozhkin","given":"Sergey","non-dropping-particle":"","parse-names":false,"suffix":""}],"container-title":"Journal of Chemical Education","id":"ITEM-1","issue":"5","issued":{"date-parts":[["2006"]]},"page":"713-719","title":"Calcium phosphates and human beings","type":"article-journal","volume":"83"}}],"schema":"https://github.com/citation-style-language/schema/raw/master/csl-citation.json"} </w:instrText>
      </w:r>
      <w:r w:rsidRPr="001D635B">
        <w:rPr>
          <w:rFonts w:ascii="Times New Roman" w:hAnsi="Times New Roman" w:cs="Times New Roman"/>
          <w:sz w:val="24"/>
          <w:szCs w:val="24"/>
        </w:rPr>
        <w:fldChar w:fldCharType="separate"/>
      </w:r>
      <w:r w:rsidR="00892A5A" w:rsidRPr="001D635B">
        <w:rPr>
          <w:rFonts w:ascii="Times New Roman" w:hAnsi="Times New Roman" w:cs="Times New Roman"/>
          <w:sz w:val="24"/>
        </w:rPr>
        <w:t>[75]</w:t>
      </w:r>
      <w:r w:rsidRPr="001D635B">
        <w:rPr>
          <w:rFonts w:ascii="Times New Roman" w:hAnsi="Times New Roman" w:cs="Times New Roman"/>
          <w:sz w:val="24"/>
          <w:szCs w:val="24"/>
        </w:rPr>
        <w:fldChar w:fldCharType="end"/>
      </w:r>
      <w:r w:rsidR="00621B83" w:rsidRPr="001D635B">
        <w:rPr>
          <w:rFonts w:ascii="Times New Roman" w:hAnsi="Times New Roman" w:cs="Times New Roman"/>
          <w:sz w:val="24"/>
          <w:szCs w:val="24"/>
        </w:rPr>
        <w:t>.</w:t>
      </w:r>
      <w:r w:rsidRPr="001D635B">
        <w:rPr>
          <w:rFonts w:ascii="Times New Roman" w:hAnsi="Times New Roman" w:cs="Times New Roman"/>
          <w:sz w:val="24"/>
          <w:szCs w:val="24"/>
        </w:rPr>
        <w:t xml:space="preserve"> The size, shape, composition, and surface charge of the nanoparticles all affect their capacity for </w:t>
      </w:r>
      <w:r w:rsidRPr="00BB0205">
        <w:rPr>
          <w:rFonts w:ascii="Times New Roman" w:hAnsi="Times New Roman" w:cs="Times New Roman"/>
          <w:sz w:val="24"/>
          <w:szCs w:val="24"/>
        </w:rPr>
        <w:t>nanoparticle absorption. It is clear that the immunogenicity of vaccines is significantly influenced by nanoparticle size</w:t>
      </w:r>
      <w:r w:rsidR="00621B83">
        <w:rPr>
          <w:rFonts w:ascii="Times New Roman" w:hAnsi="Times New Roman" w:cs="Times New Roman"/>
          <w:sz w:val="24"/>
          <w:szCs w:val="24"/>
        </w:rPr>
        <w:t xml:space="preserve">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vPiB8JPL","properties":{"formattedCitation":"[76]","plainCitation":"[76]","noteIndex":0},"citationItems":[{"id":"z2YFmZWn/bOYwb9nK","uris":["http://www.mendeley.com/documents/?uuid=93a925ea-4acf-4758-b881-a5e39c18f25b"],"itemData":{"DOI":"10.1016/j.biomaterials.2010.01.065","ISSN":"01429612","PMID":"20138662","abstract":"To elucidate the effects of particle size and surface charge on cellular uptake and biodistribution of polymeric nanoparticles (NPs), rhodamine B (RhB) labeled carboxymethyl chitosan grafted NPs (RhB-CMCNP) and chitosan hydrochloride grafted NPs (RhB-CHNP) were developed as the model negatively and positively charged polymeric NPs, respectively. These NPs owned well defined particle sizes (150-500 nm) and Zeta potentials (-40 mV - +35 mV). FITC labeled protamine sulfate (FITC-PS) loaded RhB-CMCNP and camptothecin (CPT) loaded RhB-CHNP with high encapsulation efficiency were prepared. The fluorescence stability in plasma and towards I- was investigated, and the result indicated it was sufficient for qualitative and quantitative analysis. NPs with high surface charge and large particle size were phagocytized more efficiently by murine macrophage. Slight particle size and surface charge differences and different cell lines had significant implications in the cellular uptake of NPs, and various mechanisms were involved in the uptake process. In vivo biodistribution suggested that NPs with slight negative charges and particle size of 150 nm were tended to accumulate in tumor more efficiently. These results could serve as a guideline in the rational design of drug nanocarriers with maximized therapeutic efficacy and predictable in vivo properties, in which the control of particle size and surface charge was of significance. © 2010 Elsevier Ltd. All rights reserved.","author":[{"dropping-particle":"","family":"He","given":"Chunbai","non-dropping-particle":"","parse-names":false,"suffix":""},{"dropping-particle":"","family":"Hu","given":"Yiping","non-dropping-particle":"","parse-names":false,"suffix":""},{"dropping-particle":"","family":"Yin","given":"Lichen","non-dropping-particle":"","parse-names":false,"suffix":""},{"dropping-particle":"","family":"Tang","given":"Cui","non-dropping-particle":"","parse-names":false,"suffix":""},{"dropping-particle":"","family":"Yin","given":"Chunhua","non-dropping-particle":"","parse-names":false,"suffix":""}],"container-title":"Biomaterials","id":"ITEM-1","issue":"13","issued":{"date-parts":[["2010"]]},"page":"3657-3666","publisher":"Elsevier Ltd","title":"Effects of particle size and surface charge on cellular uptake and biodistribution of polymeric nanoparticles","type":"article-journal","volume":"31"}}],"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76]</w:t>
      </w:r>
      <w:r w:rsidRPr="00BB0205">
        <w:rPr>
          <w:rFonts w:ascii="Times New Roman" w:hAnsi="Times New Roman" w:cs="Times New Roman"/>
          <w:sz w:val="24"/>
          <w:szCs w:val="24"/>
        </w:rPr>
        <w:fldChar w:fldCharType="end"/>
      </w:r>
      <w:r w:rsidR="00621B83">
        <w:rPr>
          <w:rFonts w:ascii="Times New Roman" w:hAnsi="Times New Roman" w:cs="Times New Roman"/>
          <w:sz w:val="24"/>
          <w:szCs w:val="24"/>
        </w:rPr>
        <w:t>.</w:t>
      </w:r>
      <w:r w:rsidRPr="00BB0205">
        <w:rPr>
          <w:rFonts w:ascii="Times New Roman" w:hAnsi="Times New Roman" w:cs="Times New Roman"/>
          <w:sz w:val="24"/>
          <w:szCs w:val="24"/>
        </w:rPr>
        <w:t xml:space="preserve"> The size of the np is the most significant variable influencing np uptake</w:t>
      </w:r>
      <w:r w:rsidR="00621B83">
        <w:rPr>
          <w:rFonts w:ascii="Times New Roman" w:hAnsi="Times New Roman" w:cs="Times New Roman"/>
          <w:sz w:val="24"/>
          <w:szCs w:val="24"/>
        </w:rPr>
        <w:t xml:space="preserve">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MkmukzyD","properties":{"formattedCitation":"[77]","plainCitation":"[77]","noteIndex":0},"citationItems":[{"id":"z2YFmZWn/ngjiw14u","uris":["http://www.mendeley.com/documents/?uuid=cade5b96-5592-47ad-8555-89328659add9"],"itemData":{"DOI":"10.3390/vaccines8040651","ISSN":"2076393X","abstract":"Vaccines against blood-stage malaria often aim to induce antibodies to neutralize parasite entry into red blood cells, interferon gamma (IFNγ) produced by T helper 1 (Th1) CD4+ T cells or interleukin 4 (IL-4) produced by T helper 2 (Th2) cells to provide B cell help. One vaccine delivery method for suitable putative malaria protein antigens is the use of nanoparticles as vaccine carriers. It has been previously shown that antigen conjugated to inorganic nanoparticles in the viral-particle size range (~40–60 nm) can induce protective antibodies and T cells against malaria antigens in a rodent malaria challenge model. Herein, it is shown that biodegradable pullulan-coated iron oxide nanoparticles (pIONPs) can be synthesized in this same size range. The pIONPs are non-toxic and do not induce conventional pro-inflammatory cytokines in vitro and in vivo. We show that murine blood-stage antigen MSP4/5 from Plasmodium yoelii could be chemically conjugated to pIONPs and the use of these conjugates as immunogens led to the induction of both specific antibodies and IFNγ CD4+ T cells reactive to MSP4/5 in mice, comparable to responses to MSP4/5 mixed with classical adjuvants (e.g., CpG or Alum) that preferentially induce Th1 or Th2 cells individually. These results suggest that biodegradable pIONPs warrant further exploration as carriers for developing blood-stage malaria vaccines.","author":[{"dropping-particle":"","family":"Powles","given":"Liam","non-dropping-particle":"","parse-names":false,"suffix":""},{"dropping-particle":"","family":"Wilson","given":"Kirsty L.","non-dropping-particle":"","parse-names":false,"suffix":""},{"dropping-particle":"","family":"Xiang","given":"Sue D.","non-dropping-particle":"","parse-names":false,"suffix":""},{"dropping-particle":"","family":"Coppel","given":"Ross L.","non-dropping-particle":"","parse-names":false,"suffix":""},{"dropping-particle":"","family":"Ma","given":"Charles","non-dropping-particle":"","parse-names":false,"suffix":""},{"dropping-particle":"","family":"Selomulya","given":"Cordelia","non-dropping-particle":"","parse-names":false,"suffix":""},{"dropping-particle":"","family":"Plebanski","given":"Magdalena","non-dropping-particle":"","parse-names":false,"suffix":""}],"container-title":"Vaccines","id":"ITEM-1","issue":"4","issued":{"date-parts":[["2020"]]},"page":"1-15","title":"Pullulan-coated iron oxide nanoparticles for blood-stage malaria vaccine delivery","type":"article-journal","volume":"8"}}],"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77]</w:t>
      </w:r>
      <w:r w:rsidRPr="00BB0205">
        <w:rPr>
          <w:rFonts w:ascii="Times New Roman" w:hAnsi="Times New Roman" w:cs="Times New Roman"/>
          <w:sz w:val="24"/>
          <w:szCs w:val="24"/>
        </w:rPr>
        <w:fldChar w:fldCharType="end"/>
      </w:r>
      <w:r w:rsidR="00621B83">
        <w:rPr>
          <w:rFonts w:ascii="Times New Roman" w:hAnsi="Times New Roman" w:cs="Times New Roman"/>
          <w:sz w:val="24"/>
          <w:szCs w:val="24"/>
        </w:rPr>
        <w:t>.</w:t>
      </w:r>
      <w:r w:rsidRPr="00BB0205">
        <w:rPr>
          <w:rFonts w:ascii="Times New Roman" w:hAnsi="Times New Roman" w:cs="Times New Roman"/>
          <w:sz w:val="24"/>
          <w:szCs w:val="24"/>
        </w:rPr>
        <w:t xml:space="preserve"> </w:t>
      </w:r>
      <w:r w:rsidR="00D0612E">
        <w:rPr>
          <w:rFonts w:ascii="Times New Roman" w:hAnsi="Times New Roman" w:cs="Times New Roman"/>
          <w:sz w:val="24"/>
          <w:szCs w:val="24"/>
        </w:rPr>
        <w:t>NP</w:t>
      </w:r>
      <w:r w:rsidRPr="00BB0205">
        <w:rPr>
          <w:rFonts w:ascii="Times New Roman" w:hAnsi="Times New Roman" w:cs="Times New Roman"/>
          <w:sz w:val="24"/>
          <w:szCs w:val="24"/>
        </w:rPr>
        <w:t>s are readily absorbed by lymph nodes and the lymphatic system</w:t>
      </w:r>
      <w:r w:rsidR="00621B83">
        <w:rPr>
          <w:rFonts w:ascii="Times New Roman" w:hAnsi="Times New Roman" w:cs="Times New Roman"/>
          <w:sz w:val="24"/>
          <w:szCs w:val="24"/>
        </w:rPr>
        <w:t xml:space="preserve"> in the size range of 20–100 nm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kJi9UBjv","properties":{"formattedCitation":"[78]","plainCitation":"[78]","noteIndex":0},"citationItems":[{"id":"z2YFmZWn/WJACcD3Q","uris":["http://www.mendeley.com/documents/?uuid=1b954c29-6e0d-4e3f-b186-128785f13c25"],"itemData":{"DOI":"10.1016/j.nano.2014.06.014","ISSN":"15499642","PMID":"25014891","abstract":"Retroviral infections e.g. HIV still represent a unique burden in the field of vaccine research. A common challenge in vaccine design is to find formulations that create appropriate immune responses to protect against and/or control the given pathogen. Nanoparticles have been considered to be ideal vaccination vehicles that mimic invading pathogens. In this study, we present biodegradable calcium phosphate (CaP) nanoparticles, functionalized with CpG and retroviral T cell epitopes of Friend virus (FV) as excellent vaccine delivery system. CaP nanoparticles strongly increased antigen delivery to antigen-presenting cells to elicit a highly efficient T cell-mediated immune response against retroviral FV infection. Moreover, single-shot immunization of chronically FV-infected mice with functionalized CaP nanoparticles efficiently reactivated effector T cells which led to a significant decrease in viral loads. Thus, our findings clearly indicate that a nanoparticle-based peptide immunization is a promising approach to improve antiretroviral vaccination. From the Clinical Editor: In this study, biodegradable calcium phosphate nanoparticles were used as a vaccine delivery system after functionalization with CpG and Friend virus-derived T-cell epitopes. This vaccination strategy resulted in increased T-cell mediated immune response even in chronically infected mice, providing a promising approach to the development of clinically useful antiretroviral vaccination strategies.","author":[{"dropping-particle":"","family":"Knuschke","given":"Torben","non-dropping-particle":"","parse-names":false,"suffix":""},{"dropping-particle":"","family":"Bayer","given":"Wibke","non-dropping-particle":"","parse-names":false,"suffix":""},{"dropping-particle":"","family":"Rotan","given":"Olga","non-dropping-particle":"","parse-names":false,"suffix":""},{"dropping-particle":"","family":"Sokolova","given":"Viktoriya","non-dropping-particle":"","parse-names":false,"suffix":""},{"dropping-particle":"","family":"Wadwa","given":"Munisch","non-dropping-particle":"","parse-names":false,"suffix":""},{"dropping-particle":"","family":"Kirschning","given":"Carsten J.","non-dropping-particle":"","parse-names":false,"suffix":""},{"dropping-particle":"","family":"Hansen","given":"Wiebke","non-dropping-particle":"","parse-names":false,"suffix":""},{"dropping-particle":"","family":"Dittmer","given":"Ulf","non-dropping-particle":"","parse-names":false,"suffix":""},{"dropping-particle":"","family":"Epple","given":"Matthias","non-dropping-particle":"","parse-names":false,"suffix":""},{"dropping-particle":"","family":"Buer","given":"Jan","non-dropping-particle":"","parse-names":false,"suffix":""},{"dropping-particle":"","family":"Westendorf","given":"Astrid M.","non-dropping-particle":"","parse-names":false,"suffix":""}],"container-title":"Nanomedicine: Nanotechnology, Biology, and Medicine","id":"ITEM-1","issue":"8","issued":{"date-parts":[["2014"]]},"page":"1787-1798","publisher":"Elsevier B.V.","title":"Prophylactic and therapeutic vaccination with a nanoparticle-based peptide vaccine induces efficient protective immunity during acute and chronic retroviral infection","type":"article-journal","volume":"10"}}],"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78]</w:t>
      </w:r>
      <w:r w:rsidRPr="00BB0205">
        <w:rPr>
          <w:rFonts w:ascii="Times New Roman" w:hAnsi="Times New Roman" w:cs="Times New Roman"/>
          <w:sz w:val="24"/>
          <w:szCs w:val="24"/>
        </w:rPr>
        <w:fldChar w:fldCharType="end"/>
      </w:r>
      <w:r w:rsidR="00621B83">
        <w:rPr>
          <w:rFonts w:ascii="Times New Roman" w:hAnsi="Times New Roman" w:cs="Times New Roman"/>
          <w:sz w:val="24"/>
          <w:szCs w:val="24"/>
        </w:rPr>
        <w:t>.</w:t>
      </w:r>
      <w:r w:rsidRPr="00BB0205">
        <w:rPr>
          <w:rFonts w:ascii="Times New Roman" w:hAnsi="Times New Roman" w:cs="Times New Roman"/>
          <w:sz w:val="24"/>
          <w:szCs w:val="24"/>
        </w:rPr>
        <w:t xml:space="preserve"> Once in the lymph nodes, the antigens produced by the nanoparticles can quickly activate B cells and are quickly ingested by DCs by phagocytosis. Long-term humoral and cell-mediated immunity are strengthened by this. Cells (DCs) at the injection site take up larger nanoparticles (size around 200 nm), which are not easily taken up by lymph nodes, by endocytosis or micropinocytosis. This occurs prior to the DCs migrating to the lymph nodes and inducing a significant immunological response</w:t>
      </w:r>
      <w:r w:rsidR="00621B83">
        <w:rPr>
          <w:rFonts w:ascii="Times New Roman" w:hAnsi="Times New Roman" w:cs="Times New Roman"/>
          <w:sz w:val="24"/>
          <w:szCs w:val="24"/>
        </w:rPr>
        <w:t xml:space="preserve">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jrgHooxf","properties":{"formattedCitation":"[79]","plainCitation":"[79]","noteIndex":0},"citationItems":[{"id":"z2YFmZWn/aIZbuhev","uris":["http://www.mendeley.com/documents/?uuid=5d575e50-a551-4eec-82e2-e35406e9dcf6"],"itemData":{"DOI":"10.4161/hv.26203","ISSN":"2164554X","PMID":"23982325","abstract":"Potent vaccines require the ability to effectively induce immune responses. Especially for the control of infectious diseases with intracellular pathogens, like viruses or bacteria, potent T-cell responses are indispensable. Several delivery systems such as nanoparticles have been considered to boost the immunogenicity of pathogen derived peptides or subunits for the induction of potent T-cell responses. Since they can be further functionalized with immunostimulants, like Toll-like receptor (TLR) agonists, they improve the response by enhanced activation of the innate immune system. Currently, TLR agonists like unmethylated CpG oligonucleotides and the synthetic dsRNA derivate polyriboinosinic acid-polyribocytidylic acid (poly[I:C]) are widely used as vaccine adjuvants. CpG and poly(I:C) trigger different TLRs and therefore show differential signal transduction. Recently, we established biodegradable calcium phosphate (CaP) nanoparticles as potent T cell inducing vaccination vehicles. In this commentary we discuss the role of CpG and poly(I:C) for the effective induction of virus-specific T cells during immunization with CaP nanoparticles. The presented results underline the importance of the right formulation of vaccines for specific immunization purpose. © 2014 Landes Bioscience.","author":[{"dropping-particle":"","family":"Knuschke","given":"Torben","non-dropping-particle":"","parse-names":false,"suffix":""},{"dropping-particle":"","family":"Epple","given":"Matthias","non-dropping-particle":"","parse-names":false,"suffix":""},{"dropping-particle":"","family":"Westendorf","given":"Astrid M.","non-dropping-particle":"","parse-names":false,"suffix":""}],"container-title":"Human Vaccines and Immunotherapeutics","id":"ITEM-1","issue":"1","issued":{"date-parts":[["2014"]]},"page":"164-169","title":"The type of adjuvant strongly influences the T-cell response during nanoparticle-based immunization","type":"article-journal","volume":"10"}}],"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79]</w:t>
      </w:r>
      <w:r w:rsidRPr="00BB0205">
        <w:rPr>
          <w:rFonts w:ascii="Times New Roman" w:hAnsi="Times New Roman" w:cs="Times New Roman"/>
          <w:sz w:val="24"/>
          <w:szCs w:val="24"/>
        </w:rPr>
        <w:fldChar w:fldCharType="end"/>
      </w:r>
      <w:r w:rsidR="00621B83">
        <w:rPr>
          <w:rFonts w:ascii="Times New Roman" w:hAnsi="Times New Roman" w:cs="Times New Roman"/>
          <w:sz w:val="24"/>
          <w:szCs w:val="24"/>
        </w:rPr>
        <w:t>.</w:t>
      </w:r>
      <w:r w:rsidRPr="00BB0205">
        <w:rPr>
          <w:rFonts w:ascii="Times New Roman" w:hAnsi="Times New Roman" w:cs="Times New Roman"/>
          <w:sz w:val="24"/>
          <w:szCs w:val="24"/>
        </w:rPr>
        <w:t xml:space="preserve"> Studies conducted in vitro have shown that </w:t>
      </w:r>
      <w:r w:rsidR="00621B83">
        <w:rPr>
          <w:rFonts w:ascii="Times New Roman" w:hAnsi="Times New Roman" w:cs="Times New Roman"/>
          <w:sz w:val="24"/>
          <w:szCs w:val="24"/>
        </w:rPr>
        <w:t>NP</w:t>
      </w:r>
      <w:r w:rsidRPr="00BB0205">
        <w:rPr>
          <w:rFonts w:ascii="Times New Roman" w:hAnsi="Times New Roman" w:cs="Times New Roman"/>
          <w:sz w:val="24"/>
          <w:szCs w:val="24"/>
        </w:rPr>
        <w:t>s with a size of less than 500 nm</w:t>
      </w:r>
      <w:r w:rsidR="00621B83">
        <w:rPr>
          <w:rFonts w:ascii="Times New Roman" w:hAnsi="Times New Roman" w:cs="Times New Roman"/>
          <w:sz w:val="24"/>
          <w:szCs w:val="24"/>
        </w:rPr>
        <w:t xml:space="preserve"> are suitable for DC absorption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u5Ekunlw","properties":{"formattedCitation":"[80]","plainCitation":"[80]","noteIndex":0},"citationItems":[{"id":"z2YFmZWn/ntRlPT3N","uris":["http://www.mendeley.com/documents/?uuid=fa71a989-e78a-48f1-9ca5-2be90c6f65ba"],"itemData":{"DOI":"10.1016/j.ijpharm.2005.03.035","ISSN":"03785173","PMID":"15961266","abstract":"Current vaccine development includes optimization of antigen delivery to antigen presenting cells, such as dendritic cells (DC). Particulate systems have attracted increasing attention in the development of vaccine delivery systems. In the present study, we investigated DC uptake of model fluorescent polystyrene particles with a broad size range and variable surface properties. Localization of particles was investigated using confocal laser scanning microscopy and uptake was quantified by flow cytometry. Immature DC were generated from mononuclear cells isolated from human blood. The polystyrene particles interacted with the DC throughout the tested diameter range of 0.04-15 μm in a time- and concentration-dependent manner. The optimal particle diameter for fast and efficient acquisition by a substantial percentage of the DC was 0.5 μm and below. The surface of 1 and 0.1 μm polystyrene particles was covalently modified with different polyaminoacids/proteins, yielding particles with varying surface charge. Uptake of 1 μm particles was greatly enhanced when particles displayed a positive surface charge. In general, the present findings establish that particle diameters of 0.5 μm and below were optimal for DC uptake; however uptake of larger particles could be greatly enhanced by rendering the particle surface positive. Whether increased particle uptake is correlated with increased immune responses, remains to be established. © 2005 Elsevier B.V. All rights reserved.","author":[{"dropping-particle":"","family":"Foged","given":"Camilla","non-dropping-particle":"","parse-names":false,"suffix":""},{"dropping-particle":"","family":"Brodin","given":"Birger","non-dropping-particle":"","parse-names":false,"suffix":""},{"dropping-particle":"","family":"Frokjaer","given":"Sven","non-dropping-particle":"","parse-names":false,"suffix":""},{"dropping-particle":"","family":"Sundblad","given":"Anne","non-dropping-particle":"","parse-names":false,"suffix":""}],"container-title":"International Journal of Pharmaceutics","id":"ITEM-1","issue":"2","issued":{"date-parts":[["2005"]]},"page":"315-322","title":"Particle size and surface charge affect particle uptake by human dendritic cells in an in vitro model","type":"article-journal","volume":"298"}}],"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80]</w:t>
      </w:r>
      <w:r w:rsidRPr="00BB0205">
        <w:rPr>
          <w:rFonts w:ascii="Times New Roman" w:hAnsi="Times New Roman" w:cs="Times New Roman"/>
          <w:sz w:val="24"/>
          <w:szCs w:val="24"/>
        </w:rPr>
        <w:fldChar w:fldCharType="end"/>
      </w:r>
      <w:r w:rsidR="00621B83">
        <w:rPr>
          <w:rFonts w:ascii="Times New Roman" w:hAnsi="Times New Roman" w:cs="Times New Roman"/>
          <w:sz w:val="24"/>
          <w:szCs w:val="24"/>
        </w:rPr>
        <w:t>.</w:t>
      </w:r>
      <w:r w:rsidRPr="00BB0205">
        <w:rPr>
          <w:rFonts w:ascii="Times New Roman" w:hAnsi="Times New Roman" w:cs="Times New Roman"/>
          <w:sz w:val="24"/>
          <w:szCs w:val="24"/>
        </w:rPr>
        <w:t xml:space="preserve"> In compared to micron-sized particles, nano-sized particles have also been proven to have greater cell penetration and immu</w:t>
      </w:r>
      <w:r w:rsidR="00621B83">
        <w:rPr>
          <w:rFonts w:ascii="Times New Roman" w:hAnsi="Times New Roman" w:cs="Times New Roman"/>
          <w:sz w:val="24"/>
          <w:szCs w:val="24"/>
        </w:rPr>
        <w:t xml:space="preserve">ne response induction abilities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xl2JO6gR","properties":{"formattedCitation":"[81]","plainCitation":"[81]","noteIndex":0},"citationItems":[{"id":"z2YFmZWn/QiuxdYr6","uris":["http://www.mendeley.com/documents/?uuid=8b2ba9df-ece1-4576-b442-57d083ad9f83"],"itemData":{"DOI":"10.1016/j.colsurfb.2015.05.014","ISSN":"18734367","PMID":"26094145","abstract":"Over the recent years the use of biocompatible and biodegradable nanoparticles in biomedicine has become a significant priority. Calcium based ceramic nanoparticles like calcium phosphate (CaP) and calcium carbonate (CaCO&lt;inf&gt;3&lt;/inf&gt;) are therefore considered as attractive carriers as they are naturally present in human body with nanosize range. Their application in tissue engineering and localized controlled delivery of bioactives for bones and teeth is well established now, but recently their use has increased significantly as carrier of bioactives through other routes also. These delivery systems have become most potential alternatives to other commonly used delivery system because of their cost effectiveness, biodegradability, chemical stability, controlled and stimuli responsive behaviour. This review comprehensively covers their characteristic features, method of preparation and applications but the thrust is to focus their recent development, functionalization and use in systemic delivery. On the same platform mineralization of other nanoparticulate delivery system which has widened their application drug delivery will be discussed. The emphasis has been given on their pH dependent properties which make them excellent carriers for tumour targeting and intracellular delivery. Finally this review also attempts to discuss their drawback which limits their clinical utility.","author":[{"dropping-particle":"","family":"Sharma","given":"Shweta","non-dropping-particle":"","parse-names":false,"suffix":""},{"dropping-particle":"","family":"Verma","given":"Ashwni","non-dropping-particle":"","parse-names":false,"suffix":""},{"dropping-particle":"","family":"Teja","given":"B. Venkatesh","non-dropping-particle":"","parse-names":false,"suffix":""},{"dropping-particle":"","family":"Pandey","given":"Gitu","non-dropping-particle":"","parse-names":false,"suffix":""},{"dropping-particle":"","family":"Mittapelly","given":"Naresh","non-dropping-particle":"","parse-names":false,"suffix":""},{"dropping-particle":"","family":"Trivedi","given":"Ritu","non-dropping-particle":"","parse-names":false,"suffix":""},{"dropping-particle":"","family":"Mishra","given":"P. R.","non-dropping-particle":"","parse-names":false,"suffix":""}],"container-title":"Colloids and Surfaces B: Biointerfaces","id":"ITEM-1","issued":{"date-parts":[["2015"]]},"page":"120-139","publisher":"Elsevier B.V.","title":"An insight into functionalized calcium based inorganic nanomaterials in biomedicine: Trends and transitions","type":"article-journal","volume":"133"}}],"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81]</w:t>
      </w:r>
      <w:r w:rsidRPr="00BB0205">
        <w:rPr>
          <w:rFonts w:ascii="Times New Roman" w:hAnsi="Times New Roman" w:cs="Times New Roman"/>
          <w:sz w:val="24"/>
          <w:szCs w:val="24"/>
        </w:rPr>
        <w:fldChar w:fldCharType="end"/>
      </w:r>
      <w:r w:rsidR="00621B83">
        <w:rPr>
          <w:rFonts w:ascii="Times New Roman" w:hAnsi="Times New Roman" w:cs="Times New Roman"/>
          <w:sz w:val="24"/>
          <w:szCs w:val="24"/>
        </w:rPr>
        <w:t>.</w:t>
      </w:r>
      <w:r w:rsidRPr="00BB0205">
        <w:rPr>
          <w:rFonts w:ascii="Times New Roman" w:hAnsi="Times New Roman" w:cs="Times New Roman"/>
          <w:sz w:val="24"/>
          <w:szCs w:val="24"/>
        </w:rPr>
        <w:t xml:space="preserve"> Recent research has demonstrated that nanoparticles between the sizes of 100 and 400 nm can elicit a stronger immune response than smaller or larger nanoparticles</w:t>
      </w:r>
      <w:r w:rsidR="00621B83">
        <w:rPr>
          <w:rFonts w:ascii="Times New Roman" w:hAnsi="Times New Roman" w:cs="Times New Roman"/>
          <w:sz w:val="24"/>
          <w:szCs w:val="24"/>
        </w:rPr>
        <w:t xml:space="preserve">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hNDzXetK","properties":{"formattedCitation":"[82]","plainCitation":"[82]","noteIndex":0},"citationItems":[{"id":"z2YFmZWn/6gi7rbFP","uris":["http://www.mendeley.com/documents/?uuid=0b806b3c-6f5c-4a00-9220-480120528169"],"itemData":{"DOI":"10.1016/j.vaccine.2015.11.059","ISSN":"18732518","PMID":"26667613","abstract":"Various particles such as Alum or silica are known to act as an adjuvant if co-administered with vaccine antigens. Several reports have demonstrated that the adjuvanticity is strongly affected by the physicochemical properties of particles such as the size, shape and surface charge, although the required properties and its relationship to the adjuvanticity are still controversial. Hydroxyapatite particle (HAp) composed of calcium phosphate has been shown to work as adjuvant in mice. However, the properties of HAp required for the adjuvanticity have not been fully characterized yet. In this study, we examined the role of size or shape of HAps in the antibody responses after immunization with antigen. HAps whose diameter ranging between 100 and 400nm provided significantly higher antibody responses than smaller or larger ones. By comparison between sphere and rod shaped HAps, rod shaped HAps induced stronger inflammasome-dependent IL-1β production than the sphere shaped ones in vitro. However, sphere- and rod-shaped HAp elicited comparable antibody response in WT mice. Vice versa, Nlrp3-/-, Asc-/- or Caspase1-/- mice provided comparable level of antibody responses to HAp adjuvanted vaccination. Collectively, our results demonstrated that the size rather than shape is a more critical property, and IL-1β production via NLRP3 inflammasome is dispensable for the adjuvanticity of HAps in mice.","author":[{"dropping-particle":"","family":"Hayashi","given":"Masayuki","non-dropping-particle":"","parse-names":false,"suffix":""},{"dropping-particle":"","family":"Aoshi","given":"Taiki","non-dropping-particle":"","parse-names":false,"suffix":""},{"dropping-particle":"","family":"Kogai","given":"Yasumichi","non-dropping-particle":"","parse-names":false,"suffix":""},{"dropping-particle":"","family":"Nomi","given":"Daisuke","non-dropping-particle":"","parse-names":false,"suffix":""},{"dropping-particle":"","family":"Haseda","given":"Yasunari","non-dropping-particle":"","parse-names":false,"suffix":""},{"dropping-particle":"","family":"Kuroda","given":"Etsushi","non-dropping-particle":"","parse-names":false,"suffix":""},{"dropping-particle":"","family":"Kobiyama","given":"Kouji","non-dropping-particle":"","parse-names":false,"suffix":""},{"dropping-particle":"","family":"Ishii","given":"Ken J.","non-dropping-particle":"","parse-names":false,"suffix":""}],"container-title":"Vaccine","id":"ITEM-1","issue":"3","issued":{"date-parts":[["2016"]]},"page":"306-312","publisher":"Elsevier Ltd","title":"Optimization of physiological properties of hydroxyapatite as a vaccine adjuvant","type":"article-journal","volume":"34"}}],"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82]</w:t>
      </w:r>
      <w:r w:rsidRPr="00BB0205">
        <w:rPr>
          <w:rFonts w:ascii="Times New Roman" w:hAnsi="Times New Roman" w:cs="Times New Roman"/>
          <w:sz w:val="24"/>
          <w:szCs w:val="24"/>
        </w:rPr>
        <w:fldChar w:fldCharType="end"/>
      </w:r>
      <w:r w:rsidR="00621B83">
        <w:rPr>
          <w:rFonts w:ascii="Times New Roman" w:hAnsi="Times New Roman" w:cs="Times New Roman"/>
          <w:sz w:val="24"/>
          <w:szCs w:val="24"/>
        </w:rPr>
        <w:t>.</w:t>
      </w:r>
      <w:r w:rsidRPr="00BB0205">
        <w:rPr>
          <w:rFonts w:ascii="Times New Roman" w:hAnsi="Times New Roman" w:cs="Times New Roman"/>
          <w:sz w:val="24"/>
          <w:szCs w:val="24"/>
        </w:rPr>
        <w:t xml:space="preserve"> </w:t>
      </w:r>
      <w:r w:rsidR="004B16BE" w:rsidRPr="004B16BE">
        <w:rPr>
          <w:rFonts w:ascii="Times New Roman" w:hAnsi="Times New Roman" w:cs="Times New Roman"/>
          <w:sz w:val="24"/>
          <w:szCs w:val="24"/>
        </w:rPr>
        <w:t xml:space="preserve">The surface charge of NP has a significant impact on immune response. </w:t>
      </w:r>
      <w:r w:rsidRPr="00BB0205">
        <w:rPr>
          <w:rFonts w:ascii="Times New Roman" w:hAnsi="Times New Roman" w:cs="Times New Roman"/>
          <w:sz w:val="24"/>
          <w:szCs w:val="24"/>
        </w:rPr>
        <w:t>Comparatively to neutral or negatively charge</w:t>
      </w:r>
      <w:r w:rsidR="00621B83">
        <w:rPr>
          <w:rFonts w:ascii="Times New Roman" w:hAnsi="Times New Roman" w:cs="Times New Roman"/>
          <w:sz w:val="24"/>
          <w:szCs w:val="24"/>
        </w:rPr>
        <w:t>d nps, positively charged CaPNP</w:t>
      </w:r>
      <w:r w:rsidRPr="00BB0205">
        <w:rPr>
          <w:rFonts w:ascii="Times New Roman" w:hAnsi="Times New Roman" w:cs="Times New Roman"/>
          <w:sz w:val="24"/>
          <w:szCs w:val="24"/>
        </w:rPr>
        <w:t>s are found to be more readily absorbed by cells</w:t>
      </w:r>
      <w:r w:rsidR="00621B83">
        <w:rPr>
          <w:rFonts w:ascii="Times New Roman" w:hAnsi="Times New Roman" w:cs="Times New Roman"/>
          <w:sz w:val="24"/>
          <w:szCs w:val="24"/>
        </w:rPr>
        <w:t xml:space="preserve">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0SHfEvlP","properties":{"formattedCitation":"[83]","plainCitation":"[83]","noteIndex":0},"citationItems":[{"id":"z2YFmZWn/7oD78Zml","uris":["http://www.mendeley.com/documents/?uuid=464e267c-c145-4fa2-833e-fe5e028f4497"],"itemData":{"DOI":"10.1088/0957-4484/22/10/105708","ISSN":"09574484","PMID":"21289408","abstract":"The objective of this study is to evaluate the effect of hydroxyapatite (HAP) nanoparticles with different surface charges on the cellular uptake behavior and in vitro cell viability and proliferation of MC3T3-E1 cell lines (osteoblast). The nanoparticles' surface charge was varied by surface modification with two carboxylic acids: 12-aminododecanoic acid (positive) and dodecanedioic acid (negative). The untreated HAP nanoparticles and dodecanoic acid modified HAP nanoparticles (neutral) were used as the control. X-ray diffraction (XRD) revealed that surface modifications by the three carboxylic acids did not change the crystal structure of HAP nanoparticles; Fourier transform infrared spectroscopy (FT-IR) confirmed the adsorption and binding of the carboxylic acids on the HAP nanoparticles' surfaces; and zeta potentialmeasurement confirmed that the chemicals successfully modified the surface charge of HAP nanoparticles in water based solution. Transmission electron microscopy (TEM) images showed that positively charged, negatively charged and untreated HAP nanoparticles, with similar size and shape, all penetrated into the cells and cells had more uptake of HAP nanoparticles with positive charge compared to those with negative charge, which might be attributed to the attractive or repulsive interaction between the negatively charged cell membrane and positively/negatively charged HAP nanoparticles. The neutral HAP nanoparticles could not penetrate the cell membrane due to their larger size. MTT assay and LDH assay results indicated that as compared with the polystyrene control, greater cell viability and cell proliferation were measured on MC3T3-E1 cells treated with the three kinds of HAP nanoparticles (neutral, positive, and untreated), among which positively charged HAP nanoparticles showed the strongest improvement for cell viability and cell proliferation. In summary, the surface charge of HAP nanoparticles can be modified to influence the cellular uptake of HAP nanoparticles and the different uptake also influences the behavior of cells. These in vitro results may also provide useful information for investigations of HAP nanoparticle applications in gene delivery and intracellular drug delivery. © 2011 IOP Publishing Ltd.","author":[{"dropping-particle":"","family":"Chen","given":"Liang","non-dropping-particle":"","parse-names":false,"suffix":""},{"dropping-particle":"","family":"Mccrate","given":"Joseph M.","non-dropping-particle":"","parse-names":false,"suffix":""},{"dropping-particle":"","family":"Lee","given":"James C.M.","non-dropping-particle":"","parse-names":false,"suffix":""},{"dropping-particle":"","family":"Li","given":"Hao","non-dropping-particle":"","parse-names":false,"suffix":""}],"container-title":"Nanotechnology","id":"ITEM-1","issue":"10","issued":{"date-parts":[["2011"]]},"title":"The role of surface charge on the uptake and biocompatibility of hydroxyapatite nanoparticles with osteoblast cells","type":"article-journal","volume":"22"}}],"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83]</w:t>
      </w:r>
      <w:r w:rsidRPr="00BB0205">
        <w:rPr>
          <w:rFonts w:ascii="Times New Roman" w:hAnsi="Times New Roman" w:cs="Times New Roman"/>
          <w:sz w:val="24"/>
          <w:szCs w:val="24"/>
        </w:rPr>
        <w:fldChar w:fldCharType="end"/>
      </w:r>
      <w:r w:rsidR="00621B83">
        <w:rPr>
          <w:rFonts w:ascii="Times New Roman" w:hAnsi="Times New Roman" w:cs="Times New Roman"/>
          <w:sz w:val="24"/>
          <w:szCs w:val="24"/>
        </w:rPr>
        <w:t>.</w:t>
      </w:r>
      <w:r w:rsidRPr="00BB0205">
        <w:rPr>
          <w:rFonts w:ascii="Times New Roman" w:hAnsi="Times New Roman" w:cs="Times New Roman"/>
          <w:sz w:val="24"/>
          <w:szCs w:val="24"/>
        </w:rPr>
        <w:t xml:space="preserve">  Moreover, the form of the particle is crucial in triggering an immunological response. Obviously, compared</w:t>
      </w:r>
      <w:r w:rsidR="00621B83">
        <w:rPr>
          <w:rFonts w:ascii="Times New Roman" w:hAnsi="Times New Roman" w:cs="Times New Roman"/>
          <w:sz w:val="24"/>
          <w:szCs w:val="24"/>
        </w:rPr>
        <w:t xml:space="preserve"> to spherical or plate-shaped NPs, knife-shaped CaPNP</w:t>
      </w:r>
      <w:r w:rsidRPr="00BB0205">
        <w:rPr>
          <w:rFonts w:ascii="Times New Roman" w:hAnsi="Times New Roman" w:cs="Times New Roman"/>
          <w:sz w:val="24"/>
          <w:szCs w:val="24"/>
        </w:rPr>
        <w:t>s are more exciting</w:t>
      </w:r>
      <w:r w:rsidR="00621B83">
        <w:rPr>
          <w:rFonts w:ascii="Times New Roman" w:hAnsi="Times New Roman" w:cs="Times New Roman"/>
          <w:sz w:val="24"/>
          <w:szCs w:val="24"/>
        </w:rPr>
        <w:t xml:space="preserve">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rHGqAMZW","properties":{"formattedCitation":"[84]","plainCitation":"[84]","noteIndex":0},"citationItems":[{"id":"z2YFmZWn/jDMy7z1w","uris":["http://www.mendeley.com/documents/?uuid=48087719-aea6-4cea-b094-e221cdc6174f"],"itemData":{"DOI":"10.1016/j.intimp.2007.08.011","ISSN":"15675769","PMID":"17996671","abstract":"The influence of the physico-chemical features of particulates made of calcium phosphate (hydroxyapatite, HAP) crystals, or monosodium urate monohydrate (MSUM) crystals, on the innate immune response was investigated in mice after intraperitoneal injections. The phenotype and activation status of harvested peritoneal cells from C57BL/6 mice was determined by flow cytometry analysis at 24, 48 and 72 h after particulate injections and compared to a known adjuvant, aluminum phosphate (ALP). A rigorous characterization of the chemistry, structure, morphology and particle size of the particulates was completed. Mid-sized (10 μm mean size) particulates of both crystal types recruited the most cells, as compared to fine (1 μm) or large (100 μm) particulates. Analysis of sub-populations of the peritoneal cells revealed that MSUM induced fewer PMNs and eosinophils than HAP or ALP. MSUM also had the greatest effect on the expression of CD11b, MHC-Class II and CD86 on peritoneal macrophages indicating MSUM provides a robust antigen presenting and co-stimulatory bridge between the innate and adaptive immune systems. This study indicates that manipulation of the physico-chemical features of particulates is a means of controlling the innate immune response and that knife-like morphologies are more stimulatory than spherical or plate-like shapes. Proper utilization of the physico-chemical features of particulates offers a new direction for the development of more effective vaccine adjuvants. © 2007 Elsevier B.V. All rights reserved.","author":[{"dropping-particle":"","family":"Ramesh","given":"Manish","non-dropping-particle":"","parse-names":false,"suffix":""},{"dropping-particle":"","family":"Turner","given":"Laura F.","non-dropping-particle":"","parse-names":false,"suffix":""},{"dropping-particle":"","family":"Yadav","given":"Rajwardhan","non-dropping-particle":"","parse-names":false,"suffix":""},{"dropping-particle":"V.","family":"Rajan","given":"Thiruchandurai","non-dropping-particle":"","parse-names":false,"suffix":""},{"dropping-particle":"","family":"Vella","given":"Anthony T.","non-dropping-particle":"","parse-names":false,"suffix":""},{"dropping-particle":"","family":"Kuhn","given":"Liisa T.","non-dropping-particle":"","parse-names":false,"suffix":""}],"container-title":"International Immunopharmacology","id":"ITEM-1","issue":"13","issued":{"date-parts":[["2007"]]},"page":"1617-1629","title":"Effects of the physico-chemical nature of two biomimetic crystals on the innate immune response","type":"article-journal","volume":"7"}}],"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84]</w:t>
      </w:r>
      <w:r w:rsidRPr="00BB0205">
        <w:rPr>
          <w:rFonts w:ascii="Times New Roman" w:hAnsi="Times New Roman" w:cs="Times New Roman"/>
          <w:sz w:val="24"/>
          <w:szCs w:val="24"/>
        </w:rPr>
        <w:fldChar w:fldCharType="end"/>
      </w:r>
      <w:r w:rsidRPr="00BB0205">
        <w:rPr>
          <w:rFonts w:ascii="Times New Roman" w:hAnsi="Times New Roman" w:cs="Times New Roman"/>
          <w:sz w:val="24"/>
          <w:szCs w:val="24"/>
        </w:rPr>
        <w:t>,</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IZ1G5jWd","properties":{"formattedCitation":"[82]","plainCitation":"[82]","noteIndex":0},"citationItems":[{"id":"z2YFmZWn/6gi7rbFP","uris":["http://www.mendeley.com/documents/?uuid=0b806b3c-6f5c-4a00-9220-480120528169"],"itemData":{"DOI":"10.1016/j.vaccine.2015.11.059","ISSN":"18732518","PMID":"26667613","abstract":"Various particles such as Alum or silica are known to act as an adjuvant if co-administered with vaccine antigens. Several reports have demonstrated that the adjuvanticity is strongly affected by the physicochemical properties of particles such as the size, shape and surface charge, although the required properties and its relationship to the adjuvanticity are still controversial. Hydroxyapatite particle (HAp) composed of calcium phosphate has been shown to work as adjuvant in mice. However, the properties of HAp required for the adjuvanticity have not been fully characterized yet. In this study, we examined the role of size or shape of HAps in the antibody responses after immunization with antigen. HAps whose diameter ranging between 100 and 400nm provided significantly higher antibody responses than smaller or larger ones. By comparison between sphere and rod shaped HAps, rod shaped HAps induced stronger inflammasome-dependent IL-1β production than the sphere shaped ones in vitro. However, sphere- and rod-shaped HAp elicited comparable antibody response in WT mice. Vice versa, Nlrp3-/-, Asc-/- or Caspase1-/- mice provided comparable level of antibody responses to HAp adjuvanted vaccination. Collectively, our results demonstrated that the size rather than shape is a more critical property, and IL-1β production via NLRP3 inflammasome is dispensable for the adjuvanticity of HAps in mice.","author":[{"dropping-particle":"","family":"Hayashi","given":"Masayuki","non-dropping-particle":"","parse-names":false,"suffix":""},{"dropping-particle":"","family":"Aoshi","given":"Taiki","non-dropping-particle":"","parse-names":false,"suffix":""},{"dropping-particle":"","family":"Kogai","given":"Yasumichi","non-dropping-particle":"","parse-names":false,"suffix":""},{"dropping-particle":"","family":"Nomi","given":"Daisuke","non-dropping-particle":"","parse-names":false,"suffix":""},{"dropping-particle":"","family":"Haseda","given":"Yasunari","non-dropping-particle":"","parse-names":false,"suffix":""},{"dropping-particle":"","family":"Kuroda","given":"Etsushi","non-dropping-particle":"","parse-names":false,"suffix":""},{"dropping-particle":"","family":"Kobiyama","given":"Kouji","non-dropping-particle":"","parse-names":false,"suffix":""},{"dropping-particle":"","family":"Ishii","given":"Ken J.","non-dropping-particle":"","parse-names":false,"suffix":""}],"container-title":"Vaccine","id":"ITEM-1","issue":"3","issued":{"date-parts":[["2016"]]},"page":"306-312","publisher":"Elsevier Ltd","title":"Optimization of physiological properties of hydroxyapatite as a vaccine adjuvant","type":"article-journal","volume":"34"}}],"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82]</w:t>
      </w:r>
      <w:r w:rsidRPr="00BB0205">
        <w:rPr>
          <w:rFonts w:ascii="Times New Roman" w:hAnsi="Times New Roman" w:cs="Times New Roman"/>
          <w:sz w:val="24"/>
          <w:szCs w:val="24"/>
        </w:rPr>
        <w:fldChar w:fldCharType="end"/>
      </w:r>
      <w:r w:rsidR="00621B83">
        <w:rPr>
          <w:rFonts w:ascii="Times New Roman" w:hAnsi="Times New Roman" w:cs="Times New Roman"/>
          <w:sz w:val="24"/>
          <w:szCs w:val="24"/>
        </w:rPr>
        <w:t>.</w:t>
      </w:r>
      <w:r w:rsidRPr="00BB0205">
        <w:rPr>
          <w:rFonts w:ascii="Times New Roman" w:hAnsi="Times New Roman" w:cs="Times New Roman"/>
          <w:sz w:val="24"/>
          <w:szCs w:val="24"/>
        </w:rPr>
        <w:t xml:space="preserve"> While inducing similar humoral immunity to connected antigens in vivo, rod-shaped </w:t>
      </w:r>
      <w:r w:rsidR="004B16BE">
        <w:rPr>
          <w:rFonts w:ascii="Times New Roman" w:hAnsi="Times New Roman" w:cs="Times New Roman"/>
          <w:sz w:val="24"/>
          <w:szCs w:val="24"/>
        </w:rPr>
        <w:t>CaPNP</w:t>
      </w:r>
      <w:r w:rsidRPr="00BB0205">
        <w:rPr>
          <w:rFonts w:ascii="Times New Roman" w:hAnsi="Times New Roman" w:cs="Times New Roman"/>
          <w:sz w:val="24"/>
          <w:szCs w:val="24"/>
        </w:rPr>
        <w:t xml:space="preserve">s stimulated more IL-1Beta production in vitro than spherical </w:t>
      </w:r>
      <w:r w:rsidR="00621B83">
        <w:rPr>
          <w:rFonts w:ascii="Times New Roman" w:hAnsi="Times New Roman" w:cs="Times New Roman"/>
          <w:sz w:val="24"/>
          <w:szCs w:val="24"/>
        </w:rPr>
        <w:t>NP</w:t>
      </w:r>
      <w:r w:rsidR="004B16BE">
        <w:rPr>
          <w:rFonts w:ascii="Times New Roman" w:hAnsi="Times New Roman" w:cs="Times New Roman"/>
          <w:sz w:val="24"/>
          <w:szCs w:val="24"/>
        </w:rPr>
        <w:t xml:space="preserve">s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RCw9QqVV","properties":{"formattedCitation":"[82]","plainCitation":"[82]","noteIndex":0},"citationItems":[{"id":"z2YFmZWn/6gi7rbFP","uris":["http://www.mendeley.com/documents/?uuid=0b806b3c-6f5c-4a00-9220-480120528169"],"itemData":{"DOI":"10.1016/j.vaccine.2015.11.059","ISSN":"18732518","PMID":"26667613","abstract":"Various particles such as Alum or silica are known to act as an adjuvant if co-administered with vaccine antigens. Several reports have demonstrated that the adjuvanticity is strongly affected by the physicochemical properties of particles such as the size, shape and surface charge, although the required properties and its relationship to the adjuvanticity are still controversial. Hydroxyapatite particle (HAp) composed of calcium phosphate has been shown to work as adjuvant in mice. However, the properties of HAp required for the adjuvanticity have not been fully characterized yet. In this study, we examined the role of size or shape of HAps in the antibody responses after immunization with antigen. HAps whose diameter ranging between 100 and 400nm provided significantly higher antibody responses than smaller or larger ones. By comparison between sphere and rod shaped HAps, rod shaped HAps induced stronger inflammasome-dependent IL-1β production than the sphere shaped ones in vitro. However, sphere- and rod-shaped HAp elicited comparable antibody response in WT mice. Vice versa, Nlrp3-/-, Asc-/- or Caspase1-/- mice provided comparable level of antibody responses to HAp adjuvanted vaccination. Collectively, our results demonstrated that the size rather than shape is a more critical property, and IL-1β production via NLRP3 inflammasome is dispensable for the adjuvanticity of HAps in mice.","author":[{"dropping-particle":"","family":"Hayashi","given":"Masayuki","non-dropping-particle":"","parse-names":false,"suffix":""},{"dropping-particle":"","family":"Aoshi","given":"Taiki","non-dropping-particle":"","parse-names":false,"suffix":""},{"dropping-particle":"","family":"Kogai","given":"Yasumichi","non-dropping-particle":"","parse-names":false,"suffix":""},{"dropping-particle":"","family":"Nomi","given":"Daisuke","non-dropping-particle":"","parse-names":false,"suffix":""},{"dropping-particle":"","family":"Haseda","given":"Yasunari","non-dropping-particle":"","parse-names":false,"suffix":""},{"dropping-particle":"","family":"Kuroda","given":"Etsushi","non-dropping-particle":"","parse-names":false,"suffix":""},{"dropping-particle":"","family":"Kobiyama","given":"Kouji","non-dropping-particle":"","parse-names":false,"suffix":""},{"dropping-particle":"","family":"Ishii","given":"Ken J.","non-dropping-particle":"","parse-names":false,"suffix":""}],"container-title":"Vaccine","id":"ITEM-1","issue":"3","issued":{"date-parts":[["2016"]]},"page":"306-312","publisher":"Elsevier Ltd","title":"Optimization of physiological properties of hydroxyapatite as a vaccine adjuvant","type":"article-journal","volume":"34"}}],"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82]</w:t>
      </w:r>
      <w:r w:rsidRPr="00BB0205">
        <w:rPr>
          <w:rFonts w:ascii="Times New Roman" w:hAnsi="Times New Roman" w:cs="Times New Roman"/>
          <w:sz w:val="24"/>
          <w:szCs w:val="24"/>
        </w:rPr>
        <w:fldChar w:fldCharType="end"/>
      </w:r>
      <w:r w:rsidR="004B16BE">
        <w:rPr>
          <w:rFonts w:ascii="Times New Roman" w:hAnsi="Times New Roman" w:cs="Times New Roman"/>
          <w:sz w:val="24"/>
          <w:szCs w:val="24"/>
        </w:rPr>
        <w:t>.</w:t>
      </w:r>
      <w:r w:rsidRPr="00BB0205">
        <w:rPr>
          <w:rFonts w:ascii="Times New Roman" w:hAnsi="Times New Roman" w:cs="Times New Roman"/>
          <w:sz w:val="24"/>
          <w:szCs w:val="24"/>
        </w:rPr>
        <w:t xml:space="preserve"> </w:t>
      </w:r>
      <w:r w:rsidRPr="009738AD">
        <w:rPr>
          <w:rFonts w:ascii="Times New Roman" w:hAnsi="Times New Roman" w:cs="Times New Roman"/>
          <w:sz w:val="24"/>
          <w:szCs w:val="24"/>
        </w:rPr>
        <w:t xml:space="preserve">The functionality of the NP is significantly influenced </w:t>
      </w:r>
      <w:r w:rsidRPr="009738AD">
        <w:rPr>
          <w:rFonts w:ascii="Times New Roman" w:hAnsi="Times New Roman" w:cs="Times New Roman"/>
          <w:sz w:val="24"/>
          <w:szCs w:val="24"/>
        </w:rPr>
        <w:lastRenderedPageBreak/>
        <w:t xml:space="preserve">by the </w:t>
      </w:r>
      <w:r w:rsidR="00A86590" w:rsidRPr="009738AD">
        <w:rPr>
          <w:rFonts w:ascii="Times New Roman" w:hAnsi="Times New Roman" w:cs="Times New Roman"/>
          <w:sz w:val="24"/>
          <w:szCs w:val="24"/>
        </w:rPr>
        <w:t xml:space="preserve">configuration of </w:t>
      </w:r>
      <w:r w:rsidRPr="009738AD">
        <w:rPr>
          <w:rFonts w:ascii="Times New Roman" w:hAnsi="Times New Roman" w:cs="Times New Roman"/>
          <w:sz w:val="24"/>
          <w:szCs w:val="24"/>
        </w:rPr>
        <w:t>N</w:t>
      </w:r>
      <w:r w:rsidR="00A86590" w:rsidRPr="009738AD">
        <w:rPr>
          <w:rFonts w:ascii="Times New Roman" w:hAnsi="Times New Roman" w:cs="Times New Roman"/>
          <w:sz w:val="24"/>
          <w:szCs w:val="24"/>
        </w:rPr>
        <w:t>P</w:t>
      </w:r>
      <w:r w:rsidR="00621B83" w:rsidRPr="009738AD">
        <w:rPr>
          <w:rFonts w:ascii="Times New Roman" w:hAnsi="Times New Roman" w:cs="Times New Roman"/>
          <w:sz w:val="24"/>
          <w:szCs w:val="24"/>
        </w:rPr>
        <w:t>. When compared</w:t>
      </w:r>
      <w:r w:rsidR="00621B83">
        <w:rPr>
          <w:rFonts w:ascii="Times New Roman" w:hAnsi="Times New Roman" w:cs="Times New Roman"/>
          <w:sz w:val="24"/>
          <w:szCs w:val="24"/>
        </w:rPr>
        <w:t xml:space="preserve"> to HAp</w:t>
      </w:r>
      <w:r w:rsidRPr="00BB0205">
        <w:rPr>
          <w:rFonts w:ascii="Times New Roman" w:hAnsi="Times New Roman" w:cs="Times New Roman"/>
          <w:sz w:val="24"/>
          <w:szCs w:val="24"/>
        </w:rPr>
        <w:t>, amorphous calcium phosphate (ACP) is found to have a weaker immunostimulatory effect</w:t>
      </w:r>
      <w:r w:rsidR="00621B83">
        <w:rPr>
          <w:rFonts w:ascii="Times New Roman" w:hAnsi="Times New Roman" w:cs="Times New Roman"/>
          <w:sz w:val="24"/>
          <w:szCs w:val="24"/>
        </w:rPr>
        <w:t xml:space="preserve">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YTgZlDPa","properties":{"formattedCitation":"[85]","plainCitation":"[85]","noteIndex":0},"citationItems":[{"id":"z2YFmZWn/RvM5zTSn","uris":["http://www.mendeley.com/documents/?uuid=cd4a325b-45ff-40e3-a285-6efd684df7f3"],"itemData":{"DOI":"10.1039/b710936a","ISSN":"09599428","abstract":"The biomedical materials research community frequently accepts that amorphous calcium phosphate (ACP) can be adsorbed and assimilated more readily by living organisms to produce new bone tissue than crystallized calcium phosphates such as hydroxyapatite (HAP). Previous studies also confirm that ACP has improved bioactivity compared to HAP since more adhesion and proliferation of osteogenic cells are observed on the ACP substrates. However, we note that the different size -effects of calcium phosphates are not taken into account in these studies and the used ACP are always smaller than the HAP. Our recent study reveals that the dimensions of nanoparticles are directly related to the bioactivities of calcium phosphates, e.g. the smaller nanocrystallites have a greater promotion effect on the proliferation of bone marrow mesenchymal stem cells (BMSCs). In order to understand the influence of crystallinity of calcium phosphate on the osteogenic cells correctly, it is critical to use ACP and HAP nanoparticles which have the same size distribution in such comparisons. In the present work, </w:instrText>
      </w:r>
      <w:r w:rsidR="006A124F">
        <w:rPr>
          <w:rFonts w:ascii="Cambria Math" w:hAnsi="Cambria Math" w:cs="Cambria Math"/>
          <w:sz w:val="24"/>
          <w:szCs w:val="24"/>
        </w:rPr>
        <w:instrText>∼</w:instrText>
      </w:r>
      <w:r w:rsidR="006A124F">
        <w:rPr>
          <w:rFonts w:ascii="Times New Roman" w:hAnsi="Times New Roman" w:cs="Times New Roman"/>
          <w:sz w:val="24"/>
          <w:szCs w:val="24"/>
        </w:rPr>
        <w:instrText xml:space="preserve">20 nm ACP and HAP particles are synthesized and the effects of crystallinity of calcium phosphates are studied. The adhesion, proliferation, and differentiation of BMSCs are measured on ACP and HAP films, which are compared at the same size scale. It is surprising that more cells adsorb and proliferate on the film of well crystallized HAP than those on the ACP film. Alkaline phosphatase (ALP) activity assay and reverse transcription-polymerase chain reaction (RT-PCR) assay are also used to evaluate the differentiation of BMSCs. The results show that the differentiation of BMSCs to osteoblasts is promoted significantly by NanoHAP. The current experimental phenomena clearly demonstrate that the crystallized phase of calcium phosphate, HAP, provides a better substrate for BMSCs than the amorphous one, ACP, when the factor of size effect is removed. A new view on the relationship between the crystallinity of calcium phosphate and the responses of BMSCs indicates the importance of size and phase controls in the application of biomedical materials. © The Royal Society of Chemistry.","author":[{"dropping-particle":"","family":"Hu","given":"Qinghong","non-dropping-particle":"","parse-names":false,"suffix":""},{"dropping-particle":"","family":"Tan","given":"Zhou","non-dropping-particle":"","parse-names":false,"suffix":""},{"dropping-particle":"","family":"Liu","given":"Yukan","non-dropping-particle":"","parse-names":false,"suffix":""},{"dropping-particle":"","family":"Tao","given":"Jinhui","non-dropping-particle":"","parse-names":false,"suffix":""},{"dropping-particle":"","family":"Cai","given":"Yurong","non-dropping-particle":"","parse-names":false,"suffix":""},{"dropping-particle":"","family":"Zhang","given":"Ming","non-dropping-particle":"","parse-names":false,"suffix":""},{"dropping-particle":"","family":"Pan","given":"Haihua","non-dropping-particle":"","parse-names":false,"suffix":""},{"dropping-particle":"","family":"Xu","given":"Xurong","non-dropping-particle":"","parse-names":false,"suffix":""},{"dropping-particle":"","family":"Tang","given":"Ruikang","non-dropping-particle":"","parse-names":false,"suffix":""}],"container-title":"Journal of Materials Chemistry","id":"ITEM-1","issue":"44","issued":{"date-parts":[["2007"]]},"page":"4690-4698","title":"Effect of crystallinity of calcium phosphate nanoparticles on adhesion, proliferation, and differentiation of bone marrow mesenchymal stem cells","type":"article-journal","volume":"17"}}],"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85]</w:t>
      </w:r>
      <w:r w:rsidRPr="00BB0205">
        <w:rPr>
          <w:rFonts w:ascii="Times New Roman" w:hAnsi="Times New Roman" w:cs="Times New Roman"/>
          <w:sz w:val="24"/>
          <w:szCs w:val="24"/>
        </w:rPr>
        <w:fldChar w:fldCharType="end"/>
      </w:r>
      <w:r w:rsidR="00621B83">
        <w:rPr>
          <w:rFonts w:ascii="Times New Roman" w:hAnsi="Times New Roman" w:cs="Times New Roman"/>
          <w:sz w:val="24"/>
          <w:szCs w:val="24"/>
        </w:rPr>
        <w:t>.</w:t>
      </w:r>
      <w:r w:rsidRPr="00BB0205">
        <w:rPr>
          <w:rFonts w:ascii="Times New Roman" w:hAnsi="Times New Roman" w:cs="Times New Roman"/>
          <w:sz w:val="24"/>
          <w:szCs w:val="24"/>
        </w:rPr>
        <w:t xml:space="preserve"> Since </w:t>
      </w:r>
      <w:r w:rsidR="004B16BE">
        <w:rPr>
          <w:rFonts w:ascii="Times New Roman" w:hAnsi="Times New Roman" w:cs="Times New Roman"/>
          <w:sz w:val="24"/>
          <w:szCs w:val="24"/>
        </w:rPr>
        <w:t xml:space="preserve">CaPNPs </w:t>
      </w:r>
      <w:r w:rsidRPr="00BB0205">
        <w:rPr>
          <w:rFonts w:ascii="Times New Roman" w:hAnsi="Times New Roman" w:cs="Times New Roman"/>
          <w:sz w:val="24"/>
          <w:szCs w:val="24"/>
        </w:rPr>
        <w:t>are cheaper and their formulation is easily modifiable, they can be widely used as vaccine adjuvants.</w:t>
      </w:r>
    </w:p>
    <w:p w:rsidR="00DE56DB" w:rsidRPr="00DE56DB" w:rsidRDefault="00DE56DB" w:rsidP="00DE56DB">
      <w:pPr>
        <w:pStyle w:val="ListParagraph"/>
        <w:numPr>
          <w:ilvl w:val="0"/>
          <w:numId w:val="2"/>
        </w:numPr>
        <w:spacing w:line="360" w:lineRule="auto"/>
        <w:jc w:val="both"/>
        <w:rPr>
          <w:rFonts w:ascii="Times New Roman" w:hAnsi="Times New Roman" w:cs="Times New Roman"/>
          <w:b/>
          <w:bCs/>
          <w:sz w:val="24"/>
          <w:szCs w:val="24"/>
        </w:rPr>
      </w:pPr>
      <w:r w:rsidRPr="00DE56DB">
        <w:rPr>
          <w:rFonts w:ascii="Times New Roman" w:hAnsi="Times New Roman" w:cs="Times New Roman"/>
          <w:b/>
          <w:bCs/>
          <w:sz w:val="24"/>
          <w:szCs w:val="24"/>
        </w:rPr>
        <w:t>Targeting innate immune system:</w:t>
      </w:r>
    </w:p>
    <w:p w:rsidR="006A467B" w:rsidRDefault="00DE56DB" w:rsidP="00DE56DB">
      <w:pPr>
        <w:spacing w:line="360" w:lineRule="auto"/>
        <w:jc w:val="both"/>
        <w:rPr>
          <w:rFonts w:ascii="Times New Roman" w:hAnsi="Times New Roman" w:cs="Times New Roman"/>
          <w:color w:val="FF0000"/>
          <w:sz w:val="24"/>
          <w:szCs w:val="24"/>
        </w:rPr>
      </w:pPr>
      <w:r w:rsidRPr="00BB0205">
        <w:rPr>
          <w:rFonts w:ascii="Times New Roman" w:hAnsi="Times New Roman" w:cs="Times New Roman"/>
          <w:sz w:val="24"/>
          <w:szCs w:val="24"/>
        </w:rPr>
        <w:t>Innate immune system plays important role in development of adaptive immunity</w:t>
      </w:r>
      <w:r w:rsidR="00FA42E5">
        <w:rPr>
          <w:rFonts w:ascii="Times New Roman" w:hAnsi="Times New Roman" w:cs="Times New Roman"/>
          <w:sz w:val="24"/>
          <w:szCs w:val="24"/>
        </w:rPr>
        <w:t xml:space="preserve"> to antigens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6QBwlrUu","properties":{"formattedCitation":"[86]","plainCitation":"[86]","noteIndex":0},"citationItems":[{"id":"z2YFmZWn/OR9oRc2Y","uris":["http://www.mendeley.com/documents/?uuid=1c5c27f8-ca45-4655-b7bf-db7c6251ac3a"],"itemData":{"DOI":"10.1126/science.327.5963.283","ISSN":"00368075","PMID":"20075241","author":[{"dropping-particle":"","family":"Mueller","given":"Kristen L.","non-dropping-particle":"","parse-names":false,"suffix":""}],"container-title":"Science","id":"ITEM-1","issue":"5963","issued":{"date-parts":[["2010"]]},"page":"283","title":"Recognizing the first responders","type":"article-journal","volume":"327"}}],"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86]</w:t>
      </w:r>
      <w:r w:rsidRPr="00BB0205">
        <w:rPr>
          <w:rFonts w:ascii="Times New Roman" w:hAnsi="Times New Roman" w:cs="Times New Roman"/>
          <w:sz w:val="24"/>
          <w:szCs w:val="24"/>
        </w:rPr>
        <w:fldChar w:fldCharType="end"/>
      </w:r>
      <w:r w:rsidR="00FA42E5">
        <w:rPr>
          <w:rFonts w:ascii="Times New Roman" w:hAnsi="Times New Roman" w:cs="Times New Roman"/>
          <w:sz w:val="24"/>
          <w:szCs w:val="24"/>
        </w:rPr>
        <w:t>.</w:t>
      </w:r>
      <w:r w:rsidRPr="00BB0205">
        <w:rPr>
          <w:rFonts w:ascii="Times New Roman" w:hAnsi="Times New Roman" w:cs="Times New Roman"/>
          <w:sz w:val="24"/>
          <w:szCs w:val="24"/>
        </w:rPr>
        <w:t xml:space="preserve"> In recent past, the effect of </w:t>
      </w:r>
      <w:r w:rsidR="00D41A7A">
        <w:rPr>
          <w:rFonts w:ascii="Times New Roman" w:hAnsi="Times New Roman" w:cs="Times New Roman"/>
          <w:sz w:val="24"/>
          <w:szCs w:val="24"/>
        </w:rPr>
        <w:t>Cap</w:t>
      </w:r>
      <w:r w:rsidRPr="00BB0205">
        <w:rPr>
          <w:rFonts w:ascii="Times New Roman" w:hAnsi="Times New Roman" w:cs="Times New Roman"/>
          <w:sz w:val="24"/>
          <w:szCs w:val="24"/>
        </w:rPr>
        <w:t>NPs on innate immunity was studied.</w:t>
      </w:r>
      <w:r w:rsidR="00D41A7A">
        <w:rPr>
          <w:rFonts w:ascii="Times New Roman" w:hAnsi="Times New Roman" w:cs="Times New Roman"/>
          <w:sz w:val="24"/>
          <w:szCs w:val="24"/>
        </w:rPr>
        <w:t xml:space="preserve"> </w:t>
      </w:r>
      <w:r w:rsidR="001D635B">
        <w:rPr>
          <w:rFonts w:ascii="Times New Roman" w:hAnsi="Times New Roman" w:cs="Times New Roman"/>
          <w:sz w:val="24"/>
          <w:szCs w:val="24"/>
        </w:rPr>
        <w:t>In mice model, BSA loaded CaP</w:t>
      </w:r>
      <w:r w:rsidRPr="00BB0205">
        <w:rPr>
          <w:rFonts w:ascii="Times New Roman" w:hAnsi="Times New Roman" w:cs="Times New Roman"/>
          <w:sz w:val="24"/>
          <w:szCs w:val="24"/>
        </w:rPr>
        <w:t xml:space="preserve">NPs showed robust stimulation of </w:t>
      </w:r>
      <w:r w:rsidR="00D41A7A">
        <w:rPr>
          <w:rFonts w:ascii="Times New Roman" w:hAnsi="Times New Roman" w:cs="Times New Roman"/>
          <w:sz w:val="24"/>
          <w:szCs w:val="24"/>
        </w:rPr>
        <w:t xml:space="preserve">innate immune response </w:t>
      </w:r>
      <w:r w:rsidRPr="00BB0205">
        <w:rPr>
          <w:rFonts w:ascii="Times New Roman" w:hAnsi="Times New Roman" w:cs="Times New Roman"/>
          <w:sz w:val="24"/>
          <w:szCs w:val="24"/>
        </w:rPr>
        <w:fldChar w:fldCharType="begin" w:fldLock="1"/>
      </w:r>
      <w:r w:rsidR="00E46B51">
        <w:rPr>
          <w:rFonts w:ascii="Times New Roman" w:hAnsi="Times New Roman" w:cs="Times New Roman"/>
          <w:sz w:val="24"/>
          <w:szCs w:val="24"/>
        </w:rPr>
        <w:instrText xml:space="preserve"> ADDIN ZOTERO_ITEM CSL_CITATION {"citationID":"HpkCMRNz","properties":{"formattedCitation":"[87]","plainCitation":"[87]","noteIndex":0},"citationItems":[{"id":721,"uris":["http://zotero.org/users/10104235/items/S33LBTHH"],"itemData":{"id":721,"type":"article-journal","abstract":"Hypothesis\nSynthetic hydroxyapatite (HA) and Si substituted hydroxyapatite (SiHA) are calcium phosphate ceramics currently used in the field of dentistry and orthopaedic surgery. The preparation of both biomaterials as polycrystalline solid pieces or grains formed by nanocrystallites has awakened a great interest to enhance the bioactive behavior due to the microstructural defects and the higher surface area. The study of the macrophage and lymphocyte behavior in contact with nanocrystalline HA and SiHA will allow to elucidate the immune response which conditions the success or rejection of these biomaterials.\nExperiments\nHA and SiHA granules (with sizes of tens of microns) have been prepared by controlled aqueous precipitation avoiding subsequent high temperature sintering. HA and SiHA granules were constituted by crystallites smaller than 50nm. The effects of both nanocrystalline materials on immune system have been evaluated with macrophages (main components of innate immune system) and T lymphocytes (specific cells of adaptive response) after short-term culture as in vitro models of the early immune response.\nFindings\nSignificant decreases of macrophage proliferation and phagocytic activity, increased production of inflammatory cytokines (IL-6, TNF-α) and T lymphocyte apoptosis, were induced by these nanocrystalline ceramics suggesting that, after in vivo implantation, they induce significant effects on immune responses, including an early activation of the innate immune system.","container-title":"Journal of Colloid and Interface Science","DOI":"10.1016/j.jcis.2013.10.045","ISSN":"0021-9797","journalAbbreviation":"Journal of Colloid and Interface Science","language":"en","page":"59-66","source":"ScienceDirect","title":"Early in vitro response of macrophages and T lymphocytes to nanocrystalline hydroxyapatites","volume":"416","author":[{"family":"Matesanz","given":"María Concepción"},{"family":"Feito","given":"María José"},{"family":"Oñaderra","given":"Mercedes"},{"family":"Ramírez-Santillán","given":"Cecilia"},{"family":"Casa","given":"Carmen","non-dropping-particle":"da"},{"family":"Arcos","given":"Daniel"},{"family":"Vallet-Regí","given":"María"},{"family":"Rojo","given":"José María"},{"family":"Portolés","given":"María Teresa"}],"issued":{"date-parts":[["2014",2,15]]}}}],"schema":"https://github.com/citation-style-language/schema/raw/master/csl-citation.json"} </w:instrText>
      </w:r>
      <w:r w:rsidRPr="00BB0205">
        <w:rPr>
          <w:rFonts w:ascii="Times New Roman" w:hAnsi="Times New Roman" w:cs="Times New Roman"/>
          <w:sz w:val="24"/>
          <w:szCs w:val="24"/>
        </w:rPr>
        <w:fldChar w:fldCharType="separate"/>
      </w:r>
      <w:r w:rsidR="00E46B51" w:rsidRPr="00E46B51">
        <w:rPr>
          <w:rFonts w:ascii="Times New Roman" w:hAnsi="Times New Roman" w:cs="Times New Roman"/>
          <w:sz w:val="24"/>
        </w:rPr>
        <w:t>[87]</w:t>
      </w:r>
      <w:r w:rsidRPr="00BB0205">
        <w:rPr>
          <w:rFonts w:ascii="Times New Roman" w:hAnsi="Times New Roman" w:cs="Times New Roman"/>
          <w:sz w:val="24"/>
          <w:szCs w:val="24"/>
        </w:rPr>
        <w:fldChar w:fldCharType="end"/>
      </w:r>
      <w:r w:rsidR="00D41A7A">
        <w:rPr>
          <w:rFonts w:ascii="Times New Roman" w:hAnsi="Times New Roman" w:cs="Times New Roman"/>
          <w:sz w:val="24"/>
          <w:szCs w:val="24"/>
        </w:rPr>
        <w:t>.</w:t>
      </w:r>
      <w:r w:rsidRPr="00BB0205">
        <w:rPr>
          <w:rFonts w:ascii="Times New Roman" w:hAnsi="Times New Roman" w:cs="Times New Roman"/>
          <w:sz w:val="24"/>
          <w:szCs w:val="24"/>
        </w:rPr>
        <w:t xml:space="preserve"> When mouse was injected with β-tricalcium phosphate (β-TCP) nanoparticles</w:t>
      </w:r>
      <w:r w:rsidR="00D41A7A">
        <w:rPr>
          <w:rFonts w:ascii="Times New Roman" w:hAnsi="Times New Roman" w:cs="Times New Roman"/>
          <w:sz w:val="24"/>
          <w:szCs w:val="24"/>
        </w:rPr>
        <w:t>,</w:t>
      </w:r>
      <w:r w:rsidRPr="00BB0205">
        <w:rPr>
          <w:rFonts w:ascii="Times New Roman" w:hAnsi="Times New Roman" w:cs="Times New Roman"/>
          <w:sz w:val="24"/>
          <w:szCs w:val="24"/>
        </w:rPr>
        <w:t xml:space="preserve"> they initiated migration of mouse monocyte/macrophage cells to injection site, consequently, it largely stimulated the production of macrophage inflammatory protein 1 alpha (MIP-1α). This is a suggestive that of β-TCP</w:t>
      </w:r>
      <w:r w:rsidR="00D41A7A">
        <w:rPr>
          <w:rFonts w:ascii="Times New Roman" w:hAnsi="Times New Roman" w:cs="Times New Roman"/>
          <w:sz w:val="24"/>
          <w:szCs w:val="24"/>
        </w:rPr>
        <w:t xml:space="preserve"> plays</w:t>
      </w:r>
      <w:r w:rsidRPr="00BB0205">
        <w:rPr>
          <w:rFonts w:ascii="Times New Roman" w:hAnsi="Times New Roman" w:cs="Times New Roman"/>
          <w:sz w:val="24"/>
          <w:szCs w:val="24"/>
        </w:rPr>
        <w:t xml:space="preserve"> a novel role </w:t>
      </w:r>
      <w:r w:rsidR="00D41A7A">
        <w:rPr>
          <w:rFonts w:ascii="Times New Roman" w:hAnsi="Times New Roman" w:cs="Times New Roman"/>
          <w:sz w:val="24"/>
          <w:szCs w:val="24"/>
        </w:rPr>
        <w:t xml:space="preserve">in vaccine application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qFjXJTlX","properties":{"formattedCitation":"[88]","plainCitation":"[88]","noteIndex":0},"citationItems":[{"id":"z2YFmZWn/VUbKJRba","uris":["http://www.mendeley.com/documents/?uuid=07469f3a-19a9-45bc-af7d-596b2dc6294e"],"itemData":{"DOI":"10.1016/j.intimp.2013.12.024","ISSN":"15675769","PMID":"24412469","abstract":"Calcium phosphate (CaP) ceramics including hydroxyapatite (HA) and beta-tricalcium phosphate (β-TCP) have been widely used for bone substitution in orthopedic, maxillofacial and dental surgery, as well as in tumor resections. CaP particles are also known to cause inflammatory responses, which are thought to be an unfavorable characteristic of prosthetic coating materials. On the other hand, the immunostimulatory effect of β-TCP induces an anti-tumor effect in xenograft tumor models in athymic mice. To date, in depth analysis of the biological effects of β-TCP has not been studied in mice. In the present study, in vivo biological effects of β-TCP were investigated by subcutaneously injecting β-TCP particles into mice. This induced extensive migration of immune cells to the area surrounding the injection. In addition, we found that in vitro treatment with β-TCP in murine monocyte/macrophage cells (J774A.1) induced up-regulation of surface expression of CD86, and increased production of TNF-α, MIP-1α, and sICAM-1. Furthermore, conditioned medium from J774A.1 cells treated with β-TCP facilitated migration of murine splenocytes in a transwell migration assay. These findings clarify that β-TCP induces an immunostimulatory effect in mice, and suggest a potential for β-TCP as a novel adjuvant for cancer therapy. © 2013 Elsevier B.V.","author":[{"dropping-particle":"","family":"Tai","given":"Sachiko","non-dropping-particle":"","parse-names":false,"suffix":""},{"dropping-particle":"","family":"Cheng","given":"Jin Yan","non-dropping-particle":"","parse-names":false,"suffix":""},{"dropping-particle":"","family":"Ishii","given":"Hidee","non-dropping-particle":"","parse-names":false,"suffix":""},{"dropping-particle":"","family":"Akimoto","given":"Shingo","non-dropping-particle":"","parse-names":false,"suffix":""},{"dropping-particle":"","family":"Satoh","given":"Takatomo","non-dropping-particle":"","parse-names":false,"suffix":""},{"dropping-particle":"","family":"Yamamoto","given":"Kazumi","non-dropping-particle":"","parse-names":false,"suffix":""},{"dropping-particle":"","family":"Nakajima","given":"Takashi","non-dropping-particle":"","parse-names":false,"suffix":""},{"dropping-particle":"","family":"Karaki","given":"Sachiko","non-dropping-particle":"","parse-names":false,"suffix":""},{"dropping-particle":"","family":"Suzuki","given":"Emiko","non-dropping-particle":"","parse-names":false,"suffix":""},{"dropping-particle":"","family":"Yamaguchi","given":"Ken","non-dropping-particle":"","parse-names":false,"suffix":""},{"dropping-particle":"","family":"Maruyama","given":"Kouji","non-dropping-particle":"","parse-names":false,"suffix":""}],"container-title":"International Immunopharmacology","id":"ITEM-1","issue":"1","issued":{"date-parts":[["2014"]]},"page":"45-51","publisher":"Elsevier B.V.","title":"Characterization of beta-tricalcium phosphate as a novel immunomodulator","type":"article-journal","volume":"19"}}],"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88]</w:t>
      </w:r>
      <w:r w:rsidRPr="00BB0205">
        <w:rPr>
          <w:rFonts w:ascii="Times New Roman" w:hAnsi="Times New Roman" w:cs="Times New Roman"/>
          <w:sz w:val="24"/>
          <w:szCs w:val="24"/>
        </w:rPr>
        <w:fldChar w:fldCharType="end"/>
      </w:r>
      <w:r w:rsidR="00D41A7A">
        <w:rPr>
          <w:rFonts w:ascii="Times New Roman" w:hAnsi="Times New Roman" w:cs="Times New Roman"/>
          <w:sz w:val="24"/>
          <w:szCs w:val="24"/>
        </w:rPr>
        <w:t>.</w:t>
      </w:r>
      <w:r w:rsidRPr="00BB0205">
        <w:rPr>
          <w:rFonts w:ascii="Times New Roman" w:hAnsi="Times New Roman" w:cs="Times New Roman"/>
          <w:sz w:val="24"/>
          <w:szCs w:val="24"/>
        </w:rPr>
        <w:t xml:space="preserve"> Innate immunity greatly depends on pathogen-associated molecular patterns (PAMPs) by Pattern </w:t>
      </w:r>
      <w:r w:rsidR="00D41A7A" w:rsidRPr="00BB0205">
        <w:rPr>
          <w:rFonts w:ascii="Times New Roman" w:hAnsi="Times New Roman" w:cs="Times New Roman"/>
          <w:sz w:val="24"/>
          <w:szCs w:val="24"/>
        </w:rPr>
        <w:t>recognition</w:t>
      </w:r>
      <w:r w:rsidRPr="00BB0205">
        <w:rPr>
          <w:rFonts w:ascii="Times New Roman" w:hAnsi="Times New Roman" w:cs="Times New Roman"/>
          <w:sz w:val="24"/>
          <w:szCs w:val="24"/>
        </w:rPr>
        <w:t xml:space="preserve"> receptors (PRR) like TLRs</w:t>
      </w:r>
      <w:r w:rsidR="00BF01A8">
        <w:rPr>
          <w:rFonts w:ascii="Times New Roman" w:hAnsi="Times New Roman" w:cs="Times New Roman"/>
          <w:sz w:val="24"/>
          <w:szCs w:val="24"/>
        </w:rPr>
        <w:t xml:space="preserve"> (Toll like receptors)</w:t>
      </w:r>
      <w:r w:rsidRPr="00BB0205">
        <w:rPr>
          <w:rFonts w:ascii="Times New Roman" w:hAnsi="Times New Roman" w:cs="Times New Roman"/>
          <w:sz w:val="24"/>
          <w:szCs w:val="24"/>
        </w:rPr>
        <w:t>. TLR activation can lead to inflammatory cytokine production, enhance macrophage phagocytosis activity,</w:t>
      </w:r>
      <w:r w:rsidR="00D41A7A">
        <w:rPr>
          <w:rFonts w:ascii="Times New Roman" w:hAnsi="Times New Roman" w:cs="Times New Roman"/>
          <w:sz w:val="24"/>
          <w:szCs w:val="24"/>
        </w:rPr>
        <w:t xml:space="preserve"> </w:t>
      </w:r>
      <w:r w:rsidRPr="00BB0205">
        <w:rPr>
          <w:rFonts w:ascii="Times New Roman" w:hAnsi="Times New Roman" w:cs="Times New Roman"/>
          <w:sz w:val="24"/>
          <w:szCs w:val="24"/>
        </w:rPr>
        <w:t>as well as increase antigen presentation. As a result,</w:t>
      </w:r>
      <w:r w:rsidR="00D41A7A">
        <w:rPr>
          <w:rFonts w:ascii="Times New Roman" w:hAnsi="Times New Roman" w:cs="Times New Roman"/>
          <w:sz w:val="24"/>
          <w:szCs w:val="24"/>
        </w:rPr>
        <w:t xml:space="preserve"> </w:t>
      </w:r>
      <w:r w:rsidRPr="00BB0205">
        <w:rPr>
          <w:rFonts w:ascii="Times New Roman" w:hAnsi="Times New Roman" w:cs="Times New Roman"/>
          <w:sz w:val="24"/>
          <w:szCs w:val="24"/>
        </w:rPr>
        <w:t>TLR agonists in vaccine development is hugely studied in pre clinical stage</w:t>
      </w:r>
      <w:r w:rsidR="00D41A7A">
        <w:rPr>
          <w:rFonts w:ascii="Times New Roman" w:hAnsi="Times New Roman" w:cs="Times New Roman"/>
          <w:sz w:val="24"/>
          <w:szCs w:val="24"/>
        </w:rPr>
        <w:t xml:space="preserve">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sNJ1b9w3","properties":{"formattedCitation":"[89]","plainCitation":"[89]","noteIndex":0},"citationItems":[{"id":"z2YFmZWn/9aakErte","uris":["http://www.mendeley.com/documents/?uuid=6f520600-935e-432c-be3e-c1d1e55f391a"],"itemData":{"DOI":"10.1038/nm1246","ISSN":"10788956","PMID":"15880118","abstract":"Leprosy enables investigation of mechanisms by which the innate immune system contributes to host defense against infection, because in one form, the disease progresses, and in the other, the infection is limited. We report that Toll-like receptor (TLR) activation of human monocytes induces rapid differentiation into two distinct subsets: DC-SIGN+ CD16+ macrophages and CD1b+ DC-SIGN- dendritic cells. DC-SIGN+ phagocytic macrophages were expanded by TLR-mediated upregulation of interleukin (IL)-15 and IL-15 receptor. CD1b+ dendritic cells were expanded by TLR-mediated upregulation of granulocyte-macrophage colony-stimulating factor (GM-CSF) and its receptor, promoted T cell activation and secreted proinflammatory cytokines. Whereas DC-SIGN+ macrophages were detected in lesions and after TLR activation in all leprosy patients, CD1b+ dendritic cells were not detected in lesions or after TLR activation of peripheral monocytes in individuals with the progressive lepromatous form, except during reversal reactions in which bacilli were cleared by T helper type 1 (TH1) responses. In tuberculoid lepromatous lesions, DC-SIGN+ cells were positive for macrophage markers, but negative for dendritic cell markers. Thus, TLR-induced differentiation of monocytes into either macrophages or dendritic cells seems to crucially influence effective host defenses in human infectious disease.","author":[{"dropping-particle":"","family":"Krutzik","given":"Stephan R.","non-dropping-particle":"","parse-names":false,"suffix":""},{"dropping-particle":"","family":"Tan","given":"Belinda","non-dropping-particle":"","parse-names":false,"suffix":""},{"dropping-particle":"","family":"Li","given":"Huiying","non-dropping-particle":"","parse-names":false,"suffix":""},{"dropping-particle":"","family":"Ochoa","given":"Maria Teresa","non-dropping-particle":"","parse-names":false,"suffix":""},{"dropping-particle":"","family":"Liu","given":"Philip T.","non-dropping-particle":"","parse-names":false,"suffix":""},{"dropping-particle":"","family":"Sharfstein","given":"Sarah E.","non-dropping-particle":"","parse-names":false,"suffix":""},{"dropping-particle":"","family":"Graeber","given":"Thomas G.","non-dropping-particle":"","parse-names":false,"suffix":""},{"dropping-particle":"","family":"Sieling","given":"Peter A.","non-dropping-particle":"","parse-names":false,"suffix":""},{"dropping-particle":"","family":"Liu","given":"Yong Jun","non-dropping-particle":"","parse-names":false,"suffix":""},{"dropping-particle":"","family":"Rea","given":"Thomas H.","non-dropping-particle":"","parse-names":false,"suffix":""},{"dropping-particle":"","family":"Bloom","given":"Barry R.","non-dropping-particle":"","parse-names":false,"suffix":""},{"dropping-particle":"","family":"Modlin","given":"Robert L.","non-dropping-particle":"","parse-names":false,"suffix":""}],"container-title":"Nature Medicine","id":"ITEM-1","issue":"6","issued":{"date-parts":[["2005"]]},"page":"653-660","title":"TLR activation triggers the rapid differentiation of monocytes into macrophages and dendritic cells","type":"article-journal","volume":"11"}}],"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89]</w:t>
      </w:r>
      <w:r w:rsidRPr="00BB0205">
        <w:rPr>
          <w:rFonts w:ascii="Times New Roman" w:hAnsi="Times New Roman" w:cs="Times New Roman"/>
          <w:sz w:val="24"/>
          <w:szCs w:val="24"/>
        </w:rPr>
        <w:fldChar w:fldCharType="end"/>
      </w:r>
      <w:r w:rsidRPr="00BB0205">
        <w:rPr>
          <w:rFonts w:ascii="Times New Roman" w:hAnsi="Times New Roman" w:cs="Times New Roman"/>
          <w:sz w:val="24"/>
          <w:szCs w:val="24"/>
        </w:rPr>
        <w:t>,</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0n34gzt0","properties":{"formattedCitation":"[90]","plainCitation":"[90]","noteIndex":0},"citationItems":[{"id":"z2YFmZWn/Hjze1kdl","uris":["http://www.mendeley.com/documents/?uuid=4dc3d0d7-1733-4642-b0cf-d824df6f9007"],"itemData":{"DOI":"10.1155/2015/143720","ISSN":"23146141","PMID":"26125021","abstract":"Nanomaterials, including metal-based nanoparticles, are used for various biological and medical applications. However, metals affect immune functions in many animal species including humans. Different physical and chemical properties induce different cellular responses, such as cellular uptake and intracellular biodistribution, leading to the different immune responses. The goals of this review are to summarize and discuss the innate and adaptive immune responses triggered by metal-based nanoparticles in a variety of immune system models.","author":[{"dropping-particle":"","family":"Luo","given":"Yueh Hsia","non-dropping-particle":"","parse-names":false,"suffix":""},{"dropping-particle":"","family":"Chang","given":"Louis W.","non-dropping-particle":"","parse-names":false,"suffix":""},{"dropping-particle":"","family":"Lin","given":"Pinpin","non-dropping-particle":"","parse-names":false,"suffix":""}],"container-title":"BioMed Research International","id":"ITEM-1","issue":"Figure 1","issued":{"date-parts":[["2015"]]},"title":"Metal-Based Nanoparticles and the Immune System: Activation, Inflammation, and Potential Applications","type":"article-journal","volume":"2015"}}],"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90]</w:t>
      </w:r>
      <w:r w:rsidRPr="00BB0205">
        <w:rPr>
          <w:rFonts w:ascii="Times New Roman" w:hAnsi="Times New Roman" w:cs="Times New Roman"/>
          <w:sz w:val="24"/>
          <w:szCs w:val="24"/>
        </w:rPr>
        <w:fldChar w:fldCharType="end"/>
      </w:r>
      <w:r w:rsidR="00D41A7A">
        <w:rPr>
          <w:rFonts w:ascii="Times New Roman" w:hAnsi="Times New Roman" w:cs="Times New Roman"/>
          <w:sz w:val="24"/>
          <w:szCs w:val="24"/>
        </w:rPr>
        <w:t>.</w:t>
      </w:r>
      <w:r w:rsidRPr="00BB0205">
        <w:rPr>
          <w:rFonts w:ascii="Times New Roman" w:hAnsi="Times New Roman" w:cs="Times New Roman"/>
          <w:sz w:val="24"/>
          <w:szCs w:val="24"/>
        </w:rPr>
        <w:t xml:space="preserve"> The adjuvant ef</w:t>
      </w:r>
      <w:r w:rsidR="001D635B">
        <w:rPr>
          <w:rFonts w:ascii="Times New Roman" w:hAnsi="Times New Roman" w:cs="Times New Roman"/>
          <w:sz w:val="24"/>
          <w:szCs w:val="24"/>
        </w:rPr>
        <w:t>fect of CaP</w:t>
      </w:r>
      <w:r w:rsidRPr="00BB0205">
        <w:rPr>
          <w:rFonts w:ascii="Times New Roman" w:hAnsi="Times New Roman" w:cs="Times New Roman"/>
          <w:sz w:val="24"/>
          <w:szCs w:val="24"/>
        </w:rPr>
        <w:t xml:space="preserve"> encapsulated with TLR ligands CpG and polyriboinosinic:polyribocytidilic acid (poly(I:C)) was studied in mouse model. It was observed that the TLR infused NPs initiated high levels of innate inflammatory cytokines IL-12p70 and TNF-α, this resulted in DC maturation and rapid activation of CD4+ T cell</w:t>
      </w:r>
      <w:r w:rsidR="00D41A7A">
        <w:rPr>
          <w:rFonts w:ascii="Times New Roman" w:hAnsi="Times New Roman" w:cs="Times New Roman"/>
          <w:sz w:val="24"/>
          <w:szCs w:val="24"/>
        </w:rPr>
        <w:t xml:space="preserve">s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V8gdL5Kb","properties":{"formattedCitation":"[91]","plainCitation":"[91]","noteIndex":0},"citationItems":[{"id":"z2YFmZWn/PdKl5dFF","uris":["http://www.mendeley.com/documents/?uuid=4545206d-7661-400f-a484-77ad06bc6a7d"],"itemData":{"DOI":"10.1016/j.biomaterials.2010.03.067","ISSN":"01429612","PMID":"20417963","abstract":"Dendritic cells (DCs) are potent antigen-presenting cells that possess the ability to stimulate naïve T cells. Antigen presentation by mature (activated) DCs is a prerequisite for the stimulation of antigen-specific T cells, whereas antigen presentation by immature DCs results in the generation of specific tolerance. Our aim was to develop calcium phosphate nanoparticles which can serve as carriers of immunoactive oligonucleotides into dendritic cells for their activation. We analyzed size, surface charge, and morphology of calcium phosphate nanoparticles loaded with the TLR ligands CpG and poly(I:C) and also with the antigen hemagglutinin (HA) by scanning electron microscopy, dynamic light scattering, Brownian motion analysis and ultracentrifugation. The uptake of fluorescence-labeled nanoparticles into dendritic cells was illustrated by confocal laser scanning microscopy. Immunostimulatory effects of these nanoparticles on DCs were studied, i.e., cytokine production and activation of the cells in terms of upregulation of surface molecules. We show that functionalized calcium phosphate nanoparticles are capable to induce both innate and adaptive immunity by activation of DCs. © 2010 Elsevier Ltd.","author":[{"dropping-particle":"","family":"Sokolova","given":"Viktoriya","non-dropping-particle":"","parse-names":false,"suffix":""},{"dropping-particle":"","family":"Knuschke","given":"Torben","non-dropping-particle":"","parse-names":false,"suffix":""},{"dropping-particle":"","family":"Kovtun","given":"Anna","non-dropping-particle":"","parse-names":false,"suffix":""},{"dropping-particle":"","family":"Buer","given":"Jan","non-dropping-particle":"","parse-names":false,"suffix":""},{"dropping-particle":"","family":"Epple","given":"Matthias","non-dropping-particle":"","parse-names":false,"suffix":""},{"dropping-particle":"","family":"Westendorf","given":"Astrid Maria","non-dropping-particle":"","parse-names":false,"suffix":""}],"container-title":"Biomaterials","id":"ITEM-1","issue":"21","issued":{"date-parts":[["2010"]]},"page":"5627-5633","publisher":"Elsevier Ltd","title":"The use of calcium phosphate nanoparticles encapsulating Toll-like receptor ligands and the antigen hemagglutinin to induce dendritic cell maturation and T cell activation","type":"article-journal","volume":"31"}}],"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91]</w:t>
      </w:r>
      <w:r w:rsidRPr="00BB0205">
        <w:rPr>
          <w:rFonts w:ascii="Times New Roman" w:hAnsi="Times New Roman" w:cs="Times New Roman"/>
          <w:sz w:val="24"/>
          <w:szCs w:val="24"/>
        </w:rPr>
        <w:fldChar w:fldCharType="end"/>
      </w:r>
      <w:r w:rsidR="00D41A7A">
        <w:rPr>
          <w:rFonts w:ascii="Times New Roman" w:hAnsi="Times New Roman" w:cs="Times New Roman"/>
          <w:sz w:val="24"/>
          <w:szCs w:val="24"/>
        </w:rPr>
        <w:t>.</w:t>
      </w:r>
      <w:r w:rsidRPr="00BB0205">
        <w:rPr>
          <w:rFonts w:ascii="Times New Roman" w:hAnsi="Times New Roman" w:cs="Times New Roman"/>
          <w:sz w:val="24"/>
          <w:szCs w:val="24"/>
        </w:rPr>
        <w:t xml:space="preserve"> Flagellin is a PAMP, this can be sensed by TLR 5 on the host surface. </w:t>
      </w:r>
      <w:r w:rsidR="001D635B">
        <w:rPr>
          <w:rFonts w:ascii="Times New Roman" w:hAnsi="Times New Roman" w:cs="Times New Roman"/>
          <w:sz w:val="24"/>
          <w:szCs w:val="24"/>
        </w:rPr>
        <w:t>Flagellin functionalised CaP</w:t>
      </w:r>
      <w:r w:rsidRPr="00BB0205">
        <w:rPr>
          <w:rFonts w:ascii="Times New Roman" w:hAnsi="Times New Roman" w:cs="Times New Roman"/>
          <w:sz w:val="24"/>
          <w:szCs w:val="24"/>
        </w:rPr>
        <w:t xml:space="preserve">NPs initiated more proinflammatory cytokines IL-1β from </w:t>
      </w:r>
      <w:r w:rsidR="00D41A7A">
        <w:rPr>
          <w:rFonts w:ascii="Times New Roman" w:hAnsi="Times New Roman" w:cs="Times New Roman"/>
          <w:sz w:val="24"/>
          <w:szCs w:val="24"/>
        </w:rPr>
        <w:t xml:space="preserve">bone marrow derived macrophages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VPLaBpJl","properties":{"formattedCitation":"[92]","plainCitation":"[92]","noteIndex":0},"citationItems":[{"id":"z2YFmZWn/teMFwFrw","uris":["http://www.mendeley.com/documents/?uuid=ee98de02-8314-4973-b7f5-e57d2ecf80b6"],"itemData":{"DOI":"10.1007/s12250-014-3379-0","ISSN":"16740769","PMID":"24374818","abstract":"For subunit vaccines, adjuvants play a key role in shaping the magnitude, persistence and form of targeted antigen-specific immune response. Flagellin is a potent immune activator by bridging innate inflammatory responses and adaptive immunity and an adjuvant candidate for clinical application. Calcium phosphate nanoparticles are efficient carriers for different biomolecules like DNA, RNA, peptides and proteins. Flagellin-functionalized calcium phosphate nanoparticles were prepared and their immunostimulatory effect on the innate immune system, i.e. the cytokine production, was studied. They induced the production of the proinflammatory cytokines IL-8 (Caco-2 cells) and IL-1β (bone marrow-derived macrophages; BMDM) in vitro and IL-6 in vivo after intraperitoneal injection in mice. The immunostimulation was more pronounced than with free flagellin. © 2014 Wuhan Institute of Virology, CAS and Springer-Verlag Berlin Heidelberg.","author":[{"dropping-particle":"","family":"Kozlova","given":"Diana","non-dropping-particle":"","parse-names":false,"suffix":""},{"dropping-particle":"","family":"Sokolova","given":"Viktoriya","non-dropping-particle":"","parse-names":false,"suffix":""},{"dropping-particle":"","family":"Zhong","given":"Maohua","non-dropping-particle":"","parse-names":false,"suffix":""},{"dropping-particle":"","family":"Zhang","given":"Ejuan","non-dropping-particle":"","parse-names":false,"suffix":""},{"dropping-particle":"","family":"Yang","given":"Jingyi","non-dropping-particle":"","parse-names":false,"suffix":""},{"dropping-particle":"","family":"Li","given":"Wei","non-dropping-particle":"","parse-names":false,"suffix":""},{"dropping-particle":"","family":"Yang","given":"Yi","non-dropping-particle":"","parse-names":false,"suffix":""},{"dropping-particle":"","family":"Buer","given":"Jan","non-dropping-particle":"","parse-names":false,"suffix":""},{"dropping-particle":"","family":"Westendorf","given":"Astrid Maria","non-dropping-particle":"","parse-names":false,"suffix":""},{"dropping-particle":"","family":"Epple","given":"Matthias","non-dropping-particle":"","parse-names":false,"suffix":""},{"dropping-particle":"","family":"Yan","given":"Huimin","non-dropping-particle":"","parse-names":false,"suffix":""}],"container-title":"Virologica Sinica","id":"ITEM-1","issue":"1","issued":{"date-parts":[["2014"]]},"page":"33-39","title":"Calcium phosphate nanoparticles show an effective activation of the innate immune response in vitro and in vivo after functionalization with flagellin","type":"article-journal","volume":"29"}}],"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92]</w:t>
      </w:r>
      <w:r w:rsidRPr="00BB0205">
        <w:rPr>
          <w:rFonts w:ascii="Times New Roman" w:hAnsi="Times New Roman" w:cs="Times New Roman"/>
          <w:sz w:val="24"/>
          <w:szCs w:val="24"/>
        </w:rPr>
        <w:fldChar w:fldCharType="end"/>
      </w:r>
      <w:r w:rsidRPr="00BB0205">
        <w:rPr>
          <w:rFonts w:ascii="Times New Roman" w:hAnsi="Times New Roman" w:cs="Times New Roman"/>
          <w:sz w:val="24"/>
          <w:szCs w:val="24"/>
        </w:rPr>
        <w:t>,</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AeDJjpzS","properties":{"formattedCitation":"[93]","plainCitation":"[93]","noteIndex":0},"citationItems":[{"id":"z2YFmZWn/o0Ch70tB","uris":["http://www.mendeley.com/documents/?uuid=d4f1d7c6-846e-4baf-babb-d08f04b87f9f"],"itemData":{"DOI":"10.1038/35074106","ISSN":"00280836","PMID":"11323673","abstract":"The innate immune system recognizes pathogen-associated molecular patterns (PAMPs) that are expressed on infectious agents, but not on the host. Toll-like receptors (TLRs) recognize PAMPs and mediate the production of cytokines necessary for the development of effective immunity1-4. Flagellin, a principal component of bacterial flagella, is a virulence factor that is recognized by the innate immune system in organisms as diverse as flies, plants and mammals5-11. Here we report that mammalian TLR5 recognizes bacterial flagellin from both Gram-positive and Gram-negative bacteria, and that activation of the receptor mobilizes the nuclear factor NF-κB and stimulates tumour necrosis factor-α production. TLR5-stimulating activity was purified from Listeria monocytogenes culture supernatants and identified as flagellin by tandem mass spectrometry. Expression of L. monocytogenes flagellin in non-flagellated Escherichia coli conferred on the bacterium the ability to activate TLR5, whereas deletion of the flagellin genes from Salmonella typhimurium abrogated TLR5-stimulating activity. All known TLRs signal through the adaptor protein MyD88. Mice challenged with bacterial flagellin rapidly produced systemic interleukin-6, whereas MyD88-null mice did not respond to flagellin. Our data suggest that TLR5, a member of the evolutionarily conserved Toll-like receptor family, has evolved to permit mammals specifically to detect flagellated bacterial pathogens.","author":[{"dropping-particle":"","family":"Hayashi","given":"Fumitaka","non-dropping-particle":"","parse-names":false,"suffix":""},{"dropping-particle":"","family":"Smith","given":"Kelly D.","non-dropping-particle":"","parse-names":false,"suffix":""},{"dropping-particle":"","family":"Ozinsky","given":"Adrian","non-dropping-particle":"","parse-names":false,"suffix":""},{"dropping-particle":"","family":"Hawn","given":"Thomas R.","non-dropping-particle":"","parse-names":false,"suffix":""},{"dropping-particle":"","family":"Yi","given":"Eugene C.","non-dropping-particle":"","parse-names":false,"suffix":""},{"dropping-particle":"","family":"Goodlett","given":"David R.","non-dropping-particle":"","parse-names":false,"suffix":""},{"dropping-particle":"","family":"Eng","given":"Jimmy K.","non-dropping-particle":"","parse-names":false,"suffix":""},{"dropping-particle":"","family":"Akira","given":"Shizuo","non-dropping-particle":"","parse-names":false,"suffix":""},{"dropping-particle":"","family":"Underhill","given":"David M.","non-dropping-particle":"","parse-names":false,"suffix":""},{"dropping-particle":"","family":"Aderem","given":"Alan","non-dropping-particle":"","parse-names":false,"suffix":""}],"container-title":"Nature","id":"ITEM-1","issue":"6832","issued":{"date-parts":[["2001"]]},"page":"1099-1103","title":"The innate immune response to bacterial flagellin is mediated by Toll-like receptor 5","type":"article-journal","volume":"410"}}],"schema":"https://github.com/citation-style-language/schema/raw/master/csl-citation.json"} </w:instrText>
      </w:r>
      <w:r w:rsidRPr="00BB0205">
        <w:rPr>
          <w:rFonts w:ascii="Times New Roman" w:hAnsi="Times New Roman" w:cs="Times New Roman"/>
          <w:sz w:val="24"/>
          <w:szCs w:val="24"/>
        </w:rPr>
        <w:fldChar w:fldCharType="separate"/>
      </w:r>
      <w:r w:rsidR="00892A5A" w:rsidRPr="00892A5A">
        <w:rPr>
          <w:rFonts w:ascii="Times New Roman" w:hAnsi="Times New Roman" w:cs="Times New Roman"/>
          <w:sz w:val="24"/>
        </w:rPr>
        <w:t>[93]</w:t>
      </w:r>
      <w:r w:rsidRPr="00BB0205">
        <w:rPr>
          <w:rFonts w:ascii="Times New Roman" w:hAnsi="Times New Roman" w:cs="Times New Roman"/>
          <w:sz w:val="24"/>
          <w:szCs w:val="24"/>
        </w:rPr>
        <w:fldChar w:fldCharType="end"/>
      </w:r>
      <w:r w:rsidR="00D41A7A">
        <w:rPr>
          <w:rFonts w:ascii="Times New Roman" w:hAnsi="Times New Roman" w:cs="Times New Roman"/>
          <w:sz w:val="24"/>
          <w:szCs w:val="24"/>
        </w:rPr>
        <w:t>.</w:t>
      </w:r>
      <w:r w:rsidRPr="00BB0205">
        <w:rPr>
          <w:rFonts w:ascii="Times New Roman" w:hAnsi="Times New Roman" w:cs="Times New Roman"/>
          <w:sz w:val="24"/>
          <w:szCs w:val="24"/>
        </w:rPr>
        <w:t xml:space="preserve"> Over the past ten years, researchers have looked into h</w:t>
      </w:r>
      <w:r w:rsidR="00D41A7A">
        <w:rPr>
          <w:rFonts w:ascii="Times New Roman" w:hAnsi="Times New Roman" w:cs="Times New Roman"/>
          <w:sz w:val="24"/>
          <w:szCs w:val="24"/>
        </w:rPr>
        <w:t>ow CaP</w:t>
      </w:r>
      <w:r w:rsidRPr="00BB0205">
        <w:rPr>
          <w:rFonts w:ascii="Times New Roman" w:hAnsi="Times New Roman" w:cs="Times New Roman"/>
          <w:sz w:val="24"/>
          <w:szCs w:val="24"/>
        </w:rPr>
        <w:t>NPs can boost the innate immune system</w:t>
      </w:r>
      <w:r w:rsidRPr="00BF01A8">
        <w:rPr>
          <w:rFonts w:ascii="Times New Roman" w:hAnsi="Times New Roman" w:cs="Times New Roman"/>
          <w:sz w:val="24"/>
          <w:szCs w:val="24"/>
        </w:rPr>
        <w:t xml:space="preserve">. </w:t>
      </w:r>
      <w:r w:rsidR="00BF01A8" w:rsidRPr="00BF01A8">
        <w:rPr>
          <w:rFonts w:ascii="Times New Roman" w:hAnsi="Times New Roman" w:cs="Times New Roman"/>
          <w:sz w:val="24"/>
          <w:szCs w:val="24"/>
        </w:rPr>
        <w:t xml:space="preserve">In a study conducted by Behera et al., it was shown that </w:t>
      </w:r>
      <w:r w:rsidR="001D635B">
        <w:rPr>
          <w:rFonts w:ascii="Times New Roman" w:hAnsi="Times New Roman" w:cs="Times New Roman"/>
          <w:sz w:val="24"/>
          <w:szCs w:val="24"/>
        </w:rPr>
        <w:t>CaPNPs</w:t>
      </w:r>
      <w:r w:rsidR="00BF01A8" w:rsidRPr="00BF01A8">
        <w:rPr>
          <w:rFonts w:ascii="Times New Roman" w:hAnsi="Times New Roman" w:cs="Times New Roman"/>
          <w:sz w:val="24"/>
          <w:szCs w:val="24"/>
        </w:rPr>
        <w:t xml:space="preserve"> loaded with Labeo rohita H. S-layer protein, derived from Aeromonas hydrophila, induced a strong innate and adaptive immune response in a fish model upon parenteral immunization </w:t>
      </w:r>
      <w:r w:rsidRPr="00BF01A8">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GJ2xNayx","properties":{"formattedCitation":"[94]","plainCitation":"[94]","noteIndex":0},"citationItems":[{"id":"z2YFmZWn/Z4mbMJiS","uris":["http://www.mendeley.com/documents/?uuid=af772276-d8dd-457d-b95f-1c5830e4dc28"],"itemData":{"DOI":"10.1016/j.cellimm.2011.07.015","author":[{"dropping-particle":"","family":"Behera","given":"Truptimayee","non-dropping-particle":"","parse-names":false,"suffix":""},{"dropping-particle":"","family":"Swain","given":"Priyabrat","non-dropping-particle":"","parse-names":false,"suffix":""}],"id":"ITEM-1","issued":{"date-parts":[["2011"]]},"page":"350-359","title":"Antigen adsorbed calcium phosphate nanoparticles stimulate both innate and adaptive immune response in fish , Labeo rohita H .","type":"article-journal","volume":"271"}}],"schema":"https://github.com/citation-style-language/schema/raw/master/csl-citation.json"} </w:instrText>
      </w:r>
      <w:r w:rsidRPr="00BF01A8">
        <w:rPr>
          <w:rFonts w:ascii="Times New Roman" w:hAnsi="Times New Roman" w:cs="Times New Roman"/>
          <w:sz w:val="24"/>
          <w:szCs w:val="24"/>
        </w:rPr>
        <w:fldChar w:fldCharType="separate"/>
      </w:r>
      <w:r w:rsidR="00892A5A" w:rsidRPr="00892A5A">
        <w:rPr>
          <w:rFonts w:ascii="Times New Roman" w:hAnsi="Times New Roman" w:cs="Times New Roman"/>
          <w:sz w:val="24"/>
        </w:rPr>
        <w:t>[94]</w:t>
      </w:r>
      <w:r w:rsidRPr="00BF01A8">
        <w:rPr>
          <w:rFonts w:ascii="Times New Roman" w:hAnsi="Times New Roman" w:cs="Times New Roman"/>
          <w:sz w:val="24"/>
          <w:szCs w:val="24"/>
        </w:rPr>
        <w:fldChar w:fldCharType="end"/>
      </w:r>
      <w:r w:rsidR="00D41A7A" w:rsidRPr="00BF01A8">
        <w:rPr>
          <w:rFonts w:ascii="Times New Roman" w:hAnsi="Times New Roman" w:cs="Times New Roman"/>
          <w:sz w:val="24"/>
          <w:szCs w:val="24"/>
        </w:rPr>
        <w:t>.</w:t>
      </w:r>
      <w:r w:rsidRPr="00BF01A8">
        <w:rPr>
          <w:rFonts w:ascii="Times New Roman" w:hAnsi="Times New Roman" w:cs="Times New Roman"/>
          <w:sz w:val="24"/>
          <w:szCs w:val="24"/>
        </w:rPr>
        <w:t xml:space="preserve"> </w:t>
      </w:r>
      <w:r w:rsidRPr="00BB0205">
        <w:rPr>
          <w:rFonts w:ascii="Times New Roman" w:hAnsi="Times New Roman" w:cs="Times New Roman"/>
          <w:sz w:val="24"/>
          <w:szCs w:val="24"/>
        </w:rPr>
        <w:t>According to Matesanz et al.,</w:t>
      </w:r>
      <w:r w:rsidR="00E46B51">
        <w:rPr>
          <w:rFonts w:ascii="Times New Roman" w:hAnsi="Times New Roman" w:cs="Times New Roman"/>
          <w:sz w:val="24"/>
          <w:szCs w:val="24"/>
        </w:rPr>
        <w:t xml:space="preserve"> </w:t>
      </w:r>
      <w:r w:rsidR="00E46B51">
        <w:rPr>
          <w:rFonts w:ascii="Times New Roman" w:hAnsi="Times New Roman" w:cs="Times New Roman"/>
          <w:sz w:val="24"/>
          <w:szCs w:val="24"/>
        </w:rPr>
        <w:fldChar w:fldCharType="begin"/>
      </w:r>
      <w:r w:rsidR="00E46B51">
        <w:rPr>
          <w:rFonts w:ascii="Times New Roman" w:hAnsi="Times New Roman" w:cs="Times New Roman"/>
          <w:sz w:val="24"/>
          <w:szCs w:val="24"/>
        </w:rPr>
        <w:instrText xml:space="preserve"> ADDIN ZOTERO_ITEM CSL_CITATION {"citationID":"7ALEyCUy","properties":{"formattedCitation":"[87]","plainCitation":"[87]","noteIndex":0},"citationItems":[{"id":721,"uris":["http://zotero.org/users/10104235/items/S33LBTHH"],"itemData":{"id":721,"type":"article-journal","abstract":"Hypothesis\nSynthetic hydroxyapatite (HA) and Si substituted hydroxyapatite (SiHA) are calcium phosphate ceramics currently used in the field of dentistry and orthopaedic surgery. The preparation of both biomaterials as polycrystalline solid pieces or grains formed by nanocrystallites has awakened a great interest to enhance the bioactive behavior due to the microstructural defects and the higher surface area. The study of the macrophage and lymphocyte behavior in contact with nanocrystalline HA and SiHA will allow to elucidate the immune response which conditions the success or rejection of these biomaterials.\nExperiments\nHA and SiHA granules (with sizes of tens of microns) have been prepared by controlled aqueous precipitation avoiding subsequent high temperature sintering. HA and SiHA granules were constituted by crystallites smaller than 50nm. The effects of both nanocrystalline materials on immune system have been evaluated with macrophages (main components of innate immune system) and T lymphocytes (specific cells of adaptive response) after short-term culture as in vitro models of the early immune response.\nFindings\nSignificant decreases of macrophage proliferation and phagocytic activity, increased production of inflammatory cytokines (IL-6, TNF-α) and T lymphocyte apoptosis, were induced by these nanocrystalline ceramics suggesting that, after in vivo implantation, they induce significant effects on immune responses, including an early activation of the innate immune system.","container-title":"Journal of Colloid and Interface Science","DOI":"10.1016/j.jcis.2013.10.045","ISSN":"0021-9797","journalAbbreviation":"Journal of Colloid and Interface Science","language":"en","page":"59-66","source":"ScienceDirect","title":"Early in vitro response of macrophages and T lymphocytes to nanocrystalline hydroxyapatites","volume":"416","author":[{"family":"Matesanz","given":"María Concepción"},{"family":"Feito","given":"María José"},{"family":"Oñaderra","given":"Mercedes"},{"family":"Ramírez-Santillán","given":"Cecilia"},{"family":"Casa","given":"Carmen","non-dropping-particle":"da"},{"family":"Arcos","given":"Daniel"},{"family":"Vallet-Regí","given":"María"},{"family":"Rojo","given":"José María"},{"family":"Portolés","given":"María Teresa"}],"issued":{"date-parts":[["2014",2,15]]}}}],"schema":"https://github.com/citation-style-language/schema/raw/master/csl-citation.json"} </w:instrText>
      </w:r>
      <w:r w:rsidR="00E46B51">
        <w:rPr>
          <w:rFonts w:ascii="Times New Roman" w:hAnsi="Times New Roman" w:cs="Times New Roman"/>
          <w:sz w:val="24"/>
          <w:szCs w:val="24"/>
        </w:rPr>
        <w:fldChar w:fldCharType="separate"/>
      </w:r>
      <w:r w:rsidR="00E46B51" w:rsidRPr="00E46B51">
        <w:rPr>
          <w:rFonts w:ascii="Times New Roman" w:hAnsi="Times New Roman" w:cs="Times New Roman"/>
          <w:sz w:val="24"/>
        </w:rPr>
        <w:t>[87]</w:t>
      </w:r>
      <w:r w:rsidR="00E46B51">
        <w:rPr>
          <w:rFonts w:ascii="Times New Roman" w:hAnsi="Times New Roman" w:cs="Times New Roman"/>
          <w:sz w:val="24"/>
          <w:szCs w:val="24"/>
        </w:rPr>
        <w:fldChar w:fldCharType="end"/>
      </w:r>
      <w:r w:rsidRPr="00BB0205">
        <w:rPr>
          <w:rFonts w:ascii="Times New Roman" w:hAnsi="Times New Roman" w:cs="Times New Roman"/>
          <w:sz w:val="24"/>
          <w:szCs w:val="24"/>
        </w:rPr>
        <w:t xml:space="preserve"> BSA-loaded nanosized CaP caused an immediate enhancement of the innate immune response in mice. Additionally, the production of inflammatory cytokines like </w:t>
      </w:r>
      <w:r w:rsidRPr="006A467B">
        <w:rPr>
          <w:rFonts w:ascii="Times New Roman" w:hAnsi="Times New Roman" w:cs="Times New Roman"/>
          <w:sz w:val="24"/>
          <w:szCs w:val="24"/>
        </w:rPr>
        <w:t>IL-6</w:t>
      </w:r>
      <w:r w:rsidR="006A467B" w:rsidRPr="006A467B">
        <w:rPr>
          <w:rFonts w:ascii="Times New Roman" w:hAnsi="Times New Roman" w:cs="Times New Roman"/>
          <w:sz w:val="24"/>
          <w:szCs w:val="24"/>
        </w:rPr>
        <w:t xml:space="preserve"> (interleukin 6)</w:t>
      </w:r>
      <w:r w:rsidRPr="006A467B">
        <w:rPr>
          <w:rFonts w:ascii="Times New Roman" w:hAnsi="Times New Roman" w:cs="Times New Roman"/>
          <w:sz w:val="24"/>
          <w:szCs w:val="24"/>
        </w:rPr>
        <w:t xml:space="preserve"> and TNF-</w:t>
      </w:r>
      <w:r w:rsidR="00892A5A">
        <w:rPr>
          <w:rFonts w:ascii="Times New Roman" w:hAnsi="Times New Roman" w:cs="Times New Roman"/>
          <w:sz w:val="24"/>
          <w:szCs w:val="24"/>
        </w:rPr>
        <w:t xml:space="preserve"> β (tumor necrosis factor-</w:t>
      </w:r>
      <w:r w:rsidR="006A467B" w:rsidRPr="006A467B">
        <w:rPr>
          <w:rFonts w:ascii="Times New Roman" w:hAnsi="Times New Roman" w:cs="Times New Roman"/>
          <w:sz w:val="24"/>
          <w:szCs w:val="24"/>
        </w:rPr>
        <w:t>β)</w:t>
      </w:r>
      <w:r w:rsidRPr="006A467B">
        <w:rPr>
          <w:rFonts w:ascii="Times New Roman" w:hAnsi="Times New Roman" w:cs="Times New Roman"/>
          <w:sz w:val="24"/>
          <w:szCs w:val="24"/>
        </w:rPr>
        <w:t xml:space="preserve"> were significantly increased while macrophage proliferation and phagocytic acti</w:t>
      </w:r>
      <w:r w:rsidR="00892A5A">
        <w:rPr>
          <w:rFonts w:ascii="Times New Roman" w:hAnsi="Times New Roman" w:cs="Times New Roman"/>
          <w:sz w:val="24"/>
          <w:szCs w:val="24"/>
        </w:rPr>
        <w:t xml:space="preserve">vity were significantly reduced </w:t>
      </w:r>
      <w:r w:rsidRPr="006A467B">
        <w:rPr>
          <w:rFonts w:ascii="Times New Roman" w:hAnsi="Times New Roman" w:cs="Times New Roman"/>
          <w:sz w:val="24"/>
          <w:szCs w:val="24"/>
        </w:rPr>
        <w:fldChar w:fldCharType="begin" w:fldLock="1"/>
      </w:r>
      <w:r w:rsidR="00E46B51">
        <w:rPr>
          <w:rFonts w:ascii="Times New Roman" w:hAnsi="Times New Roman" w:cs="Times New Roman"/>
          <w:sz w:val="24"/>
          <w:szCs w:val="24"/>
        </w:rPr>
        <w:instrText xml:space="preserve"> ADDIN ZOTERO_ITEM CSL_CITATION {"citationID":"u5N5MjZc","properties":{"formattedCitation":"[87]","plainCitation":"[87]","noteIndex":0},"citationItems":[{"id":721,"uris":["http://zotero.org/users/10104235/items/S33LBTHH"],"itemData":{"id":721,"type":"article-journal","abstract":"Hypothesis\nSynthetic hydroxyapatite (HA) and Si substituted hydroxyapatite (SiHA) are calcium phosphate ceramics currently used in the field of dentistry and orthopaedic surgery. The preparation of both biomaterials as polycrystalline solid pieces or grains formed by nanocrystallites has awakened a great interest to enhance the bioactive behavior due to the microstructural defects and the higher surface area. The study of the macrophage and lymphocyte behavior in contact with nanocrystalline HA and SiHA will allow to elucidate the immune response which conditions the success or rejection of these biomaterials.\nExperiments\nHA and SiHA granules (with sizes of tens of microns) have been prepared by controlled aqueous precipitation avoiding subsequent high temperature sintering. HA and SiHA granules were constituted by crystallites smaller than 50nm. The effects of both nanocrystalline materials on immune system have been evaluated with macrophages (main components of innate immune system) and T lymphocytes (specific cells of adaptive response) after short-term culture as in vitro models of the early immune response.\nFindings\nSignificant decreases of macrophage proliferation and phagocytic activity, increased production of inflammatory cytokines (IL-6, TNF-α) and T lymphocyte apoptosis, were induced by these nanocrystalline ceramics suggesting that, after in vivo implantation, they induce significant effects on immune responses, including an early activation of the innate immune system.","container-title":"Journal of Colloid and Interface Science","DOI":"10.1016/j.jcis.2013.10.045","ISSN":"0021-9797","journalAbbreviation":"Journal of Colloid and Interface Science","language":"en","page":"59-66","source":"ScienceDirect","title":"Early in vitro response of macrophages and T lymphocytes to nanocrystalline hydroxyapatites","volume":"416","author":[{"family":"Matesanz","given":"María Concepción"},{"family":"Feito","given":"María José"},{"family":"Oñaderra","given":"Mercedes"},{"family":"Ramírez-Santillán","given":"Cecilia"},{"family":"Casa","given":"Carmen","non-dropping-particle":"da"},{"family":"Arcos","given":"Daniel"},{"family":"Vallet-Regí","given":"María"},{"family":"Rojo","given":"José María"},{"family":"Portolés","given":"María Teresa"}],"issued":{"date-parts":[["2014",2,15]]}}}],"schema":"https://github.com/citation-style-language/schema/raw/master/csl-citation.json"} </w:instrText>
      </w:r>
      <w:r w:rsidRPr="006A467B">
        <w:rPr>
          <w:rFonts w:ascii="Times New Roman" w:hAnsi="Times New Roman" w:cs="Times New Roman"/>
          <w:sz w:val="24"/>
          <w:szCs w:val="24"/>
        </w:rPr>
        <w:fldChar w:fldCharType="separate"/>
      </w:r>
      <w:r w:rsidR="00E46B51" w:rsidRPr="00E46B51">
        <w:rPr>
          <w:rFonts w:ascii="Times New Roman" w:hAnsi="Times New Roman" w:cs="Times New Roman"/>
          <w:sz w:val="24"/>
        </w:rPr>
        <w:t>[87]</w:t>
      </w:r>
      <w:r w:rsidRPr="006A467B">
        <w:rPr>
          <w:rFonts w:ascii="Times New Roman" w:hAnsi="Times New Roman" w:cs="Times New Roman"/>
          <w:sz w:val="24"/>
          <w:szCs w:val="24"/>
        </w:rPr>
        <w:fldChar w:fldCharType="end"/>
      </w:r>
      <w:r w:rsidR="00892A5A">
        <w:rPr>
          <w:rFonts w:ascii="Times New Roman" w:hAnsi="Times New Roman" w:cs="Times New Roman"/>
          <w:sz w:val="24"/>
          <w:szCs w:val="24"/>
        </w:rPr>
        <w:t>.</w:t>
      </w:r>
      <w:r w:rsidRPr="006A467B">
        <w:rPr>
          <w:rFonts w:ascii="Times New Roman" w:hAnsi="Times New Roman" w:cs="Times New Roman"/>
          <w:sz w:val="24"/>
          <w:szCs w:val="24"/>
        </w:rPr>
        <w:t xml:space="preserve"> </w:t>
      </w:r>
      <w:r w:rsidR="006A467B" w:rsidRPr="006A467B">
        <w:rPr>
          <w:rFonts w:ascii="Times New Roman" w:hAnsi="Times New Roman" w:cs="Times New Roman"/>
          <w:sz w:val="24"/>
          <w:szCs w:val="24"/>
        </w:rPr>
        <w:t xml:space="preserve">In the development of calcium phosphate nanoparticle (CaP NP) vaccine formulations, it is important to consider several crucial findings. The inclusion of Toll-like receptor </w:t>
      </w:r>
      <w:r w:rsidR="006A467B" w:rsidRPr="006A467B">
        <w:rPr>
          <w:rFonts w:ascii="Times New Roman" w:hAnsi="Times New Roman" w:cs="Times New Roman"/>
          <w:sz w:val="24"/>
          <w:szCs w:val="24"/>
        </w:rPr>
        <w:lastRenderedPageBreak/>
        <w:t>(TLR) ligands in the formulation can not only increase the adjuvanticity of the vaccine but also act as a "depot" system. This depot effect allows the vaccine to stay at the injection site for an extended period, enabling efficient sequestration of the vaccine by dendritic cells and other antigen-presenting cells. The selection of CaP NP synthesis methods is also critical, as various methods can result in variations in the Ca to P ratio, which significantly influences the immunogenicity of the vaccine. It is crucial to note that hydroxyapatite represents one of the most stable CaP formulations. However, considering substitute CaP formulations such as tricalcium phosphate (β-TCP) is also valuable. By incorpo</w:t>
      </w:r>
      <w:r w:rsidR="006A467B">
        <w:rPr>
          <w:rFonts w:ascii="Times New Roman" w:hAnsi="Times New Roman" w:cs="Times New Roman"/>
          <w:sz w:val="24"/>
          <w:szCs w:val="24"/>
        </w:rPr>
        <w:t>rating TLR ligands into the CaP</w:t>
      </w:r>
      <w:r w:rsidR="006A467B" w:rsidRPr="006A467B">
        <w:rPr>
          <w:rFonts w:ascii="Times New Roman" w:hAnsi="Times New Roman" w:cs="Times New Roman"/>
          <w:sz w:val="24"/>
          <w:szCs w:val="24"/>
        </w:rPr>
        <w:t>NP vaccine formulation, the immune response can be increased due to the activation of innate immune receptors. These ligands can trigger signaling pathways that promote antigen presentation, macrophage phagocytosis activity, and the production of inflammatory cytokines. Consequently, the immune system mounts a stronger and more targeted immune response against the vaccine antigen</w:t>
      </w:r>
      <w:r w:rsidR="00E46B51">
        <w:rPr>
          <w:rFonts w:ascii="Times New Roman" w:hAnsi="Times New Roman" w:cs="Times New Roman"/>
          <w:sz w:val="24"/>
          <w:szCs w:val="24"/>
        </w:rPr>
        <w:t xml:space="preserve"> </w:t>
      </w:r>
      <w:r w:rsidR="00E46B51">
        <w:rPr>
          <w:rFonts w:ascii="Times New Roman" w:hAnsi="Times New Roman" w:cs="Times New Roman"/>
          <w:sz w:val="24"/>
          <w:szCs w:val="24"/>
        </w:rPr>
        <w:fldChar w:fldCharType="begin"/>
      </w:r>
      <w:r w:rsidR="00E46B51">
        <w:rPr>
          <w:rFonts w:ascii="Times New Roman" w:hAnsi="Times New Roman" w:cs="Times New Roman"/>
          <w:sz w:val="24"/>
          <w:szCs w:val="24"/>
        </w:rPr>
        <w:instrText xml:space="preserve"> ADDIN ZOTERO_ITEM CSL_CITATION {"citationID":"zZRqyPVy","properties":{"formattedCitation":"[95]","plainCitation":"[95]","noteIndex":0},"citationItems":[{"id":724,"uris":["http://zotero.org/users/10104235/items/XP96YN3I"],"itemData":{"id":724,"type":"article-journal","abstract":"The mammalian immune system has innate and adaptive components, which cooperate to protect the host against microbial infections. The innate immune system consists of functionally distinct 'modules' that evolved to provide different forms of protection against pathogens. It senses pathogens through pattern-recognition receptors, which trigger the activation of antimicrobial defences and stimulate the adaptive immune response. The adaptive immune system, in turn, activates innate effector mechanisms in an antigen-specific manner. The connections between the various immune components are not fully understood, but recent progress brings us closer to an integrated view of the immune system and its function in host defence.","container-title":"Nature","DOI":"10.1038/nature06246","ISSN":"1476-4687","issue":"7164","language":"en","license":"2007 Springer Nature Limited","note":"number: 7164\npublisher: Nature Publishing Group","page":"819-826","source":"www.nature.com","title":"Recognition of microorganisms and activation of the immune response","volume":"449","author":[{"family":"Medzhitov","given":"Ruslan"}],"issued":{"date-parts":[["2007",10]]}}}],"schema":"https://github.com/citation-style-language/schema/raw/master/csl-citation.json"} </w:instrText>
      </w:r>
      <w:r w:rsidR="00E46B51">
        <w:rPr>
          <w:rFonts w:ascii="Times New Roman" w:hAnsi="Times New Roman" w:cs="Times New Roman"/>
          <w:sz w:val="24"/>
          <w:szCs w:val="24"/>
        </w:rPr>
        <w:fldChar w:fldCharType="separate"/>
      </w:r>
      <w:r w:rsidR="00E46B51" w:rsidRPr="00E46B51">
        <w:rPr>
          <w:rFonts w:ascii="Times New Roman" w:hAnsi="Times New Roman" w:cs="Times New Roman"/>
          <w:sz w:val="24"/>
        </w:rPr>
        <w:t>[95]</w:t>
      </w:r>
      <w:r w:rsidR="00E46B51">
        <w:rPr>
          <w:rFonts w:ascii="Times New Roman" w:hAnsi="Times New Roman" w:cs="Times New Roman"/>
          <w:sz w:val="24"/>
          <w:szCs w:val="24"/>
        </w:rPr>
        <w:fldChar w:fldCharType="end"/>
      </w:r>
      <w:r w:rsidR="006A467B" w:rsidRPr="006A467B">
        <w:rPr>
          <w:rFonts w:ascii="Times New Roman" w:hAnsi="Times New Roman" w:cs="Times New Roman"/>
          <w:sz w:val="24"/>
          <w:szCs w:val="24"/>
        </w:rPr>
        <w:t>.</w:t>
      </w:r>
    </w:p>
    <w:p w:rsidR="00D0612E" w:rsidRDefault="00453D3F" w:rsidP="00D0612E">
      <w:pPr>
        <w:spacing w:line="360" w:lineRule="auto"/>
        <w:jc w:val="center"/>
        <w:rPr>
          <w:rFonts w:ascii="Times New Roman" w:hAnsi="Times New Roman" w:cs="Times New Roman"/>
          <w:color w:val="FF0000"/>
          <w:sz w:val="24"/>
          <w:szCs w:val="24"/>
        </w:rPr>
      </w:pPr>
      <w:r w:rsidRPr="00453D3F">
        <w:rPr>
          <w:rFonts w:ascii="Times New Roman" w:hAnsi="Times New Roman" w:cs="Times New Roman"/>
          <w:noProof/>
          <w:color w:val="FF0000"/>
          <w:sz w:val="24"/>
          <w:szCs w:val="24"/>
        </w:rPr>
        <w:drawing>
          <wp:inline distT="0" distB="0" distL="0" distR="0">
            <wp:extent cx="5943600" cy="2619339"/>
            <wp:effectExtent l="0" t="0" r="0" b="0"/>
            <wp:docPr id="6" name="Picture 6" descr="C:\Users\Howa Begam\Desktop\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wa Begam\Desktop\Picture3.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619339"/>
                    </a:xfrm>
                    <a:prstGeom prst="rect">
                      <a:avLst/>
                    </a:prstGeom>
                    <a:noFill/>
                    <a:ln>
                      <a:noFill/>
                    </a:ln>
                  </pic:spPr>
                </pic:pic>
              </a:graphicData>
            </a:graphic>
          </wp:inline>
        </w:drawing>
      </w:r>
    </w:p>
    <w:p w:rsidR="00453D3F" w:rsidRDefault="00453D3F" w:rsidP="00D0612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igure 1</w:t>
      </w:r>
      <w:r w:rsidR="00D0612E" w:rsidRPr="00D0612E">
        <w:rPr>
          <w:rFonts w:ascii="Times New Roman" w:hAnsi="Times New Roman" w:cs="Times New Roman"/>
          <w:b/>
          <w:sz w:val="24"/>
          <w:szCs w:val="24"/>
        </w:rPr>
        <w:t>:</w:t>
      </w:r>
      <w:r w:rsidR="004E2AE4">
        <w:rPr>
          <w:rFonts w:ascii="Times New Roman" w:hAnsi="Times New Roman" w:cs="Times New Roman"/>
          <w:b/>
          <w:sz w:val="24"/>
          <w:szCs w:val="24"/>
        </w:rPr>
        <w:t xml:space="preserve"> (</w:t>
      </w:r>
      <w:r w:rsidR="004E2AE4" w:rsidRPr="004E2AE4">
        <w:rPr>
          <w:rFonts w:ascii="Times New Roman" w:hAnsi="Times New Roman" w:cs="Times New Roman"/>
          <w:b/>
          <w:sz w:val="24"/>
          <w:szCs w:val="24"/>
        </w:rPr>
        <w:t>a)</w:t>
      </w:r>
      <w:r w:rsidR="00D0612E" w:rsidRPr="004E2AE4">
        <w:rPr>
          <w:rFonts w:ascii="Times New Roman" w:hAnsi="Times New Roman" w:cs="Times New Roman"/>
          <w:b/>
          <w:sz w:val="24"/>
          <w:szCs w:val="24"/>
        </w:rPr>
        <w:t xml:space="preserve"> </w:t>
      </w:r>
      <w:r w:rsidRPr="004E2AE4">
        <w:rPr>
          <w:rFonts w:ascii="Times New Roman" w:hAnsi="Times New Roman" w:cs="Times New Roman"/>
          <w:b/>
          <w:sz w:val="24"/>
          <w:szCs w:val="24"/>
        </w:rPr>
        <w:t>Different strategies for antigen loading in CaP nanoparticles</w:t>
      </w:r>
      <w:r>
        <w:rPr>
          <w:rFonts w:ascii="Times New Roman" w:hAnsi="Times New Roman" w:cs="Times New Roman"/>
          <w:b/>
          <w:sz w:val="24"/>
          <w:szCs w:val="24"/>
        </w:rPr>
        <w:t xml:space="preserve"> </w:t>
      </w:r>
      <w:r w:rsidR="004E2AE4">
        <w:rPr>
          <w:rFonts w:ascii="Times New Roman" w:hAnsi="Times New Roman" w:cs="Times New Roman"/>
          <w:b/>
          <w:sz w:val="24"/>
          <w:szCs w:val="24"/>
        </w:rPr>
        <w:t xml:space="preserve">(b) </w:t>
      </w:r>
      <w:r w:rsidRPr="00D0612E">
        <w:rPr>
          <w:rFonts w:ascii="Times New Roman" w:hAnsi="Times New Roman" w:cs="Times New Roman"/>
          <w:b/>
          <w:sz w:val="24"/>
          <w:szCs w:val="24"/>
        </w:rPr>
        <w:t>NPs are easily absorbed by lymph nodes and the lymphatic system in the size range of 20–100 nm.</w:t>
      </w:r>
    </w:p>
    <w:p w:rsidR="00294FE0" w:rsidRPr="00294FE0" w:rsidRDefault="00294FE0" w:rsidP="00294FE0">
      <w:pPr>
        <w:pStyle w:val="ListParagraph"/>
        <w:numPr>
          <w:ilvl w:val="0"/>
          <w:numId w:val="2"/>
        </w:numPr>
        <w:spacing w:line="360" w:lineRule="auto"/>
        <w:jc w:val="both"/>
        <w:rPr>
          <w:rFonts w:ascii="Times New Roman" w:hAnsi="Times New Roman" w:cs="Times New Roman"/>
          <w:b/>
          <w:bCs/>
          <w:sz w:val="24"/>
          <w:szCs w:val="24"/>
        </w:rPr>
      </w:pPr>
      <w:r w:rsidRPr="00294FE0">
        <w:rPr>
          <w:rFonts w:ascii="Times New Roman" w:hAnsi="Times New Roman" w:cs="Times New Roman"/>
          <w:b/>
          <w:bCs/>
          <w:sz w:val="24"/>
          <w:szCs w:val="24"/>
        </w:rPr>
        <w:t>Humoral immune system activation:</w:t>
      </w:r>
    </w:p>
    <w:p w:rsidR="00294FE0" w:rsidRDefault="00294FE0" w:rsidP="00294FE0">
      <w:pPr>
        <w:spacing w:line="360" w:lineRule="auto"/>
        <w:jc w:val="both"/>
        <w:rPr>
          <w:rFonts w:ascii="Times New Roman" w:hAnsi="Times New Roman" w:cs="Times New Roman"/>
          <w:sz w:val="24"/>
          <w:szCs w:val="24"/>
        </w:rPr>
      </w:pPr>
      <w:r w:rsidRPr="00BB0205">
        <w:rPr>
          <w:rFonts w:ascii="Times New Roman" w:hAnsi="Times New Roman" w:cs="Times New Roman"/>
          <w:sz w:val="24"/>
          <w:szCs w:val="24"/>
        </w:rPr>
        <w:t>In comparison to conventional aluminium adjuvants</w:t>
      </w:r>
      <w:r w:rsidR="005F3281">
        <w:rPr>
          <w:rFonts w:ascii="Times New Roman" w:hAnsi="Times New Roman" w:cs="Times New Roman"/>
          <w:sz w:val="24"/>
          <w:szCs w:val="24"/>
        </w:rPr>
        <w:t>, CaPNP</w:t>
      </w:r>
      <w:r w:rsidRPr="00BB0205">
        <w:rPr>
          <w:rFonts w:ascii="Times New Roman" w:hAnsi="Times New Roman" w:cs="Times New Roman"/>
          <w:sz w:val="24"/>
          <w:szCs w:val="24"/>
        </w:rPr>
        <w:t xml:space="preserve">s initiate more </w:t>
      </w:r>
      <w:r w:rsidR="00A86590">
        <w:rPr>
          <w:rFonts w:ascii="Times New Roman" w:hAnsi="Times New Roman" w:cs="Times New Roman"/>
          <w:sz w:val="24"/>
          <w:szCs w:val="24"/>
        </w:rPr>
        <w:t xml:space="preserve">antibody response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1LiL8upG","properties":{"formattedCitation":"[96]","plainCitation":"[96]","noteIndex":0},"citationItems":[{"id":"z2YFmZWn/hdkxTQwl","uris":["http://www.mendeley.com/documents/?uuid=8767fede-df50-4168-a04a-4bdf946e3251"],"itemData":{"DOI":"10.1128/CDLI.7.6.899-903.2000","ISSN":"1071412X","PMID":"11063495","abstract":"Vaccination to protect against human infectious diseases may be enhanced by using adjuvants that can selectively stimulate immunoregulatory responses. In a murine model, a novel nanoparticulate adjuvant composed of calcium phosphate (CAP) was compared with the commonly used aluminum (alum) adjuvants for its ability to induce immunity to herpes simplex virus type 2 (HSV-2) and Epstein-Bart virus (EBV) infections. Results indicated that CAP was more potent as an adjuvant than alum, elicited little or no inflammation at the site of administration, induced high titers of immunoglobulin G2a (IgG2a) antibody and neutralizing antibody, and facilitated a high percentage of protection against HSV-2 infection. Additional benefits of CAP include (i) an insignificant IgE response, which is an important advantage over injection of alum compounds, and (ii) the fact that CAP is a natural constituent of the human body. Thus, CAP is very well tolerated and absorbed. These studies were performed with animal models. By virtue of the potency of this CAP adjuvant and the relative absence of side effects, we believe that this new CAP formulation has great potential for use as an adjuvant in humans.","author":[{"dropping-particle":"","family":"He","given":"Q.","non-dropping-particle":"","parse-names":false,"suffix":""},{"dropping-particle":"","family":"Mitchell","given":"A. R.","non-dropping-particle":"","parse-names":false,"suffix":""},{"dropping-particle":"","family":"Johnson","given":"S. L.","non-dropping-particle":"","parse-names":false,"suffix":""},{"dropping-particle":"","family":"Wagner-Bartak","given":"C.","non-dropping-particle":"","parse-names":false,"suffix":""},{"dropping-particle":"","family":"Morcol","given":"T.","non-dropping-particle":"","parse-names":false,"suffix":""},{"dropping-particle":"","family":"Bell","given":"S. J.D.","non-dropping-particle":"","parse-names":false,"suffix":""}],"container-title":"Clinical and Diagnostic Laboratory Immunology","id":"ITEM-1","issue":"6","issued":{"date-parts":[["2000"]]},"page":"899-903","title":"Calcium phosphate nanoparticle adjuvant","type":"article-journal","volume":"7"}}],"schema":"https://github.com/citation-style-language/schema/raw/master/csl-citation.json"} </w:instrText>
      </w:r>
      <w:r w:rsidRPr="00BB0205">
        <w:rPr>
          <w:rFonts w:ascii="Times New Roman" w:hAnsi="Times New Roman" w:cs="Times New Roman"/>
          <w:sz w:val="24"/>
          <w:szCs w:val="24"/>
        </w:rPr>
        <w:fldChar w:fldCharType="separate"/>
      </w:r>
      <w:r w:rsidR="00E46B51" w:rsidRPr="00E46B51">
        <w:rPr>
          <w:rFonts w:ascii="Times New Roman" w:hAnsi="Times New Roman" w:cs="Times New Roman"/>
          <w:sz w:val="24"/>
        </w:rPr>
        <w:t>[96]</w:t>
      </w:r>
      <w:r w:rsidRPr="00BB0205">
        <w:rPr>
          <w:rFonts w:ascii="Times New Roman" w:hAnsi="Times New Roman" w:cs="Times New Roman"/>
          <w:sz w:val="24"/>
          <w:szCs w:val="24"/>
        </w:rPr>
        <w:fldChar w:fldCharType="end"/>
      </w:r>
      <w:r w:rsidR="00A86590">
        <w:rPr>
          <w:rFonts w:ascii="Times New Roman" w:hAnsi="Times New Roman" w:cs="Times New Roman"/>
          <w:sz w:val="24"/>
          <w:szCs w:val="24"/>
        </w:rPr>
        <w:t>.</w:t>
      </w:r>
      <w:r w:rsidRPr="00BB0205">
        <w:rPr>
          <w:rFonts w:ascii="Times New Roman" w:hAnsi="Times New Roman" w:cs="Times New Roman"/>
          <w:sz w:val="24"/>
          <w:szCs w:val="24"/>
        </w:rPr>
        <w:t xml:space="preserve"> Avian avulavirus-1 conjugated </w:t>
      </w:r>
      <w:r w:rsidR="001D635B">
        <w:rPr>
          <w:rFonts w:ascii="Times New Roman" w:hAnsi="Times New Roman" w:cs="Times New Roman"/>
          <w:sz w:val="24"/>
          <w:szCs w:val="24"/>
        </w:rPr>
        <w:t>CaPNPs</w:t>
      </w:r>
      <w:r w:rsidRPr="00BB0205">
        <w:rPr>
          <w:rFonts w:ascii="Times New Roman" w:hAnsi="Times New Roman" w:cs="Times New Roman"/>
          <w:sz w:val="24"/>
          <w:szCs w:val="24"/>
        </w:rPr>
        <w:t xml:space="preserve"> vaccines were applied to chickens in an experiment by Viswanathan et al and that induced greater and quicker humoral immune response(IgA antibody)</w:t>
      </w:r>
      <w:r w:rsidR="004E2AE4">
        <w:rPr>
          <w:rFonts w:ascii="Times New Roman" w:hAnsi="Times New Roman" w:cs="Times New Roman"/>
          <w:sz w:val="24"/>
          <w:szCs w:val="24"/>
        </w:rPr>
        <w:t xml:space="preserve">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A9IdCkVm","properties":{"formattedCitation":"[97]","plainCitation":"[97]","noteIndex":0},"citationItems":[{"id":"z2YFmZWn/j3mKeBlk","uris":["http://www.mendeley.com/documents/?uuid=9d6d6cd6-826e-4103-9698-16753a7ee3cd"],"itemData":{"DOI":"10.1016/j.colsurfb.2013.12.017","ISSN":"09277765","PMID":"24441177","abstract":"In this report, calcium phosphate (CaP) nanoparticles were synthesized by continuous flow method using β-cyclodextrin (β-CD) as a medium and functionalized with amino propyl triethoxy silane (APTES). The blood biocompatibility of the nanoparticles was assessed using the whole blood haemolysis, erythrocytes haemolysis and erythrocyte aggregation tests. Based on the results, we found that the synthesized β-CD-CaP nanoparticles did not cause any remarkable toxic effect. The 5-dimethylthiazol-2-yl-2, 5-diphenyltetrazolium bromide (MTT) assay of chicken peripheral blood mononucleated cells (PBMCs) incubated with these nanoparticles indicated that these particles did not exert any significant cytotoxicity. The aminosilane functional group modified β-CD-CaP was used as tool for coupling of Newcastle disease virus (NDV). The NDV conjugated nanoparticles were confirmed by using Fourier transformed infrared spectroscopy, X-ray diffraction patterns, Raman spectroscopy differential scanning calorimetry and energy-dispersive X-ray spectroscopy. Immunogenicity trials in chickens proved that β-CD-CaP-NDV used as a vaccine was better than the commercial vaccine when given oculonasally during the first 2 weeks post vaccination. The birds vaccinated with the above nano-NDV vaccine were completely protected against virulent NDV challenge. This study confirms that the oculonasal β-CD-CaP-NDV delivery of vaccines is a potential method for enhancing the immune responses of existing commercial vaccines. © 2013 Elsevier B.V.","author":[{"dropping-particle":"","family":"Viswanathan","given":"Kaliyaperumal","non-dropping-particle":"","parse-names":false,"suffix":""},{"dropping-particle":"","family":"Gopinath","given":"Vadivel Ponnuswamy","non-dropping-particle":"","parse-names":false,"suffix":""},{"dropping-particle":"","family":"Raj","given":"Gopal Dhinakar","non-dropping-particle":"","parse-names":false,"suffix":""}],"container-title":"Colloids and Surfaces B: Biointerfaces","id":"ITEM-1","issued":{"date-parts":[["2014"]]},"page":"9-16","publisher":"Elsevier B.V.","title":"Formulation of Newcastle disease virus coupled calcium phosphate nanoparticles: An effective strategy for oculonasal delivery to chicken","type":"article-journal","volume":"116"}}],"schema":"https://github.com/citation-style-language/schema/raw/master/csl-citation.json"} </w:instrText>
      </w:r>
      <w:r w:rsidRPr="00BB0205">
        <w:rPr>
          <w:rFonts w:ascii="Times New Roman" w:hAnsi="Times New Roman" w:cs="Times New Roman"/>
          <w:sz w:val="24"/>
          <w:szCs w:val="24"/>
        </w:rPr>
        <w:fldChar w:fldCharType="separate"/>
      </w:r>
      <w:r w:rsidR="00E46B51" w:rsidRPr="00E46B51">
        <w:rPr>
          <w:rFonts w:ascii="Times New Roman" w:hAnsi="Times New Roman" w:cs="Times New Roman"/>
          <w:sz w:val="24"/>
        </w:rPr>
        <w:t>[97]</w:t>
      </w:r>
      <w:r w:rsidRPr="00BB0205">
        <w:rPr>
          <w:rFonts w:ascii="Times New Roman" w:hAnsi="Times New Roman" w:cs="Times New Roman"/>
          <w:sz w:val="24"/>
          <w:szCs w:val="24"/>
        </w:rPr>
        <w:fldChar w:fldCharType="end"/>
      </w:r>
      <w:r w:rsidR="004E2AE4">
        <w:rPr>
          <w:rFonts w:ascii="Times New Roman" w:hAnsi="Times New Roman" w:cs="Times New Roman"/>
          <w:sz w:val="24"/>
          <w:szCs w:val="24"/>
        </w:rPr>
        <w:t>.</w:t>
      </w:r>
      <w:r w:rsidRPr="00BB0205">
        <w:rPr>
          <w:rFonts w:ascii="Times New Roman" w:hAnsi="Times New Roman" w:cs="Times New Roman"/>
          <w:sz w:val="24"/>
          <w:szCs w:val="24"/>
        </w:rPr>
        <w:t xml:space="preserve"> In a different experiment, foot and mouth disease virus targeting DNA vaccine was </w:t>
      </w:r>
      <w:r w:rsidRPr="00BB0205">
        <w:rPr>
          <w:rFonts w:ascii="Times New Roman" w:hAnsi="Times New Roman" w:cs="Times New Roman"/>
          <w:sz w:val="24"/>
          <w:szCs w:val="24"/>
        </w:rPr>
        <w:lastRenderedPageBreak/>
        <w:t>encapsulated in CaP NP and it was injected in mouse and guineapigs, as a result a powerful immune response (neutralizing antibody) was initiated and it protected the animals from live viruses</w:t>
      </w:r>
      <w:r w:rsidR="004E2AE4">
        <w:rPr>
          <w:rFonts w:ascii="Times New Roman" w:hAnsi="Times New Roman" w:cs="Times New Roman"/>
          <w:sz w:val="24"/>
          <w:szCs w:val="24"/>
        </w:rPr>
        <w:t xml:space="preserve">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PAGdF9WI","properties":{"formattedCitation":"[98]","plainCitation":"[98]","noteIndex":0},"citationItems":[{"id":"z2YFmZWn/Bgqc35j9","uris":["http://www.mendeley.com/documents/?uuid=ac25655b-3afd-4825-a7c9-3475beb6f0c4"],"itemData":{"DOI":"10.1016/j.vetmic.2009.05.004","ISSN":"03781135","PMID":"19505774","abstract":"Calcium phosphate nanoparticles provide safe and easily manufactured vaccine adjuvant and delivery system for DNA vaccines. In the present study FMDV \"O\" P1-3CD DNA vaccine was encapsulated in calcium phosphate nanoparticles of size 50-100 nm diameters. The maximum loading and entrapment efficiency of nanoparticles were studied by spectrophotometer, as well as agarose gel electrophoresis. In vitro transfection efficiency of these calcium phosphate nanoparticles was found to be as good as commercial transfecting reagent lipofectamine. In vivo analysis of the calcium phosphate nanoparticle P1-3CD (CaPNP1-3CD) FMDV \"O\" vaccine in mice and guinea pigs could induce significant cell mediated and humoral immune response. Also, immunized mice and guinea pigs were protected against the challenge virus. © 2009.","author":[{"dropping-particle":"","family":"Joyappa","given":"Dechamma Hosur","non-dropping-particle":"","parse-names":false,"suffix":""},{"dropping-particle":"","family":"Ashok Kumar","given":"C.","non-dropping-particle":"","parse-names":false,"suffix":""},{"dropping-particle":"","family":"Banumathi","given":"N.","non-dropping-particle":"","parse-names":false,"suffix":""},{"dropping-particle":"","family":"Reddy","given":"Golla Rama","non-dropping-particle":"","parse-names":false,"suffix":""},{"dropping-particle":"","family":"Suryanarayana","given":"Veluvarthy V.S.","non-dropping-particle":"","parse-names":false,"suffix":""}],"container-title":"Veterinary Microbiology","id":"ITEM-1","issue":"1-2","issued":{"date-parts":[["2009"]]},"page":"58-66","title":"Calcium phosphate nanoparticle prepared with foot and mouth disease virus P1-3CD gene construct protects mice and guinea pigs against the challenge virus","type":"article-journal","volume":"139"}}],"schema":"https://github.com/citation-style-language/schema/raw/master/csl-citation.json"} </w:instrText>
      </w:r>
      <w:r w:rsidRPr="00BB0205">
        <w:rPr>
          <w:rFonts w:ascii="Times New Roman" w:hAnsi="Times New Roman" w:cs="Times New Roman"/>
          <w:sz w:val="24"/>
          <w:szCs w:val="24"/>
        </w:rPr>
        <w:fldChar w:fldCharType="separate"/>
      </w:r>
      <w:r w:rsidR="00E46B51" w:rsidRPr="00E46B51">
        <w:rPr>
          <w:rFonts w:ascii="Times New Roman" w:hAnsi="Times New Roman" w:cs="Times New Roman"/>
          <w:sz w:val="24"/>
        </w:rPr>
        <w:t>[98]</w:t>
      </w:r>
      <w:r w:rsidRPr="00BB0205">
        <w:rPr>
          <w:rFonts w:ascii="Times New Roman" w:hAnsi="Times New Roman" w:cs="Times New Roman"/>
          <w:sz w:val="24"/>
          <w:szCs w:val="24"/>
        </w:rPr>
        <w:fldChar w:fldCharType="end"/>
      </w:r>
      <w:r w:rsidR="004E2AE4">
        <w:rPr>
          <w:rFonts w:ascii="Times New Roman" w:hAnsi="Times New Roman" w:cs="Times New Roman"/>
          <w:sz w:val="24"/>
          <w:szCs w:val="24"/>
        </w:rPr>
        <w:t>.</w:t>
      </w:r>
      <w:r w:rsidRPr="00BB0205">
        <w:rPr>
          <w:rFonts w:ascii="Times New Roman" w:hAnsi="Times New Roman" w:cs="Times New Roman"/>
          <w:sz w:val="24"/>
          <w:szCs w:val="24"/>
        </w:rPr>
        <w:t xml:space="preserve"> In a study by Temchura et al, Hen Egg Lysozyme (HEL) conjugated CaP NPs efficiently targeted and activated B cells both in vitro and in vivo by using BCR-transgenic B cells from SW-HEL mice model.The expression of B-cell activation markers were significantly higher as a result of the application.</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BRLUvAtd","properties":{"formattedCitation":"[99]","plainCitation":"[99]","noteIndex":0},"citationItems":[{"id":"z2YFmZWn/VJg5hW7K","uris":["http://www.mendeley.com/documents/?uuid=11630ddc-1ffd-4bf2-92e4-5004e6c968cb"],"itemData":{"DOI":"10.1016/j.biomaterials.2014.04.010","ISBN":"2343229279","ISSN":"18785905","PMID":"24776487","abstract":"Cross-linking of the B-cell receptors of an antigen-specific B-cell is the initial signal for B-cell activation, proliferation, and differentiation into antibody secreting plasma cells. Since multivalent particulate structures are efficient activators of antigen-specific B-cells, we developed biodegradable calcium phosphate nanoparticles displaying protein antigens on their surface and explored the efficacy of the B-cell activation after exposure to these nanoparticles. The calcium phosphate nanoparticles were functionalized with the model antigen Hen Egg Lysozyme (HEL) to take advantage of a HEL-specific B-cell receptor transgenic mouse model. The nanoparticles were characterized by scanning electron microscopy and dynamic light scattering. The functionalized calcium phosphate nanoparticles were preferentially bound and internalized by HEL-specific B-cells. Co-cultivation of HEL-specific B-cells with the functionalized nanoparticles also increased surface expression of B-cell activation markers. Functionalized nanoparticles were able to effectively cross-link B-cell receptors at the surface of antigen-matched B-cells and were 100-fold more efficient in the activation of B-cells than soluble HEL. Thus, calcium phosphate nanoparticles coated with protein antigens are promising vaccine candidates for induction humoral immunity. © 2014 Elsevier Ltd.","author":[{"dropping-particle":"V.","family":"Temchura","given":"Vladimir","non-dropping-particle":"","parse-names":false,"suffix":""},{"dropping-particle":"","family":"Kozlova","given":"Diana","non-dropping-particle":"","parse-names":false,"suffix":""},{"dropping-particle":"","family":"Sokolova","given":"Viktoriya","non-dropping-particle":"","parse-names":false,"suffix":""},{"dropping-particle":"","family":"Überla","given":"Klaus","non-dropping-particle":"","parse-names":false,"suffix":""},{"dropping-particle":"","family":"Epple","given":"Matthias","non-dropping-particle":"","parse-names":false,"suffix":""}],"container-title":"Biomaterials","id":"ITEM-1","issue":"23","issued":{"date-parts":[["2014"]]},"page":"6098-6105","publisher":"Elsevier Ltd","title":"Targeting and activation of antigen-specific B-cells by calcium phosphate nanoparticles loaded with protein antigen","type":"article-journal","volume":"35"}}],"schema":"https://github.com/citation-style-language/schema/raw/master/csl-citation.json"} </w:instrText>
      </w:r>
      <w:r w:rsidRPr="00BB0205">
        <w:rPr>
          <w:rFonts w:ascii="Times New Roman" w:hAnsi="Times New Roman" w:cs="Times New Roman"/>
          <w:sz w:val="24"/>
          <w:szCs w:val="24"/>
        </w:rPr>
        <w:fldChar w:fldCharType="separate"/>
      </w:r>
      <w:r w:rsidR="00E46B51" w:rsidRPr="00E46B51">
        <w:rPr>
          <w:rFonts w:ascii="Times New Roman" w:hAnsi="Times New Roman" w:cs="Times New Roman"/>
          <w:sz w:val="24"/>
        </w:rPr>
        <w:t>[99]</w:t>
      </w:r>
      <w:r w:rsidRPr="00BB0205">
        <w:rPr>
          <w:rFonts w:ascii="Times New Roman" w:hAnsi="Times New Roman" w:cs="Times New Roman"/>
          <w:sz w:val="24"/>
          <w:szCs w:val="24"/>
        </w:rPr>
        <w:fldChar w:fldCharType="end"/>
      </w:r>
      <w:r w:rsidRPr="00BB0205">
        <w:rPr>
          <w:rFonts w:ascii="Times New Roman" w:hAnsi="Times New Roman" w:cs="Times New Roman"/>
          <w:sz w:val="24"/>
          <w:szCs w:val="24"/>
        </w:rPr>
        <w:t xml:space="preserve"> In an experiment done by Chua et al, a novel vaccine was developed using OVA as a model antigen as well as chitosan and HAP NPs as delivery medium. Once the vaccine was introduced in mouse, a powerful antibody response (IgG1) was induced and t</w:t>
      </w:r>
      <w:r w:rsidR="005F3281">
        <w:rPr>
          <w:rFonts w:ascii="Times New Roman" w:hAnsi="Times New Roman" w:cs="Times New Roman"/>
          <w:sz w:val="24"/>
          <w:szCs w:val="24"/>
        </w:rPr>
        <w:t xml:space="preserve">his it remained for 12 months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QwVHuQf9","properties":{"formattedCitation":"[100]","plainCitation":"[100]","noteIndex":0},"citationItems":[{"id":"z2YFmZWn/YgwKR44o","uris":["http://www.mendeley.com/documents/?uuid=9fa875eb-9d85-4e00-bca1-bf64c752e973"],"itemData":{"DOI":"10.1016/j.biomaterials.2015.02.066","ISSN":"0142-9612","author":[{"dropping-particle":"","family":"Chua","given":"Brendon Y","non-dropping-particle":"","parse-names":false,"suffix":""},{"dropping-particle":"","family":"Sekiya","given":"Toshiki","non-dropping-particle":"","parse-names":false,"suffix":""},{"dropping-particle":"","family":"Al","given":"Mohammad","non-dropping-particle":"","parse-names":false,"suffix":""},{"dropping-particle":"","family":"Short","given":"Kirsty R","non-dropping-particle":"","parse-names":false,"suffix":""},{"dropping-particle":"","family":"Mainwaring","given":"David E","non-dropping-particle":"","parse-names":false,"suffix":""},{"dropping-particle":"","family":"Jackson","given":"David C","non-dropping-particle":"","parse-names":false,"suffix":""}],"container-title":"Biomaterials","id":"ITEM-1","issued":{"date-parts":[["2015"]]},"page":"50-57","publisher":"Elsevier Ltd","title":"Biomaterials A single dose biodegradable vaccine depot that induces persistently high levels of antibody over a year","type":"article-journal","volume":"53"}}],"schema":"https://github.com/citation-style-language/schema/raw/master/csl-citation.json"} </w:instrText>
      </w:r>
      <w:r w:rsidRPr="00BB0205">
        <w:rPr>
          <w:rFonts w:ascii="Times New Roman" w:hAnsi="Times New Roman" w:cs="Times New Roman"/>
          <w:sz w:val="24"/>
          <w:szCs w:val="24"/>
        </w:rPr>
        <w:fldChar w:fldCharType="separate"/>
      </w:r>
      <w:r w:rsidR="00E46B51" w:rsidRPr="00E46B51">
        <w:rPr>
          <w:rFonts w:ascii="Times New Roman" w:hAnsi="Times New Roman" w:cs="Times New Roman"/>
          <w:sz w:val="24"/>
        </w:rPr>
        <w:t>[100]</w:t>
      </w:r>
      <w:r w:rsidRPr="00BB0205">
        <w:rPr>
          <w:rFonts w:ascii="Times New Roman" w:hAnsi="Times New Roman" w:cs="Times New Roman"/>
          <w:sz w:val="24"/>
          <w:szCs w:val="24"/>
        </w:rPr>
        <w:fldChar w:fldCharType="end"/>
      </w:r>
      <w:r w:rsidR="005F3281">
        <w:rPr>
          <w:rFonts w:ascii="Times New Roman" w:hAnsi="Times New Roman" w:cs="Times New Roman"/>
          <w:sz w:val="24"/>
          <w:szCs w:val="24"/>
        </w:rPr>
        <w:t>.</w:t>
      </w:r>
      <w:r w:rsidRPr="00BB0205">
        <w:rPr>
          <w:rFonts w:ascii="Times New Roman" w:hAnsi="Times New Roman" w:cs="Times New Roman"/>
          <w:sz w:val="24"/>
          <w:szCs w:val="24"/>
        </w:rPr>
        <w:t xml:space="preserve"> In another stu</w:t>
      </w:r>
      <w:r w:rsidR="007A381C">
        <w:rPr>
          <w:rFonts w:ascii="Times New Roman" w:hAnsi="Times New Roman" w:cs="Times New Roman"/>
          <w:sz w:val="24"/>
          <w:szCs w:val="24"/>
        </w:rPr>
        <w:t>dies, it was seen  that CaP</w:t>
      </w:r>
      <w:r w:rsidRPr="00BB0205">
        <w:rPr>
          <w:rFonts w:ascii="Times New Roman" w:hAnsi="Times New Roman" w:cs="Times New Roman"/>
          <w:sz w:val="24"/>
          <w:szCs w:val="24"/>
        </w:rPr>
        <w:t xml:space="preserve">-HEL </w:t>
      </w:r>
      <w:r w:rsidR="007A381C">
        <w:rPr>
          <w:rFonts w:ascii="Times New Roman" w:hAnsi="Times New Roman" w:cs="Times New Roman"/>
          <w:sz w:val="24"/>
          <w:szCs w:val="24"/>
        </w:rPr>
        <w:t>(</w:t>
      </w:r>
      <w:r w:rsidR="007A381C" w:rsidRPr="005B26E0">
        <w:rPr>
          <w:rFonts w:ascii="Times New Roman" w:hAnsi="Times New Roman" w:cs="Times New Roman"/>
        </w:rPr>
        <w:t>calcium phosphate-hen egg lysozyme</w:t>
      </w:r>
      <w:r w:rsidR="007A381C">
        <w:rPr>
          <w:rFonts w:ascii="Times New Roman" w:hAnsi="Times New Roman" w:cs="Times New Roman"/>
          <w:sz w:val="24"/>
          <w:szCs w:val="24"/>
        </w:rPr>
        <w:t xml:space="preserve">) </w:t>
      </w:r>
      <w:r w:rsidRPr="00BB0205">
        <w:rPr>
          <w:rFonts w:ascii="Times New Roman" w:hAnsi="Times New Roman" w:cs="Times New Roman"/>
          <w:sz w:val="24"/>
          <w:szCs w:val="24"/>
        </w:rPr>
        <w:t>NPs encapsulated with TLR ligands initiated higher level of antibody response (IgG</w:t>
      </w:r>
      <w:r w:rsidR="007A381C">
        <w:rPr>
          <w:rFonts w:ascii="Times New Roman" w:hAnsi="Times New Roman" w:cs="Times New Roman"/>
          <w:sz w:val="24"/>
          <w:szCs w:val="24"/>
        </w:rPr>
        <w:t>) in comparison to when Cap-HEL</w:t>
      </w:r>
      <w:r w:rsidRPr="00BB0205">
        <w:rPr>
          <w:rFonts w:ascii="Times New Roman" w:hAnsi="Times New Roman" w:cs="Times New Roman"/>
          <w:sz w:val="24"/>
          <w:szCs w:val="24"/>
        </w:rPr>
        <w:t>NPs were not functionalised with TLR ligand. The authors of this study also evaluated several TLR ligands for CaP-HEL and found that TLR ligands loaded with CaP-HEL resulted in greater IgG antibody levels than CaP-HEL used alone did</w:t>
      </w:r>
      <w:r w:rsidR="007A381C">
        <w:rPr>
          <w:rFonts w:ascii="Times New Roman" w:hAnsi="Times New Roman" w:cs="Times New Roman"/>
          <w:sz w:val="24"/>
          <w:szCs w:val="24"/>
        </w:rPr>
        <w:t>. The study showed that CaP-HEL</w:t>
      </w:r>
      <w:r w:rsidRPr="00BB0205">
        <w:rPr>
          <w:rFonts w:ascii="Times New Roman" w:hAnsi="Times New Roman" w:cs="Times New Roman"/>
          <w:sz w:val="24"/>
          <w:szCs w:val="24"/>
        </w:rPr>
        <w:t>NPs functionalized with various TLR ligands influenced the generation of mucosal IgA antibodies as well as the IgG isotype response.</w:t>
      </w:r>
    </w:p>
    <w:p w:rsidR="00AB71FF" w:rsidRDefault="00453D3F" w:rsidP="00AB71FF">
      <w:pPr>
        <w:spacing w:line="360" w:lineRule="auto"/>
        <w:jc w:val="center"/>
        <w:rPr>
          <w:rFonts w:ascii="Times New Roman" w:hAnsi="Times New Roman" w:cs="Times New Roman"/>
          <w:sz w:val="24"/>
          <w:szCs w:val="24"/>
        </w:rPr>
      </w:pPr>
      <w:r w:rsidRPr="00453D3F">
        <w:rPr>
          <w:rFonts w:ascii="Times New Roman" w:hAnsi="Times New Roman" w:cs="Times New Roman"/>
          <w:noProof/>
          <w:sz w:val="24"/>
          <w:szCs w:val="24"/>
        </w:rPr>
        <w:drawing>
          <wp:inline distT="0" distB="0" distL="0" distR="0">
            <wp:extent cx="6320145" cy="2976880"/>
            <wp:effectExtent l="0" t="0" r="5080" b="0"/>
            <wp:docPr id="7" name="Picture 7" descr="C:\Users\Howa Begam\Desktop\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wa Begam\Desktop\Picture4.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25655" cy="2979475"/>
                    </a:xfrm>
                    <a:prstGeom prst="rect">
                      <a:avLst/>
                    </a:prstGeom>
                    <a:noFill/>
                    <a:ln>
                      <a:noFill/>
                    </a:ln>
                  </pic:spPr>
                </pic:pic>
              </a:graphicData>
            </a:graphic>
          </wp:inline>
        </w:drawing>
      </w:r>
    </w:p>
    <w:p w:rsidR="00AB71FF" w:rsidRPr="00AB71FF" w:rsidRDefault="008F2C96" w:rsidP="00AB71F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igure 2</w:t>
      </w:r>
      <w:r w:rsidR="00AB71FF" w:rsidRPr="00AB71FF">
        <w:rPr>
          <w:rFonts w:ascii="Times New Roman" w:hAnsi="Times New Roman" w:cs="Times New Roman"/>
          <w:b/>
          <w:sz w:val="24"/>
          <w:szCs w:val="24"/>
        </w:rPr>
        <w:t xml:space="preserve">: </w:t>
      </w:r>
      <w:r w:rsidR="00453D3F">
        <w:rPr>
          <w:rFonts w:ascii="Times New Roman" w:hAnsi="Times New Roman" w:cs="Times New Roman"/>
          <w:b/>
          <w:sz w:val="24"/>
          <w:szCs w:val="24"/>
        </w:rPr>
        <w:t>(a) CaP</w:t>
      </w:r>
      <w:r w:rsidR="00453D3F" w:rsidRPr="00D0612E">
        <w:rPr>
          <w:rFonts w:ascii="Times New Roman" w:hAnsi="Times New Roman" w:cs="Times New Roman"/>
          <w:b/>
          <w:sz w:val="24"/>
          <w:szCs w:val="24"/>
        </w:rPr>
        <w:t>NP functionalised with Flagellin after binding with TLR creates interleukin cascade.</w:t>
      </w:r>
      <w:r w:rsidR="00453D3F">
        <w:rPr>
          <w:rFonts w:ascii="Times New Roman" w:hAnsi="Times New Roman" w:cs="Times New Roman"/>
          <w:b/>
          <w:sz w:val="24"/>
          <w:szCs w:val="24"/>
        </w:rPr>
        <w:t xml:space="preserve"> (b) </w:t>
      </w:r>
      <w:r w:rsidR="00AB71FF" w:rsidRPr="00AB71FF">
        <w:rPr>
          <w:rFonts w:ascii="Times New Roman" w:hAnsi="Times New Roman" w:cs="Times New Roman"/>
          <w:b/>
          <w:sz w:val="24"/>
          <w:szCs w:val="24"/>
        </w:rPr>
        <w:t>More antibody activation when CaP-HEL nps functionalised with TLR ligands.</w:t>
      </w:r>
    </w:p>
    <w:p w:rsidR="00294FE0" w:rsidRDefault="00294FE0" w:rsidP="00294FE0">
      <w:pPr>
        <w:spacing w:line="360" w:lineRule="auto"/>
        <w:jc w:val="both"/>
        <w:rPr>
          <w:rFonts w:ascii="Times New Roman" w:hAnsi="Times New Roman" w:cs="Times New Roman"/>
          <w:sz w:val="24"/>
          <w:szCs w:val="24"/>
        </w:rPr>
      </w:pPr>
      <w:r w:rsidRPr="00BB0205">
        <w:rPr>
          <w:rFonts w:ascii="Times New Roman" w:hAnsi="Times New Roman" w:cs="Times New Roman"/>
          <w:sz w:val="24"/>
          <w:szCs w:val="24"/>
        </w:rPr>
        <w:lastRenderedPageBreak/>
        <w:t>Three Brucella antigens (FliC, 7-HSDH, and BhuA) and two multi-epitopes (poly B and poly T) were loaded into a unique CaP vaccine, and it was shown that this dramatically improved both the cellular and humoral im</w:t>
      </w:r>
      <w:r w:rsidR="00B52217">
        <w:rPr>
          <w:rFonts w:ascii="Times New Roman" w:hAnsi="Times New Roman" w:cs="Times New Roman"/>
          <w:sz w:val="24"/>
          <w:szCs w:val="24"/>
        </w:rPr>
        <w:t xml:space="preserve">mune responses to the antigens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J98WD07p","properties":{"formattedCitation":"[101]","plainCitation":"[101]","noteIndex":0},"citationItems":[{"id":"z2YFmZWn/ust84pYP","uris":["http://www.mendeley.com/documents/?uuid=4995b93b-7e3e-4ce1-b55d-1d792c40893d"],"itemData":{"DOI":"10.1016/j.nano.2016.08.028","ISSN":"15499642","PMID":"27593489","abstract":"Induction of an appropriate type of humoral immune response during vaccination is essential for protection against viral and bacterial infections. We recently observed that biodegradable calcium phosphate (CaP) nanoparticles coated with proteins efficiently targeted and activated naïve antigen-specific B-cells in vitro. We now compared different administration routes for CaP-nanoparticles and demonstrated that intramuscular immunization with such CaP-nanoparticles induced stronger immune responses than immunization with monovalent antigen. Additional functionalization of the CaP-nanoparticles with TRL-ligands allowed modulating the IgG subtype response and the level of mucosal IgA antibodies. CpG-containing CaP-nanoparticles were as immunogenic as a virus-like particle vaccine. Functionalization of CaP-nanoparticles with T-helper cell epitopes or CpG also allowed overcoming lack of T-cell help. Thus, our results indicate that CaP-nanoparticle-based B-cell targeting vaccines functionalized with TLR-ligands can serve as a versatile platform for efficient induction and modulation of humoral immune responses in vivo.","author":[{"dropping-particle":"","family":"Zilker","given":"Claudia","non-dropping-particle":"","parse-names":false,"suffix":""},{"dropping-particle":"","family":"Kozlova","given":"Diana","non-dropping-particle":"","parse-names":false,"suffix":""},{"dropping-particle":"","family":"Sokolova","given":"Viktoriya","non-dropping-particle":"","parse-names":false,"suffix":""},{"dropping-particle":"","family":"Yan","given":"Huimin","non-dropping-particle":"","parse-names":false,"suffix":""},{"dropping-particle":"","family":"Epple","given":"Matthias","non-dropping-particle":"","parse-names":false,"suffix":""},{"dropping-particle":"","family":"Überla","given":"Klaus","non-dropping-particle":"","parse-names":false,"suffix":""},{"dropping-particle":"","family":"Temchura","given":"Vladimir","non-dropping-particle":"","parse-names":false,"suffix":""}],"container-title":"Nanomedicine: Nanotechnology, Biology, and Medicine","id":"ITEM-1","issue":"1","issued":{"date-parts":[["2017"]]},"page":"173-182","publisher":"Elsevier B.V.","title":"Nanoparticle-based B-cell targeting vaccines: Tailoring of humoral immune responses by functionalization with different TLR-ligands","type":"article-journal","volume":"13"}}],"schema":"https://github.com/citation-style-language/schema/raw/master/csl-citation.json"} </w:instrText>
      </w:r>
      <w:r w:rsidRPr="00BB0205">
        <w:rPr>
          <w:rFonts w:ascii="Times New Roman" w:hAnsi="Times New Roman" w:cs="Times New Roman"/>
          <w:sz w:val="24"/>
          <w:szCs w:val="24"/>
        </w:rPr>
        <w:fldChar w:fldCharType="separate"/>
      </w:r>
      <w:r w:rsidR="00E46B51" w:rsidRPr="00E46B51">
        <w:rPr>
          <w:rFonts w:ascii="Times New Roman" w:hAnsi="Times New Roman" w:cs="Times New Roman"/>
          <w:sz w:val="24"/>
        </w:rPr>
        <w:t>[101]</w:t>
      </w:r>
      <w:r w:rsidRPr="00BB0205">
        <w:rPr>
          <w:rFonts w:ascii="Times New Roman" w:hAnsi="Times New Roman" w:cs="Times New Roman"/>
          <w:sz w:val="24"/>
          <w:szCs w:val="24"/>
        </w:rPr>
        <w:fldChar w:fldCharType="end"/>
      </w:r>
      <w:r w:rsidRPr="00BB0205">
        <w:rPr>
          <w:rFonts w:ascii="Times New Roman" w:hAnsi="Times New Roman" w:cs="Times New Roman"/>
          <w:sz w:val="24"/>
          <w:szCs w:val="24"/>
        </w:rPr>
        <w:t>. Additionally, the proportion of IgG2a antigen-specific to IgG1 increased</w:t>
      </w:r>
      <w:r>
        <w:rPr>
          <w:rFonts w:ascii="Times New Roman" w:hAnsi="Times New Roman" w:cs="Times New Roman"/>
          <w:sz w:val="24"/>
          <w:szCs w:val="24"/>
        </w:rPr>
        <w:t xml:space="preserve">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oCCYUT04","properties":{"formattedCitation":"[102]","plainCitation":"[102]","noteIndex":0},"citationItems":[{"id":"z2YFmZWn/ML7Qr5oG","uris":["http://www.mendeley.com/documents/?uuid=8041b0f9-9f50-4fd4-92eb-3f95231b8484"],"itemData":{"author":[{"dropping-particle":"","family":"Sadeghi","given":"Zohre","non-dropping-particle":"","parse-names":false,"suffix":""},{"dropping-particle":"","family":"Fasihi-ramandi","given":"Mahdi","non-dropping-particle":"","parse-names":false,"suffix":""},{"dropping-particle":"","family":"Bouzari","given":"Saeid","non-dropping-particle":"","parse-names":false,"suffix":""}],"id":"ITEM-1","issued":{"date-parts":[["2020"]]},"page":"3877-3886","title":"Nanoparticle-Based Vaccines for Brucellosis : Calcium Phosphate Nanoparticles-Adsorbed Antigens Induce Cross Protective Response in Mice","type":"article-journal"}}],"schema":"https://github.com/citation-style-language/schema/raw/master/csl-citation.json"} </w:instrText>
      </w:r>
      <w:r w:rsidRPr="00BB0205">
        <w:rPr>
          <w:rFonts w:ascii="Times New Roman" w:hAnsi="Times New Roman" w:cs="Times New Roman"/>
          <w:sz w:val="24"/>
          <w:szCs w:val="24"/>
        </w:rPr>
        <w:fldChar w:fldCharType="separate"/>
      </w:r>
      <w:r w:rsidR="00E46B51" w:rsidRPr="00E46B51">
        <w:rPr>
          <w:rFonts w:ascii="Times New Roman" w:hAnsi="Times New Roman" w:cs="Times New Roman"/>
          <w:sz w:val="24"/>
        </w:rPr>
        <w:t>[102]</w:t>
      </w:r>
      <w:r w:rsidRPr="00BB0205">
        <w:rPr>
          <w:rFonts w:ascii="Times New Roman" w:hAnsi="Times New Roman" w:cs="Times New Roman"/>
          <w:sz w:val="24"/>
          <w:szCs w:val="24"/>
        </w:rPr>
        <w:fldChar w:fldCharType="end"/>
      </w:r>
      <w:r>
        <w:rPr>
          <w:rFonts w:ascii="Times New Roman" w:hAnsi="Times New Roman" w:cs="Times New Roman"/>
          <w:sz w:val="24"/>
          <w:szCs w:val="24"/>
        </w:rPr>
        <w:t>.</w:t>
      </w:r>
      <w:r w:rsidRPr="00BB0205">
        <w:rPr>
          <w:rFonts w:ascii="Times New Roman" w:hAnsi="Times New Roman" w:cs="Times New Roman"/>
          <w:sz w:val="24"/>
          <w:szCs w:val="24"/>
        </w:rPr>
        <w:t xml:space="preserve"> A new multiepitope (MIC3, ROP8, and SAG1) vaccination with CaP adjuvants was recently developed by Dodangeh et al.</w:t>
      </w:r>
      <w:r w:rsidR="009738AD">
        <w:rPr>
          <w:rFonts w:ascii="Times New Roman" w:hAnsi="Times New Roman" w:cs="Times New Roman"/>
          <w:sz w:val="24"/>
          <w:szCs w:val="24"/>
        </w:rPr>
        <w:t xml:space="preserve"> </w:t>
      </w:r>
      <w:r w:rsidRPr="00BB0205">
        <w:rPr>
          <w:rFonts w:ascii="Times New Roman" w:hAnsi="Times New Roman" w:cs="Times New Roman"/>
          <w:sz w:val="24"/>
          <w:szCs w:val="24"/>
        </w:rPr>
        <w:t>They discovered that mice given the MRS-CaP vaccination had higher humoral (IgG1 and IgG2a) and T helper type 1 cell-mediated immunological res</w:t>
      </w:r>
      <w:r>
        <w:rPr>
          <w:rFonts w:ascii="Times New Roman" w:hAnsi="Times New Roman" w:cs="Times New Roman"/>
          <w:sz w:val="24"/>
          <w:szCs w:val="24"/>
        </w:rPr>
        <w:t xml:space="preserve">ponses compared to control mice </w:t>
      </w:r>
      <w:r w:rsidRPr="00BB0205">
        <w:rPr>
          <w:rFonts w:ascii="Times New Roman" w:hAnsi="Times New Roman" w:cs="Times New Roman"/>
          <w:sz w:val="24"/>
          <w:szCs w:val="24"/>
        </w:rPr>
        <w:fldChar w:fldCharType="begin" w:fldLock="1"/>
      </w:r>
      <w:r w:rsidR="006A124F">
        <w:rPr>
          <w:rFonts w:ascii="Times New Roman" w:hAnsi="Times New Roman" w:cs="Times New Roman"/>
          <w:sz w:val="24"/>
          <w:szCs w:val="24"/>
        </w:rPr>
        <w:instrText xml:space="preserve"> ADDIN ZOTERO_ITEM CSL_CITATION {"citationID":"eSFFngJx","properties":{"formattedCitation":"[103]","plainCitation":"[103]","noteIndex":0},"citationItems":[{"id":"z2YFmZWn/u0CDR7Ua","uris":["http://www.mendeley.com/documents/?uuid=1da4d84e-4a2a-4eab-bf47-d97ec4eabcb4"],"itemData":{"DOI":"10.1016/j.micpath.2021.104764","ISSN":"0882-4010","author":[{"dropping-particle":"","family":"Dodangeh","given":"Samira","non-dropping-particle":"","parse-names":false,"suffix":""},{"dropping-particle":"","family":"Fasihi-ramandi","given":"Mahdi","non-dropping-particle":"","parse-names":false,"suffix":""},{"dropping-particle":"","family":"Daryani","given":"Ahmad","non-dropping-particle":"","parse-names":false,"suffix":""},{"dropping-particle":"","family":"Valadan","given":"Reza","non-dropping-particle":"","parse-names":false,"suffix":""}],"container-title":"Microbial Pathogenesis","id":"ITEM-1","issue":"January","issued":{"date-parts":[["2021"]]},"page":"104764","publisher":"Elsevier Ltd","title":"Microbial Pathogenesis Protective efficacy by a novel multi-epitope vaccine , including MIC3 , ROP8 , and SAG1 , against acute Toxoplasma gondii infection in BALB / c mice","type":"article-journal","volume":"153"}}],"schema":"https://github.com/citation-style-language/schema/raw/master/csl-citation.json"} </w:instrText>
      </w:r>
      <w:r w:rsidRPr="00BB0205">
        <w:rPr>
          <w:rFonts w:ascii="Times New Roman" w:hAnsi="Times New Roman" w:cs="Times New Roman"/>
          <w:sz w:val="24"/>
          <w:szCs w:val="24"/>
        </w:rPr>
        <w:fldChar w:fldCharType="separate"/>
      </w:r>
      <w:r w:rsidR="00E46B51" w:rsidRPr="00E46B51">
        <w:rPr>
          <w:rFonts w:ascii="Times New Roman" w:hAnsi="Times New Roman" w:cs="Times New Roman"/>
          <w:sz w:val="24"/>
        </w:rPr>
        <w:t>[103]</w:t>
      </w:r>
      <w:r w:rsidRPr="00BB0205">
        <w:rPr>
          <w:rFonts w:ascii="Times New Roman" w:hAnsi="Times New Roman" w:cs="Times New Roman"/>
          <w:sz w:val="24"/>
          <w:szCs w:val="24"/>
        </w:rPr>
        <w:fldChar w:fldCharType="end"/>
      </w:r>
      <w:r>
        <w:rPr>
          <w:rFonts w:ascii="Times New Roman" w:hAnsi="Times New Roman" w:cs="Times New Roman"/>
          <w:sz w:val="24"/>
          <w:szCs w:val="24"/>
        </w:rPr>
        <w:t>.</w:t>
      </w:r>
      <w:r w:rsidRPr="00BB0205">
        <w:rPr>
          <w:rFonts w:ascii="Times New Roman" w:hAnsi="Times New Roman" w:cs="Times New Roman"/>
          <w:sz w:val="24"/>
          <w:szCs w:val="24"/>
        </w:rPr>
        <w:t xml:space="preserve"> </w:t>
      </w:r>
      <w:r w:rsidR="00FA3C07" w:rsidRPr="00FA3C07">
        <w:rPr>
          <w:rFonts w:ascii="Times New Roman" w:hAnsi="Times New Roman" w:cs="Times New Roman"/>
          <w:sz w:val="24"/>
          <w:szCs w:val="24"/>
        </w:rPr>
        <w:t xml:space="preserve">Overall, the results demonstrate that antigen- and TLR-loaded CaPNPs are </w:t>
      </w:r>
      <w:r w:rsidR="00FA3C07">
        <w:rPr>
          <w:rFonts w:ascii="Times New Roman" w:hAnsi="Times New Roman" w:cs="Times New Roman"/>
          <w:sz w:val="24"/>
          <w:szCs w:val="24"/>
        </w:rPr>
        <w:t>potential</w:t>
      </w:r>
      <w:r w:rsidR="00FA3C07" w:rsidRPr="00FA3C07">
        <w:rPr>
          <w:rFonts w:ascii="Times New Roman" w:hAnsi="Times New Roman" w:cs="Times New Roman"/>
          <w:sz w:val="24"/>
          <w:szCs w:val="24"/>
        </w:rPr>
        <w:t xml:space="preserve"> vaccine formulations for effective antibody production and regulation.</w:t>
      </w:r>
    </w:p>
    <w:p w:rsidR="008F2C96" w:rsidRDefault="008F2C96" w:rsidP="00294FE0">
      <w:pPr>
        <w:spacing w:line="360" w:lineRule="auto"/>
        <w:jc w:val="both"/>
        <w:rPr>
          <w:rFonts w:ascii="Times New Roman" w:hAnsi="Times New Roman" w:cs="Times New Roman"/>
          <w:b/>
          <w:sz w:val="24"/>
          <w:szCs w:val="24"/>
        </w:rPr>
      </w:pPr>
      <w:r w:rsidRPr="008F2C96">
        <w:rPr>
          <w:rFonts w:ascii="Times New Roman" w:hAnsi="Times New Roman" w:cs="Times New Roman"/>
          <w:b/>
          <w:sz w:val="24"/>
          <w:szCs w:val="24"/>
        </w:rPr>
        <w:t>Future scope and concluding remarks:</w:t>
      </w:r>
    </w:p>
    <w:p w:rsidR="004B6219" w:rsidRPr="00A510F2" w:rsidRDefault="004B6219" w:rsidP="00A510F2">
      <w:pPr>
        <w:spacing w:line="360" w:lineRule="auto"/>
        <w:jc w:val="both"/>
        <w:rPr>
          <w:rFonts w:ascii="Times New Roman" w:hAnsi="Times New Roman" w:cs="Times New Roman"/>
          <w:sz w:val="24"/>
        </w:rPr>
      </w:pPr>
      <w:r>
        <w:rPr>
          <w:rFonts w:ascii="Times New Roman" w:hAnsi="Times New Roman" w:cs="Times New Roman"/>
          <w:sz w:val="24"/>
        </w:rPr>
        <w:t>Based on the possibility of loadin</w:t>
      </w:r>
      <w:r w:rsidR="00A510F2">
        <w:rPr>
          <w:rFonts w:ascii="Times New Roman" w:hAnsi="Times New Roman" w:cs="Times New Roman"/>
          <w:sz w:val="24"/>
        </w:rPr>
        <w:t>g various types of drugs on CaP</w:t>
      </w:r>
      <w:r>
        <w:rPr>
          <w:rFonts w:ascii="Times New Roman" w:hAnsi="Times New Roman" w:cs="Times New Roman"/>
          <w:sz w:val="24"/>
        </w:rPr>
        <w:t xml:space="preserve">NPs, it can be predicted that such nanoparticles can serve as an effective medium of drug delivery, for treating variety of diseases </w:t>
      </w:r>
      <w:r>
        <w:rPr>
          <w:rFonts w:ascii="Times New Roman" w:hAnsi="Times New Roman" w:cs="Times New Roman"/>
          <w:sz w:val="24"/>
        </w:rPr>
        <w:fldChar w:fldCharType="begin"/>
      </w:r>
      <w:r w:rsidR="006A124F">
        <w:rPr>
          <w:rFonts w:ascii="Times New Roman" w:hAnsi="Times New Roman" w:cs="Times New Roman"/>
          <w:sz w:val="24"/>
        </w:rPr>
        <w:instrText xml:space="preserve"> ADDIN ZOTERO_ITEM CSL_CITATION {"citationID":"RO0isuGM","properties":{"formattedCitation":"[104], [105]","plainCitation":"[104], [105]","noteIndex":0},"citationItems":[{"id":"z2YFmZWn/oucBZHOI","uris":["http://zotero.org/users/10763249/items/QAZI3SJ3"],"itemData":{"id":834,"type":"article-journal","abstract":"Bone injuries and diseases constitute a burden both socially and economically, as the consequences of a lack of effective treatments affect both the patients’ quality of life and the costs on the health systems. This impended need has led the research community’s efforts to establish efficacious bone tissue engineering solutions. There has been a recent focus on the use of biomaterial-based nanoparticles for the delivery of therapeutic factors. Among the biomaterials being considered to date, calcium phosphates have emerged as one of the most promising materials for bone repair applications due to their osteoconductivity, osteoinductivity and their ability to be resorbed in the body. Calcium phosphate nanoparticles have received particular attention as non-viral vectors for gene therapy, as factors such as plasmid DNAs, microRNAs (miRNA) and silencing RNA (siRNAs) can be easily incorporated on their surface. Calcium phosphate nanoparticles loaded with therapeutic factors have also been delivered to the site of bone injury using scaffolds and hydrogels. This review provides an extensive overview of the current state-of-the-art relating to the design and synthesis of calcium phosphate nanoparticles as carriers for therapeutic factors, the mechanisms of therapeutic factors’ loading and release, and their application in bone tissue engineering.","container-title":"Nanomaterials","DOI":"10.3390/nano9111570","ISSN":"2079-4991","issue":"11","language":"en","license":"http://creativecommons.org/licenses/by/3.0/","note":"number: 11\npublisher: Multidisciplinary Digital Publishing Institute","page":"1570","source":"www.mdpi.com","title":"Calcium Phosphate Nanoparticles for Therapeutic Applications in Bone Regeneration","volume":"9","author":[{"family":"Levingstone","given":"Tanya J."},{"family":"Herbaj","given":"Simona"},{"family":"Dunne","given":"Nicholas J."}],"issued":{"date-parts":[["2019",11]]}}},{"id":"z2YFmZWn/cn9bU0vD","uris":["http://zotero.org/users/10763249/items/GD7JDKQU"],"itemData":{"id":697,"type":"article-journal","abstract":"Calcium phosphate (CaP) was engineered as a drug delivery nanocarrier nearly 50 years ago due to its biocompatibility and biodegradability. In recent years, several approaches have been developed for the preparation of size-controllable, stable and multifunctional CaP nanocarriers, and several targeting moieties have also been decorated on the surface of these nanocarriers for active targeting. The CaP nanocarriers have been utilized for loading probes, nucleic acids, anticancer drugs and photosensitizers for cancer imaging, therapy and theranostics. Herein, we reviewed the recent advances in the preparation strategies of CaP nanocarriers and the applications of these nanocarriers in tumor diagnosis, gene delivery, drug delivery and theranostics and finally provided perspectives.","container-title":"Biomaterials Science","DOI":"10.1039/C9BM00831D","ISSN":"2047-4849","issue":"10","journalAbbreviation":"Biomater. Sci.","language":"en","note":"publisher: The Royal Society of Chemistry","page":"3942-3960","source":"pubs.rsc.org","title":"Calcium phosphate nanocarriers for drug delivery to tumors: imaging, therapy and theranostics","title-short":"Calcium phosphate nanocarriers for drug delivery to tumors","volume":"7","author":[{"family":"Huang","given":"Dan"},{"family":"He","given":"Bin"},{"family":"Mi","given":"Peng"}],"issued":{"date-parts":[["2019",9,24]]}}}],"schema":"https://github.com/citation-style-language/schema/raw/master/csl-citation.json"} </w:instrText>
      </w:r>
      <w:r>
        <w:rPr>
          <w:rFonts w:ascii="Times New Roman" w:hAnsi="Times New Roman" w:cs="Times New Roman"/>
          <w:sz w:val="24"/>
        </w:rPr>
        <w:fldChar w:fldCharType="separate"/>
      </w:r>
      <w:r w:rsidR="006A124F" w:rsidRPr="006A124F">
        <w:rPr>
          <w:rFonts w:ascii="Times New Roman" w:hAnsi="Times New Roman" w:cs="Times New Roman"/>
          <w:sz w:val="24"/>
        </w:rPr>
        <w:t>[104], [105]</w:t>
      </w:r>
      <w:r>
        <w:rPr>
          <w:rFonts w:ascii="Times New Roman" w:hAnsi="Times New Roman" w:cs="Times New Roman"/>
          <w:sz w:val="24"/>
        </w:rPr>
        <w:fldChar w:fldCharType="end"/>
      </w:r>
      <w:r w:rsidR="00E93877">
        <w:rPr>
          <w:rFonts w:ascii="Times New Roman" w:hAnsi="Times New Roman" w:cs="Times New Roman"/>
          <w:sz w:val="24"/>
        </w:rPr>
        <w:t>. Bio-imaging using Cap</w:t>
      </w:r>
      <w:r>
        <w:rPr>
          <w:rFonts w:ascii="Times New Roman" w:hAnsi="Times New Roman" w:cs="Times New Roman"/>
          <w:sz w:val="24"/>
        </w:rPr>
        <w:t xml:space="preserve">NPs also seems to be possible as a part of their clinical application, in the near future </w:t>
      </w:r>
      <w:r>
        <w:rPr>
          <w:rFonts w:ascii="Times New Roman" w:hAnsi="Times New Roman" w:cs="Times New Roman"/>
          <w:sz w:val="24"/>
        </w:rPr>
        <w:fldChar w:fldCharType="begin"/>
      </w:r>
      <w:r w:rsidR="006A124F">
        <w:rPr>
          <w:rFonts w:ascii="Times New Roman" w:hAnsi="Times New Roman" w:cs="Times New Roman"/>
          <w:sz w:val="24"/>
        </w:rPr>
        <w:instrText xml:space="preserve"> ADDIN ZOTERO_ITEM CSL_CITATION {"citationID":"GVMpBDzk","properties":{"formattedCitation":"[105]","plainCitation":"[105]","noteIndex":0},"citationItems":[{"id":"z2YFmZWn/cn9bU0vD","uris":["http://zotero.org/users/10763249/items/GD7JDKQU"],"itemData":{"id":697,"type":"article-journal","abstract":"Calcium phosphate (CaP) was engineered as a drug delivery nanocarrier nearly 50 years ago due to its biocompatibility and biodegradability. In recent years, several approaches have been developed for the preparation of size-controllable, stable and multifunctional CaP nanocarriers, and several targeting moieties have also been decorated on the surface of these nanocarriers for active targeting. The CaP nanocarriers have been utilized for loading probes, nucleic acids, anticancer drugs and photosensitizers for cancer imaging, therapy and theranostics. Herein, we reviewed the recent advances in the preparation strategies of CaP nanocarriers and the applications of these nanocarriers in tumor diagnosis, gene delivery, drug delivery and theranostics and finally provided perspectives.","container-title":"Biomaterials Science","DOI":"10.1039/C9BM00831D","ISSN":"2047-4849","issue":"10","journalAbbreviation":"Biomater. Sci.","language":"en","note":"publisher: The Royal Society of Chemistry","page":"3942-3960","source":"pubs.rsc.org","title":"Calcium phosphate nanocarriers for drug delivery to tumors: imaging, therapy and theranostics","title-short":"Calcium phosphate nanocarriers for drug delivery to tumors","volume":"7","author":[{"family":"Huang","given":"Dan"},{"family":"He","given":"Bin"},{"family":"Mi","given":"Peng"}],"issued":{"date-parts":[["2019",9,24]]}}}],"schema":"https://github.com/citation-style-language/schema/raw/master/csl-citation.json"} </w:instrText>
      </w:r>
      <w:r>
        <w:rPr>
          <w:rFonts w:ascii="Times New Roman" w:hAnsi="Times New Roman" w:cs="Times New Roman"/>
          <w:sz w:val="24"/>
        </w:rPr>
        <w:fldChar w:fldCharType="separate"/>
      </w:r>
      <w:r w:rsidR="006A124F" w:rsidRPr="006A124F">
        <w:rPr>
          <w:rFonts w:ascii="Times New Roman" w:hAnsi="Times New Roman" w:cs="Times New Roman"/>
          <w:sz w:val="24"/>
        </w:rPr>
        <w:t>[105]</w:t>
      </w:r>
      <w:r>
        <w:rPr>
          <w:rFonts w:ascii="Times New Roman" w:hAnsi="Times New Roman" w:cs="Times New Roman"/>
          <w:sz w:val="24"/>
        </w:rPr>
        <w:fldChar w:fldCharType="end"/>
      </w:r>
      <w:r>
        <w:rPr>
          <w:rFonts w:ascii="Times New Roman" w:hAnsi="Times New Roman" w:cs="Times New Roman"/>
          <w:sz w:val="24"/>
        </w:rPr>
        <w:t xml:space="preserve">. One of the prime applications in the realm of regenerative medicine can also include the  regeneration of bones, mainly because of their property of being biocompatible and of supplying calcium ions, naturally </w:t>
      </w:r>
      <w:r>
        <w:rPr>
          <w:rFonts w:ascii="Times New Roman" w:hAnsi="Times New Roman" w:cs="Times New Roman"/>
          <w:sz w:val="24"/>
        </w:rPr>
        <w:fldChar w:fldCharType="begin"/>
      </w:r>
      <w:r w:rsidR="006A124F">
        <w:rPr>
          <w:rFonts w:ascii="Times New Roman" w:hAnsi="Times New Roman" w:cs="Times New Roman"/>
          <w:sz w:val="24"/>
        </w:rPr>
        <w:instrText xml:space="preserve"> ADDIN ZOTERO_ITEM CSL_CITATION {"citationID":"6aP2g4yE","properties":{"formattedCitation":"[104]","plainCitation":"[104]","noteIndex":0},"citationItems":[{"id":"z2YFmZWn/oucBZHOI","uris":["http://zotero.org/users/10763249/items/QAZI3SJ3"],"itemData":{"id":834,"type":"article-journal","abstract":"Bone injuries and diseases constitute a burden both socially and economically, as the consequences of a lack of effective treatments affect both the patients’ quality of life and the costs on the health systems. This impended need has led the research community’s efforts to establish efficacious bone tissue engineering solutions. There has been a recent focus on the use of biomaterial-based nanoparticles for the delivery of therapeutic factors. Among the biomaterials being considered to date, calcium phosphates have emerged as one of the most promising materials for bone repair applications due to their osteoconductivity, osteoinductivity and their ability to be resorbed in the body. Calcium phosphate nanoparticles have received particular attention as non-viral vectors for gene therapy, as factors such as plasmid DNAs, microRNAs (miRNA) and silencing RNA (siRNAs) can be easily incorporated on their surface. Calcium phosphate nanoparticles loaded with therapeutic factors have also been delivered to the site of bone injury using scaffolds and hydrogels. This review provides an extensive overview of the current state-of-the-art relating to the design and synthesis of calcium phosphate nanoparticles as carriers for therapeutic factors, the mechanisms of therapeutic factors’ loading and release, and their application in bone tissue engineering.","container-title":"Nanomaterials","DOI":"10.3390/nano9111570","ISSN":"2079-4991","issue":"11","language":"en","license":"http://creativecommons.org/licenses/by/3.0/","note":"number: 11\npublisher: Multidisciplinary Digital Publishing Institute","page":"1570","source":"www.mdpi.com","title":"Calcium Phosphate Nanoparticles for Therapeutic Applications in Bone Regeneration","volume":"9","author":[{"family":"Levingstone","given":"Tanya J."},{"family":"Herbaj","given":"Simona"},{"family":"Dunne","given":"Nicholas J."}],"issued":{"date-parts":[["2019",11]]}}}],"schema":"https://github.com/citation-style-language/schema/raw/master/csl-citation.json"} </w:instrText>
      </w:r>
      <w:r>
        <w:rPr>
          <w:rFonts w:ascii="Times New Roman" w:hAnsi="Times New Roman" w:cs="Times New Roman"/>
          <w:sz w:val="24"/>
        </w:rPr>
        <w:fldChar w:fldCharType="separate"/>
      </w:r>
      <w:r w:rsidR="006A124F" w:rsidRPr="006A124F">
        <w:rPr>
          <w:rFonts w:ascii="Times New Roman" w:hAnsi="Times New Roman" w:cs="Times New Roman"/>
          <w:sz w:val="24"/>
        </w:rPr>
        <w:t>[104]</w:t>
      </w:r>
      <w:r>
        <w:rPr>
          <w:rFonts w:ascii="Times New Roman" w:hAnsi="Times New Roman" w:cs="Times New Roman"/>
          <w:sz w:val="24"/>
        </w:rPr>
        <w:fldChar w:fldCharType="end"/>
      </w:r>
      <w:r>
        <w:rPr>
          <w:rFonts w:ascii="Times New Roman" w:hAnsi="Times New Roman" w:cs="Times New Roman"/>
          <w:sz w:val="24"/>
        </w:rPr>
        <w:t>. Despite great strides in the development of these nanoparticles</w:t>
      </w:r>
      <w:r w:rsidR="00A510F2">
        <w:rPr>
          <w:rFonts w:ascii="Times New Roman" w:hAnsi="Times New Roman" w:cs="Times New Roman"/>
          <w:sz w:val="24"/>
        </w:rPr>
        <w:t>,</w:t>
      </w:r>
      <w:r>
        <w:rPr>
          <w:rFonts w:ascii="Times New Roman" w:hAnsi="Times New Roman" w:cs="Times New Roman"/>
          <w:sz w:val="24"/>
        </w:rPr>
        <w:t xml:space="preserve"> the obstacle of stability of the nanostructure along with a steady circulation in the bloodstream, which is naturally rife with  proteins, enzymes and cells of the immune system, still remains </w:t>
      </w:r>
      <w:r>
        <w:rPr>
          <w:rFonts w:ascii="Times New Roman" w:hAnsi="Times New Roman" w:cs="Times New Roman"/>
          <w:sz w:val="24"/>
        </w:rPr>
        <w:fldChar w:fldCharType="begin"/>
      </w:r>
      <w:r w:rsidR="006A124F">
        <w:rPr>
          <w:rFonts w:ascii="Times New Roman" w:hAnsi="Times New Roman" w:cs="Times New Roman"/>
          <w:sz w:val="24"/>
        </w:rPr>
        <w:instrText xml:space="preserve"> ADDIN ZOTERO_ITEM CSL_CITATION {"citationID":"5NLlzBFI","properties":{"formattedCitation":"[106]","plainCitation":"[106]","noteIndex":0},"citationItems":[{"id":"z2YFmZWn/WBfZwxDl","uris":["http://zotero.org/users/10763249/items/M3WLG67T"],"itemData":{"id":836,"type":"article-journal","abstract":"Calcium phosphate is the inorganic mineral of hard tissues such as bone and teeth. Due to their similarities to the natural bone, calcium phosphates are highly biocompatible and biodegradable materials that have found numerous applications in dental and orthopedic implants and bone tissue engineering. In the form of nanoparticles, calcium phosphate nanoparticles (CaP’s) can also be used as effective delivery vehicles to transfer therapeutic agents such as nucleic acids, drugs, proteins and enzymes into tumor cells. In addition, facile preparation and functionalization of CaP’s, together with their inherent properties such as pH-dependent solubility provide advantages in delivery and release of these bioactive agents using CaP’s as nanocarriers. In this review, the challenges and achievements in the intracellular delivery of these agents to tumor cells are discussed. Also, the most important issues in the design and potential applications of CaP-based biominerals are addressed with more focus on their biodegradability in tumor microenvironment.","container-title":"Advances in Colloid and Interface Science","DOI":"10.1016/j.cis.2020.102157","ISSN":"0001-8686","journalAbbreviation":"Advances in Colloid and Interface Science","language":"en","page":"102157","source":"ScienceDirect","title":"Biodegradable calcium phosphate nanoparticles for cancer therapy","volume":"279","author":[{"family":"Khalifehzadeh","given":"Razieh"},{"family":"Arami","given":"Hamed"}],"issued":{"date-parts":[["2020",5,1]]}}}],"schema":"https://github.com/citation-style-language/schema/raw/master/csl-citation.json"} </w:instrText>
      </w:r>
      <w:r>
        <w:rPr>
          <w:rFonts w:ascii="Times New Roman" w:hAnsi="Times New Roman" w:cs="Times New Roman"/>
          <w:sz w:val="24"/>
        </w:rPr>
        <w:fldChar w:fldCharType="separate"/>
      </w:r>
      <w:r w:rsidR="006A124F" w:rsidRPr="006A124F">
        <w:rPr>
          <w:rFonts w:ascii="Times New Roman" w:hAnsi="Times New Roman" w:cs="Times New Roman"/>
          <w:sz w:val="24"/>
        </w:rPr>
        <w:t>[106]</w:t>
      </w:r>
      <w:r>
        <w:rPr>
          <w:rFonts w:ascii="Times New Roman" w:hAnsi="Times New Roman" w:cs="Times New Roman"/>
          <w:sz w:val="24"/>
        </w:rPr>
        <w:fldChar w:fldCharType="end"/>
      </w:r>
      <w:r>
        <w:rPr>
          <w:rFonts w:ascii="Times New Roman" w:hAnsi="Times New Roman" w:cs="Times New Roman"/>
          <w:sz w:val="24"/>
        </w:rPr>
        <w:t>. Agglomeration of the nanoparticles due to high ionic strength and low electrostatic repulsion between the pa</w:t>
      </w:r>
      <w:r w:rsidR="00A510F2">
        <w:rPr>
          <w:rFonts w:ascii="Times New Roman" w:hAnsi="Times New Roman" w:cs="Times New Roman"/>
          <w:sz w:val="24"/>
        </w:rPr>
        <w:t>rticles</w:t>
      </w:r>
      <w:r>
        <w:rPr>
          <w:rFonts w:ascii="Times New Roman" w:hAnsi="Times New Roman" w:cs="Times New Roman"/>
          <w:sz w:val="24"/>
        </w:rPr>
        <w:t xml:space="preserve"> is another hurdle that requires attention.</w:t>
      </w:r>
      <w:r>
        <w:rPr>
          <w:rFonts w:ascii="Times New Roman" w:hAnsi="Times New Roman" w:cs="Times New Roman"/>
          <w:sz w:val="24"/>
        </w:rPr>
        <w:fldChar w:fldCharType="begin"/>
      </w:r>
      <w:r w:rsidR="006A124F">
        <w:rPr>
          <w:rFonts w:ascii="Times New Roman" w:hAnsi="Times New Roman" w:cs="Times New Roman"/>
          <w:sz w:val="24"/>
        </w:rPr>
        <w:instrText xml:space="preserve"> ADDIN ZOTERO_ITEM CSL_CITATION {"citationID":"CEBVUsSn","properties":{"formattedCitation":"[106]","plainCitation":"[106]","noteIndex":0},"citationItems":[{"id":"z2YFmZWn/WBfZwxDl","uris":["http://zotero.org/users/10763249/items/M3WLG67T"],"itemData":{"id":836,"type":"article-journal","abstract":"Calcium phosphate is the inorganic mineral of hard tissues such as bone and teeth. Due to their similarities to the natural bone, calcium phosphates are highly biocompatible and biodegradable materials that have found numerous applications in dental and orthopedic implants and bone tissue engineering. In the form of nanoparticles, calcium phosphate nanoparticles (CaP’s) can also be used as effective delivery vehicles to transfer therapeutic agents such as nucleic acids, drugs, proteins and enzymes into tumor cells. In addition, facile preparation and functionalization of CaP’s, together with their inherent properties such as pH-dependent solubility provide advantages in delivery and release of these bioactive agents using CaP’s as nanocarriers. In this review, the challenges and achievements in the intracellular delivery of these agents to tumor cells are discussed. Also, the most important issues in the design and potential applications of CaP-based biominerals are addressed with more focus on their biodegradability in tumor microenvironment.","container-title":"Advances in Colloid and Interface Science","DOI":"10.1016/j.cis.2020.102157","ISSN":"0001-8686","journalAbbreviation":"Advances in Colloid and Interface Science","language":"en","page":"102157","source":"ScienceDirect","title":"Biodegradable calcium phosphate nanoparticles for cancer therapy","volume":"279","author":[{"family":"Khalifehzadeh","given":"Razieh"},{"family":"Arami","given":"Hamed"}],"issued":{"date-parts":[["2020",5,1]]}}}],"schema":"https://github.com/citation-style-language/schema/raw/master/csl-citation.json"} </w:instrText>
      </w:r>
      <w:r>
        <w:rPr>
          <w:rFonts w:ascii="Times New Roman" w:hAnsi="Times New Roman" w:cs="Times New Roman"/>
          <w:sz w:val="24"/>
        </w:rPr>
        <w:fldChar w:fldCharType="separate"/>
      </w:r>
      <w:r w:rsidR="006A124F" w:rsidRPr="006A124F">
        <w:rPr>
          <w:rFonts w:ascii="Times New Roman" w:hAnsi="Times New Roman" w:cs="Times New Roman"/>
          <w:sz w:val="24"/>
        </w:rPr>
        <w:t>[106]</w:t>
      </w:r>
      <w:r>
        <w:rPr>
          <w:rFonts w:ascii="Times New Roman" w:hAnsi="Times New Roman" w:cs="Times New Roman"/>
          <w:sz w:val="24"/>
        </w:rPr>
        <w:fldChar w:fldCharType="end"/>
      </w:r>
      <w:r>
        <w:rPr>
          <w:rFonts w:ascii="Times New Roman" w:hAnsi="Times New Roman" w:cs="Times New Roman"/>
          <w:sz w:val="24"/>
        </w:rPr>
        <w:t xml:space="preserve"> Another drawback is the alterations of the surface characteristics as a result of the protein adsorption, in this case, which needs to be addressed </w:t>
      </w:r>
      <w:r>
        <w:rPr>
          <w:rFonts w:ascii="Times New Roman" w:hAnsi="Times New Roman" w:cs="Times New Roman"/>
          <w:sz w:val="24"/>
        </w:rPr>
        <w:fldChar w:fldCharType="begin"/>
      </w:r>
      <w:r w:rsidR="006A124F">
        <w:rPr>
          <w:rFonts w:ascii="Times New Roman" w:hAnsi="Times New Roman" w:cs="Times New Roman"/>
          <w:sz w:val="24"/>
        </w:rPr>
        <w:instrText xml:space="preserve"> ADDIN ZOTERO_ITEM CSL_CITATION {"citationID":"U3VW8Hjt","properties":{"formattedCitation":"[106]","plainCitation":"[106]","noteIndex":0},"citationItems":[{"id":"z2YFmZWn/WBfZwxDl","uris":["http://zotero.org/users/10763249/items/M3WLG67T"],"itemData":{"id":836,"type":"article-journal","abstract":"Calcium phosphate is the inorganic mineral of hard tissues such as bone and teeth. Due to their similarities to the natural bone, calcium phosphates are highly biocompatible and biodegradable materials that have found numerous applications in dental and orthopedic implants and bone tissue engineering. In the form of nanoparticles, calcium phosphate nanoparticles (CaP’s) can also be used as effective delivery vehicles to transfer therapeutic agents such as nucleic acids, drugs, proteins and enzymes into tumor cells. In addition, facile preparation and functionalization of CaP’s, together with their inherent properties such as pH-dependent solubility provide advantages in delivery and release of these bioactive agents using CaP’s as nanocarriers. In this review, the challenges and achievements in the intracellular delivery of these agents to tumor cells are discussed. Also, the most important issues in the design and potential applications of CaP-based biominerals are addressed with more focus on their biodegradability in tumor microenvironment.","container-title":"Advances in Colloid and Interface Science","DOI":"10.1016/j.cis.2020.102157","ISSN":"0001-8686","journalAbbreviation":"Advances in Colloid and Interface Science","language":"en","page":"102157","source":"ScienceDirect","title":"Biodegradable calcium phosphate nanoparticles for cancer therapy","volume":"279","author":[{"family":"Khalifehzadeh","given":"Razieh"},{"family":"Arami","given":"Hamed"}],"issued":{"date-parts":[["2020",5,1]]}}}],"schema":"https://github.com/citation-style-language/schema/raw/master/csl-citation.json"} </w:instrText>
      </w:r>
      <w:r>
        <w:rPr>
          <w:rFonts w:ascii="Times New Roman" w:hAnsi="Times New Roman" w:cs="Times New Roman"/>
          <w:sz w:val="24"/>
        </w:rPr>
        <w:fldChar w:fldCharType="separate"/>
      </w:r>
      <w:r w:rsidR="006A124F" w:rsidRPr="006A124F">
        <w:rPr>
          <w:rFonts w:ascii="Times New Roman" w:hAnsi="Times New Roman" w:cs="Times New Roman"/>
          <w:sz w:val="24"/>
        </w:rPr>
        <w:t>[106]</w:t>
      </w:r>
      <w:r>
        <w:rPr>
          <w:rFonts w:ascii="Times New Roman" w:hAnsi="Times New Roman" w:cs="Times New Roman"/>
          <w:sz w:val="24"/>
        </w:rPr>
        <w:fldChar w:fldCharType="end"/>
      </w:r>
      <w:r>
        <w:rPr>
          <w:rFonts w:ascii="Times New Roman" w:hAnsi="Times New Roman" w:cs="Times New Roman"/>
          <w:sz w:val="24"/>
        </w:rPr>
        <w:t>. In spite of the presence of such hurdles, it is necessary that there is a development on the understanding of the fundamental concepts of chemistry, biology and properly designed animal studies, supported by appropriate stewardship to enable the delivery</w:t>
      </w:r>
      <w:r w:rsidR="00A510F2">
        <w:rPr>
          <w:rFonts w:ascii="Times New Roman" w:hAnsi="Times New Roman" w:cs="Times New Roman"/>
          <w:sz w:val="24"/>
        </w:rPr>
        <w:t xml:space="preserve"> of drugs using CaPNP</w:t>
      </w:r>
      <w:r>
        <w:rPr>
          <w:rFonts w:ascii="Times New Roman" w:hAnsi="Times New Roman" w:cs="Times New Roman"/>
          <w:sz w:val="24"/>
        </w:rPr>
        <w:t xml:space="preserve">s to their target site in a precise manner </w:t>
      </w:r>
      <w:r>
        <w:rPr>
          <w:rFonts w:ascii="Times New Roman" w:hAnsi="Times New Roman" w:cs="Times New Roman"/>
          <w:sz w:val="24"/>
        </w:rPr>
        <w:fldChar w:fldCharType="begin"/>
      </w:r>
      <w:r w:rsidR="006A124F">
        <w:rPr>
          <w:rFonts w:ascii="Times New Roman" w:hAnsi="Times New Roman" w:cs="Times New Roman"/>
          <w:sz w:val="24"/>
        </w:rPr>
        <w:instrText xml:space="preserve"> ADDIN ZOTERO_ITEM CSL_CITATION {"citationID":"WGm9nUy8","properties":{"formattedCitation":"[106]","plainCitation":"[106]","noteIndex":0},"citationItems":[{"id":"z2YFmZWn/WBfZwxDl","uris":["http://zotero.org/users/10763249/items/M3WLG67T"],"itemData":{"id":836,"type":"article-journal","abstract":"Calcium phosphate is the inorganic mineral of hard tissues such as bone and teeth. Due to their similarities to the natural bone, calcium phosphates are highly biocompatible and biodegradable materials that have found numerous applications in dental and orthopedic implants and bone tissue engineering. In the form of nanoparticles, calcium phosphate nanoparticles (CaP’s) can also be used as effective delivery vehicles to transfer therapeutic agents such as nucleic acids, drugs, proteins and enzymes into tumor cells. In addition, facile preparation and functionalization of CaP’s, together with their inherent properties such as pH-dependent solubility provide advantages in delivery and release of these bioactive agents using CaP’s as nanocarriers. In this review, the challenges and achievements in the intracellular delivery of these agents to tumor cells are discussed. Also, the most important issues in the design and potential applications of CaP-based biominerals are addressed with more focus on their biodegradability in tumor microenvironment.","container-title":"Advances in Colloid and Interface Science","DOI":"10.1016/j.cis.2020.102157","ISSN":"0001-8686","journalAbbreviation":"Advances in Colloid and Interface Science","language":"en","page":"102157","source":"ScienceDirect","title":"Biodegradable calcium phosphate nanoparticles for cancer therapy","volume":"279","author":[{"family":"Khalifehzadeh","given":"Razieh"},{"family":"Arami","given":"Hamed"}],"issued":{"date-parts":[["2020",5,1]]}}}],"schema":"https://github.com/citation-style-language/schema/raw/master/csl-citation.json"} </w:instrText>
      </w:r>
      <w:r>
        <w:rPr>
          <w:rFonts w:ascii="Times New Roman" w:hAnsi="Times New Roman" w:cs="Times New Roman"/>
          <w:sz w:val="24"/>
        </w:rPr>
        <w:fldChar w:fldCharType="separate"/>
      </w:r>
      <w:r w:rsidR="006A124F" w:rsidRPr="006A124F">
        <w:rPr>
          <w:rFonts w:ascii="Times New Roman" w:hAnsi="Times New Roman" w:cs="Times New Roman"/>
          <w:sz w:val="24"/>
        </w:rPr>
        <w:t>[106]</w:t>
      </w:r>
      <w:r>
        <w:rPr>
          <w:rFonts w:ascii="Times New Roman" w:hAnsi="Times New Roman" w:cs="Times New Roman"/>
          <w:sz w:val="24"/>
        </w:rPr>
        <w:fldChar w:fldCharType="end"/>
      </w:r>
      <w:r w:rsidR="00A510F2">
        <w:rPr>
          <w:rFonts w:ascii="Times New Roman" w:hAnsi="Times New Roman" w:cs="Times New Roman"/>
          <w:sz w:val="24"/>
        </w:rPr>
        <w:t>.</w:t>
      </w:r>
    </w:p>
    <w:p w:rsidR="000C4464" w:rsidRDefault="00504A2B" w:rsidP="00504A2B">
      <w:pPr>
        <w:spacing w:line="360" w:lineRule="auto"/>
        <w:jc w:val="both"/>
        <w:rPr>
          <w:rFonts w:ascii="Times New Roman" w:hAnsi="Times New Roman" w:cs="Times New Roman"/>
          <w:sz w:val="24"/>
          <w:szCs w:val="24"/>
        </w:rPr>
      </w:pPr>
      <w:r w:rsidRPr="00E85DF9">
        <w:rPr>
          <w:rFonts w:ascii="Times New Roman" w:hAnsi="Times New Roman" w:cs="Times New Roman"/>
          <w:sz w:val="24"/>
          <w:szCs w:val="24"/>
        </w:rPr>
        <w:t xml:space="preserve">Cancer vaccines must be secure, efficient, and economical, and </w:t>
      </w:r>
      <w:r>
        <w:rPr>
          <w:rFonts w:ascii="Times New Roman" w:hAnsi="Times New Roman" w:cs="Times New Roman"/>
          <w:sz w:val="24"/>
          <w:szCs w:val="24"/>
        </w:rPr>
        <w:t>calcium nanoparticles</w:t>
      </w:r>
      <w:r w:rsidRPr="00E85DF9">
        <w:rPr>
          <w:rFonts w:ascii="Times New Roman" w:hAnsi="Times New Roman" w:cs="Times New Roman"/>
          <w:sz w:val="24"/>
          <w:szCs w:val="24"/>
        </w:rPr>
        <w:t xml:space="preserve"> considerably </w:t>
      </w:r>
      <w:r>
        <w:rPr>
          <w:rFonts w:ascii="Times New Roman" w:hAnsi="Times New Roman" w:cs="Times New Roman"/>
          <w:sz w:val="24"/>
          <w:szCs w:val="24"/>
        </w:rPr>
        <w:t>takes part in</w:t>
      </w:r>
      <w:r w:rsidRPr="00E85DF9">
        <w:rPr>
          <w:rFonts w:ascii="Times New Roman" w:hAnsi="Times New Roman" w:cs="Times New Roman"/>
          <w:sz w:val="24"/>
          <w:szCs w:val="24"/>
        </w:rPr>
        <w:t xml:space="preserve"> these goals thanks to their security, controlled release, targeting of DCs</w:t>
      </w:r>
      <w:r>
        <w:rPr>
          <w:rFonts w:ascii="Times New Roman" w:hAnsi="Times New Roman" w:cs="Times New Roman"/>
          <w:sz w:val="24"/>
          <w:szCs w:val="24"/>
        </w:rPr>
        <w:t xml:space="preserve"> (dendritic cells)</w:t>
      </w:r>
      <w:r w:rsidRPr="00E85DF9">
        <w:rPr>
          <w:rFonts w:ascii="Times New Roman" w:hAnsi="Times New Roman" w:cs="Times New Roman"/>
          <w:sz w:val="24"/>
          <w:szCs w:val="24"/>
        </w:rPr>
        <w:t>, better antigen absorption, and increased immunogenicity. Here, we went through the factors to take into account while developing</w:t>
      </w:r>
      <w:r>
        <w:rPr>
          <w:rFonts w:ascii="Times New Roman" w:hAnsi="Times New Roman" w:cs="Times New Roman"/>
          <w:sz w:val="24"/>
          <w:szCs w:val="24"/>
        </w:rPr>
        <w:t xml:space="preserve"> calcium nanoparticles</w:t>
      </w:r>
      <w:r w:rsidRPr="00E85DF9">
        <w:rPr>
          <w:rFonts w:ascii="Times New Roman" w:hAnsi="Times New Roman" w:cs="Times New Roman"/>
          <w:sz w:val="24"/>
          <w:szCs w:val="24"/>
        </w:rPr>
        <w:t xml:space="preserve"> as cancer vaccine delivery vehicles. </w:t>
      </w:r>
      <w:r w:rsidRPr="00E85DF9">
        <w:rPr>
          <w:rFonts w:ascii="Times New Roman" w:hAnsi="Times New Roman" w:cs="Times New Roman"/>
          <w:sz w:val="24"/>
          <w:szCs w:val="24"/>
        </w:rPr>
        <w:lastRenderedPageBreak/>
        <w:t>The modulation of antigen distribution, cellular uptake mechanism, antigen presentation, and the type and strength of immune response have all been shown to depend critically on the physicochemical properties of size, zeta potential, particle rigidity, targeting ligand, and intrinsic immunogenicity.</w:t>
      </w:r>
      <w:r w:rsidRPr="00E85DF9">
        <w:t xml:space="preserve"> </w:t>
      </w:r>
      <w:r w:rsidRPr="00E85DF9">
        <w:rPr>
          <w:rFonts w:ascii="Times New Roman" w:hAnsi="Times New Roman" w:cs="Times New Roman"/>
          <w:sz w:val="24"/>
          <w:szCs w:val="24"/>
        </w:rPr>
        <w:t xml:space="preserve">Therefore, </w:t>
      </w:r>
      <w:r w:rsidR="004B6219" w:rsidRPr="00E85DF9">
        <w:rPr>
          <w:rFonts w:ascii="Times New Roman" w:hAnsi="Times New Roman" w:cs="Times New Roman"/>
          <w:sz w:val="24"/>
          <w:szCs w:val="24"/>
        </w:rPr>
        <w:t>it is</w:t>
      </w:r>
      <w:r w:rsidRPr="00E85DF9">
        <w:rPr>
          <w:rFonts w:ascii="Times New Roman" w:hAnsi="Times New Roman" w:cs="Times New Roman"/>
          <w:sz w:val="24"/>
          <w:szCs w:val="24"/>
        </w:rPr>
        <w:t xml:space="preserve"> </w:t>
      </w:r>
      <w:r>
        <w:rPr>
          <w:rFonts w:ascii="Times New Roman" w:hAnsi="Times New Roman" w:cs="Times New Roman"/>
          <w:sz w:val="24"/>
          <w:szCs w:val="24"/>
        </w:rPr>
        <w:t>important</w:t>
      </w:r>
      <w:r w:rsidRPr="00E85DF9">
        <w:rPr>
          <w:rFonts w:ascii="Times New Roman" w:hAnsi="Times New Roman" w:cs="Times New Roman"/>
          <w:sz w:val="24"/>
          <w:szCs w:val="24"/>
        </w:rPr>
        <w:t xml:space="preserve"> to consider these traits in order to </w:t>
      </w:r>
      <w:r w:rsidR="004B6219" w:rsidRPr="00E85DF9">
        <w:rPr>
          <w:rFonts w:ascii="Times New Roman" w:hAnsi="Times New Roman" w:cs="Times New Roman"/>
          <w:sz w:val="24"/>
          <w:szCs w:val="24"/>
        </w:rPr>
        <w:t>maximize</w:t>
      </w:r>
      <w:r w:rsidRPr="00E85DF9">
        <w:rPr>
          <w:rFonts w:ascii="Times New Roman" w:hAnsi="Times New Roman" w:cs="Times New Roman"/>
          <w:sz w:val="24"/>
          <w:szCs w:val="24"/>
        </w:rPr>
        <w:t xml:space="preserve"> antitumor responses. We also included </w:t>
      </w:r>
      <w:r>
        <w:rPr>
          <w:rFonts w:ascii="Times New Roman" w:hAnsi="Times New Roman" w:cs="Times New Roman"/>
          <w:sz w:val="24"/>
          <w:szCs w:val="24"/>
        </w:rPr>
        <w:t>recent</w:t>
      </w:r>
      <w:r w:rsidRPr="00E85DF9">
        <w:rPr>
          <w:rFonts w:ascii="Times New Roman" w:hAnsi="Times New Roman" w:cs="Times New Roman"/>
          <w:sz w:val="24"/>
          <w:szCs w:val="24"/>
        </w:rPr>
        <w:t xml:space="preserve"> developments in nanotechnology for the administration of cancer vaccines, and we hope that this study will provide direction for the development of future cancer vaccines.</w:t>
      </w:r>
      <w:r w:rsidRPr="00E85DF9">
        <w:t xml:space="preserve"> </w:t>
      </w:r>
      <w:r w:rsidRPr="00E85DF9">
        <w:rPr>
          <w:rFonts w:ascii="Times New Roman" w:hAnsi="Times New Roman" w:cs="Times New Roman"/>
          <w:sz w:val="24"/>
          <w:szCs w:val="24"/>
        </w:rPr>
        <w:t xml:space="preserve">However, the balance between the host immune system's </w:t>
      </w:r>
      <w:r>
        <w:rPr>
          <w:rFonts w:ascii="Times New Roman" w:hAnsi="Times New Roman" w:cs="Times New Roman"/>
          <w:sz w:val="24"/>
          <w:szCs w:val="24"/>
        </w:rPr>
        <w:t>anti-</w:t>
      </w:r>
      <w:r w:rsidR="004B6219">
        <w:rPr>
          <w:rFonts w:ascii="Times New Roman" w:hAnsi="Times New Roman" w:cs="Times New Roman"/>
          <w:sz w:val="24"/>
          <w:szCs w:val="24"/>
        </w:rPr>
        <w:t>tumor</w:t>
      </w:r>
      <w:r w:rsidRPr="00E85DF9">
        <w:rPr>
          <w:rFonts w:ascii="Times New Roman" w:hAnsi="Times New Roman" w:cs="Times New Roman"/>
          <w:sz w:val="24"/>
          <w:szCs w:val="24"/>
        </w:rPr>
        <w:t xml:space="preserve"> response and the suppressive immunological microenvironment complicates </w:t>
      </w:r>
      <w:r w:rsidR="004B6219" w:rsidRPr="00E85DF9">
        <w:rPr>
          <w:rFonts w:ascii="Times New Roman" w:hAnsi="Times New Roman" w:cs="Times New Roman"/>
          <w:sz w:val="24"/>
          <w:szCs w:val="24"/>
        </w:rPr>
        <w:t>tumor</w:t>
      </w:r>
      <w:r w:rsidRPr="00E85DF9">
        <w:rPr>
          <w:rFonts w:ascii="Times New Roman" w:hAnsi="Times New Roman" w:cs="Times New Roman"/>
          <w:sz w:val="24"/>
          <w:szCs w:val="24"/>
        </w:rPr>
        <w:t xml:space="preserve"> growt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A124F">
        <w:rPr>
          <w:rFonts w:ascii="Times New Roman" w:hAnsi="Times New Roman" w:cs="Times New Roman"/>
          <w:sz w:val="24"/>
          <w:szCs w:val="24"/>
        </w:rPr>
        <w:instrText xml:space="preserve"> ADDIN ZOTERO_ITEM CSL_CITATION {"citationID":"nDz3qHBo","properties":{"formattedCitation":"[107]","plainCitation":"[107]","noteIndex":0},"citationItems":[{"id":726,"uris":["http://zotero.org/users/10104235/items/Z4WL2JZ2"],"itemData":{"id":726,"type":"article-journal","abstract":"The World Health Organization (WHO) recently reported that the total number of global cancer cases in 2013 reached 14 million, a 10% rise since 2008, while the total number of cancer deaths reached 8.2 million, a 5.2% increase since 2008. Metastasis is  the major cause of death from cancer, accounting for 90% of all cancer related deaths.  Tumor-draining lymph nodes (TDLN), the sentinel nodes, are the first organs of metastasis in several types of cancers. The extent of metastasis in the TDLN is often used in disease staging and prognosis evaluation in cancer patients. Here, we describe the microenvironment of the TDLN and review the recent literature on liposome-based therapies directed to immune cells within the TDLN with the intent to target cancer cells.","container-title":"International Journal of Molecular Sciences","DOI":"10.3390/ijms151120209","ISSN":"1422-0067","issue":"11","language":"en","license":"http://creativecommons.org/licenses/by/3.0/","note":"number: 11\npublisher: Multidisciplinary Digital Publishing Institute","page":"20209-20239","source":"www.mdpi.com","title":"Microenvironment of Tumor-Draining Lymph Nodes: Opportunities for Liposome-Based Targeted Therapy","title-short":"Microenvironment of Tumor-Draining Lymph Nodes","volume":"15","author":[{"family":"Chandrasekaran","given":"Siddarth"},{"family":"King","given":"Michael R."}],"issued":{"date-parts":[["2014",11]]}}}],"schema":"https://github.com/citation-style-language/schema/raw/master/csl-citation.json"} </w:instrText>
      </w:r>
      <w:r>
        <w:rPr>
          <w:rFonts w:ascii="Times New Roman" w:hAnsi="Times New Roman" w:cs="Times New Roman"/>
          <w:sz w:val="24"/>
          <w:szCs w:val="24"/>
        </w:rPr>
        <w:fldChar w:fldCharType="separate"/>
      </w:r>
      <w:r w:rsidR="006A124F" w:rsidRPr="006A124F">
        <w:rPr>
          <w:rFonts w:ascii="Times New Roman" w:hAnsi="Times New Roman" w:cs="Times New Roman"/>
          <w:sz w:val="24"/>
        </w:rPr>
        <w:t>[1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C6FA0">
        <w:rPr>
          <w:rFonts w:ascii="Times New Roman" w:hAnsi="Times New Roman" w:cs="Times New Roman"/>
          <w:sz w:val="24"/>
          <w:szCs w:val="24"/>
        </w:rPr>
        <w:t>Therefore, combining cancer vaccines with therapies that limit the cancer microenvironment would further improve the immunotherapeutic result, and this combination has received substantial preclinical and clinical evalu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41736">
        <w:rPr>
          <w:rFonts w:ascii="Times New Roman" w:hAnsi="Times New Roman" w:cs="Times New Roman"/>
          <w:sz w:val="24"/>
          <w:szCs w:val="24"/>
        </w:rPr>
        <w:instrText xml:space="preserve"> ADDIN ZOTERO_ITEM CSL_CITATION {"citationID":"wqmFLRSL","properties":{"formattedCitation":"[108]","plainCitation":"[108]","noteIndex":0},"citationItems":[{"id":733,"uris":["http://zotero.org/users/10104235/items/NTAFQRTS"],"itemData":{"id":733,"type":"article-journal","abstract":"The clinical benefit of therapeutic cancer vaccines has been established. Whereas regression of lesions was shown for premalignant lesions caused by HPV, clinical benefit in cancer patients was mostly noted as prolonged survival. Suboptimal vaccine design and an immunosuppressive cancer microenvironment are the root causes of the lack of cancer eradication. Effective cancer vaccines deliver concentrated antigen to both HLA class I and II molecules of DCs, promoting both CD4 and CD8 T cell responses. Optimal vaccine platforms include DNA and RNA vaccines and synthetic long peptides. Antigens of choice include mutant sequences, selected cancer testis antigens, and viral antigens. Drugs or physical treatments can mitigate the immunosuppressive cancer microenvironment and include chemotherapeutics, radiation, indoleamine 2,3-dioxygenase (IDO) inhibitors, inhibitors of T cell checkpoints, agonists of selected TNF receptor family members, and inhibitors of undesirable cytokines. The specificity of therapeutic vaccination combined with such immunomodulation offers an attractive avenue for the development of future cancer therapies.","container-title":"The Journal of Clinical Investigation","DOI":"10.1172/JCI80009","ISSN":"1558-8238","issue":"9","journalAbbreviation":"J Clin Invest","language":"eng","note":"PMID: 26214521\nPMCID: PMC4588240","page":"3401-3412","source":"PubMed","title":"Therapeutic cancer vaccines","volume":"125","author":[{"family":"Melief","given":"Cornelis J. M."},{"family":"Hall","given":"Thorbald","non-dropping-particle":"van"},{"family":"Arens","given":"Ramon"},{"family":"Ossendorp","given":"Ferry"},{"family":"Burg","given":"Sjoerd H.","non-dropping-particle":"van der"}],"issued":{"date-parts":[["2015",9]]}}}],"schema":"https://github.com/citation-style-language/schema/raw/master/csl-citation.json"} </w:instrText>
      </w:r>
      <w:r>
        <w:rPr>
          <w:rFonts w:ascii="Times New Roman" w:hAnsi="Times New Roman" w:cs="Times New Roman"/>
          <w:sz w:val="24"/>
          <w:szCs w:val="24"/>
        </w:rPr>
        <w:fldChar w:fldCharType="separate"/>
      </w:r>
      <w:r w:rsidR="00B41736" w:rsidRPr="00B41736">
        <w:rPr>
          <w:rFonts w:ascii="Times New Roman" w:hAnsi="Times New Roman" w:cs="Times New Roman"/>
          <w:sz w:val="24"/>
        </w:rPr>
        <w:t>[1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C6FA0">
        <w:rPr>
          <w:rFonts w:ascii="Times New Roman" w:hAnsi="Times New Roman" w:cs="Times New Roman"/>
          <w:sz w:val="24"/>
          <w:szCs w:val="24"/>
        </w:rPr>
        <w:t>Combining cancer vaccines with checkpoint inhibitor blockades is one of these strategies. It is widely established that ligation of PD-1 with PD-L1 results in T cell fatigue, tolerance, and malfun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F381A">
        <w:rPr>
          <w:rFonts w:ascii="Times New Roman" w:hAnsi="Times New Roman" w:cs="Times New Roman"/>
          <w:sz w:val="24"/>
          <w:szCs w:val="24"/>
        </w:rPr>
        <w:instrText xml:space="preserve"> ADDIN ZOTERO_ITEM CSL_CITATION {"citationID":"X4U4y08A","properties":{"formattedCitation":"[109]","plainCitation":"[109]","noteIndex":0},"citationItems":[{"id":736,"uris":["http://zotero.org/users/10104235/items/W2WMY5I2"],"itemData":{"id":736,"type":"article-journal","abstract":"PD-1–PD-L1 interaction is known to drive T cell dysfunction, which can be blocked by anti-PD-1/PD-L1 antibodies. However, studies have also shown that the function of the PD-1–PD-L1 axis is affected by the complex immunologic regulation network, and some CD8+ T cells can enter an irreversible dysfunctional state that cannot be rescued by PD-1/PD-L1 blockade. In most advanced cancers, except Hodgkin lymphoma (which has high PD-L1/L2 expression) and melanoma (which has high tumor mutational burden), the objective response rate with anti-PD-1/PD-L1 monotherapy is only ~20%, and immune-related toxicities and hyperprogression can occur in a small subset of patients during PD-1/PD-L1 blockade therapy. The lack of efficacy in up to 80% of patients was not necessarily associated with negative PD-1 and PD-L1 expression, suggesting that the roles of PD-1/PD-L1 in immune suppression and the mechanisms of action of antibodies remain to be better defined. In addition, important immune regulatory mechanisms within or outside of the PD-1/PD-L1 network need to be discovered and targeted to increase the response rate and to reduce the toxicities of immune checkpoint blockade therapies. This paper reviews the major functional and clinical studies of PD-1/PD-L1, including those with discrepancies in the pathologic and biomarker role of PD-1 and PD-L1 and the effectiveness of PD-1/PD-L1 blockade. The goal is to improve understanding of the efficacy of PD-1/PD-L1 blockade immunotherapy, as well as enhance the development of therapeutic strategies to overcome the resistance mechanisms and unleash the antitumor immune response to combat cancer.","container-title":"Frontiers in Immunology","DOI":"10.3389/fimmu.2017.01597","ISSN":"1664-3224","journalAbbreviation":"Front Immunol","note":"PMID: 29255458\nPMCID: PMC5723106","page":"1597","source":"PubMed Central","title":"PD-1/PD-L1 Blockade: Have We Found the Key to Unleash the Antitumor Immune Response?","title-short":"PD-1/PD-L1 Blockade","volume":"8","author":[{"family":"Xu-Monette","given":"Zijun Y."},{"family":"Zhang","given":"Mingzhi"},{"family":"Li","given":"Jianyong"},{"family":"Young","given":"Ken H."}],"issued":{"date-parts":[["2017",12,4]]}}}],"schema":"https://github.com/citation-style-language/schema/raw/master/csl-citation.json"} </w:instrText>
      </w:r>
      <w:r>
        <w:rPr>
          <w:rFonts w:ascii="Times New Roman" w:hAnsi="Times New Roman" w:cs="Times New Roman"/>
          <w:sz w:val="24"/>
          <w:szCs w:val="24"/>
        </w:rPr>
        <w:fldChar w:fldCharType="separate"/>
      </w:r>
      <w:r w:rsidR="008F381A" w:rsidRPr="008F381A">
        <w:rPr>
          <w:rFonts w:ascii="Times New Roman" w:hAnsi="Times New Roman" w:cs="Times New Roman"/>
          <w:sz w:val="24"/>
        </w:rPr>
        <w:t>[1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B23D3">
        <w:rPr>
          <w:rFonts w:ascii="Times New Roman" w:hAnsi="Times New Roman" w:cs="Times New Roman"/>
          <w:sz w:val="24"/>
          <w:szCs w:val="24"/>
        </w:rPr>
        <w:t xml:space="preserve">Blocking these inhibitory pathways should boost the T cell-mediated immune response, which is thought to be the primary cancer vaccine effector. Another potential for pairing with cancer vaccination would be approaches to enhance effective T cells infiltration while preventing the actions of suppressive immune cells inside the tumour microenvironment. The majority of treatment failures for cancer vaccines, checkpoint blockades, and CART therapies have been linked to the inadequate infiltration of CD8+ T lymphocytes in over 70% of malignancies (particularly solid </w:t>
      </w:r>
      <w:r w:rsidR="004B6219" w:rsidRPr="002B23D3">
        <w:rPr>
          <w:rFonts w:ascii="Times New Roman" w:hAnsi="Times New Roman" w:cs="Times New Roman"/>
          <w:sz w:val="24"/>
          <w:szCs w:val="24"/>
        </w:rPr>
        <w:t>tumors</w:t>
      </w:r>
      <w:r w:rsidRPr="002B23D3">
        <w:rPr>
          <w:rFonts w:ascii="Times New Roman" w:hAnsi="Times New Roman" w:cs="Times New Roman"/>
          <w:sz w:val="24"/>
          <w:szCs w:val="24"/>
        </w:rPr>
        <w:t>), according to a number of literature studies and clinical trials</w:t>
      </w:r>
      <w:r w:rsidR="002D2F22">
        <w:rPr>
          <w:rFonts w:ascii="Times New Roman" w:hAnsi="Times New Roman" w:cs="Times New Roman"/>
          <w:sz w:val="24"/>
          <w:szCs w:val="24"/>
        </w:rPr>
        <w:t xml:space="preserve"> </w:t>
      </w:r>
      <w:r w:rsidR="002D2F22">
        <w:rPr>
          <w:rFonts w:ascii="Times New Roman" w:hAnsi="Times New Roman" w:cs="Times New Roman"/>
          <w:sz w:val="24"/>
          <w:szCs w:val="24"/>
        </w:rPr>
        <w:fldChar w:fldCharType="begin"/>
      </w:r>
      <w:r w:rsidR="002D2F22">
        <w:rPr>
          <w:rFonts w:ascii="Times New Roman" w:hAnsi="Times New Roman" w:cs="Times New Roman"/>
          <w:sz w:val="24"/>
          <w:szCs w:val="24"/>
        </w:rPr>
        <w:instrText xml:space="preserve"> ADDIN ZOTERO_ITEM CSL_CITATION {"citationID":"v1gaFkCN","properties":{"formattedCitation":"[110]","plainCitation":"[110]","noteIndex":0},"citationItems":[{"id":739,"uris":["http://zotero.org/users/10104235/items/BYRP9C2N"],"itemData":{"id":739,"type":"article-journal","abstract":"Cancer immunotherapy may become a major treatment backbone in many cancers over the next decade. There are numerous immune cell types found in cancers and many components of an immune reaction to cancer. Thus, the tumor has many strategies to evade an immune response. It has been proposed that four different types of tumor microenvironment exist based on the presence or absence of tumor-infiltrating lymphocytes and programmed death-ligand 1 (PD-L1) expression. We review this stratification and the latest in a series of results that shed light on new approaches for rationally designing ideal combination cancer therapies based on tumor immunology.","container-title":"Cancer Research","DOI":"10.1158/0008-5472.CAN-15-0255","ISSN":"1538-7445","issue":"11","journalAbbreviation":"Cancer Res","language":"eng","note":"PMID: 25977340\nPMCID: PMC4452411","page":"2139-2145","source":"PubMed","title":"Classifying Cancers Based on T-cell Infiltration and PD-L1","volume":"75","author":[{"family":"Teng","given":"Michele W. L."},{"family":"Ngiow","given":"Shin Foong"},{"family":"Ribas","given":"Antoni"},{"family":"Smyth","given":"Mark J."}],"issued":{"date-parts":[["2015",6,1]]}}}],"schema":"https://github.com/citation-style-language/schema/raw/master/csl-citation.json"} </w:instrText>
      </w:r>
      <w:r w:rsidR="002D2F22">
        <w:rPr>
          <w:rFonts w:ascii="Times New Roman" w:hAnsi="Times New Roman" w:cs="Times New Roman"/>
          <w:sz w:val="24"/>
          <w:szCs w:val="24"/>
        </w:rPr>
        <w:fldChar w:fldCharType="separate"/>
      </w:r>
      <w:r w:rsidR="002D2F22" w:rsidRPr="002D2F22">
        <w:rPr>
          <w:rFonts w:ascii="Times New Roman" w:hAnsi="Times New Roman" w:cs="Times New Roman"/>
          <w:sz w:val="24"/>
        </w:rPr>
        <w:t>[110]</w:t>
      </w:r>
      <w:r w:rsidR="002D2F2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B23D3">
        <w:rPr>
          <w:rFonts w:ascii="Times New Roman" w:hAnsi="Times New Roman" w:cs="Times New Roman"/>
          <w:sz w:val="24"/>
          <w:szCs w:val="24"/>
        </w:rPr>
        <w:t xml:space="preserve">Tyrosine kinase inhibitors against vascular endothelial growth factor, modest kinase inhibitors against STAT3, and antibodies or RNA interference that modify the suppressive immunological milieu have all been shown to dramatically increase </w:t>
      </w:r>
      <w:r w:rsidR="004B6219" w:rsidRPr="002B23D3">
        <w:rPr>
          <w:rFonts w:ascii="Times New Roman" w:hAnsi="Times New Roman" w:cs="Times New Roman"/>
          <w:sz w:val="24"/>
          <w:szCs w:val="24"/>
        </w:rPr>
        <w:t>tumor</w:t>
      </w:r>
      <w:r w:rsidRPr="002B23D3">
        <w:rPr>
          <w:rFonts w:ascii="Times New Roman" w:hAnsi="Times New Roman" w:cs="Times New Roman"/>
          <w:sz w:val="24"/>
          <w:szCs w:val="24"/>
        </w:rPr>
        <w:t xml:space="preserve"> regression and survival</w:t>
      </w:r>
      <w:r w:rsidR="002D2F22">
        <w:rPr>
          <w:rFonts w:ascii="Times New Roman" w:hAnsi="Times New Roman" w:cs="Times New Roman"/>
          <w:sz w:val="24"/>
          <w:szCs w:val="24"/>
        </w:rPr>
        <w:t xml:space="preserve"> </w:t>
      </w:r>
      <w:r w:rsidR="002D2F22">
        <w:rPr>
          <w:rFonts w:ascii="Times New Roman" w:hAnsi="Times New Roman" w:cs="Times New Roman"/>
          <w:sz w:val="24"/>
          <w:szCs w:val="24"/>
        </w:rPr>
        <w:fldChar w:fldCharType="begin"/>
      </w:r>
      <w:r w:rsidR="002D2F22">
        <w:rPr>
          <w:rFonts w:ascii="Times New Roman" w:hAnsi="Times New Roman" w:cs="Times New Roman"/>
          <w:sz w:val="24"/>
          <w:szCs w:val="24"/>
        </w:rPr>
        <w:instrText xml:space="preserve"> ADDIN ZOTERO_ITEM CSL_CITATION {"citationID":"izsPEMOM","properties":{"formattedCitation":"[111]","plainCitation":"[111]","noteIndex":0},"citationItems":[{"id":742,"uris":["http://zotero.org/users/10104235/items/JH7HXZN3"],"itemData":{"id":742,"type":"article-journal","abstract":"Proteins of the signal transducer and activator of transcription (STAT) family mediate cellular responses to cytokines and growth factors. Aberrant regulation of the STAT3 oncogene contributes to tumor formation and progression in many cancers, including head and neck squamous cell carcinoma (HNSCC), where hyperactivation of STAT3 is implicated in both treatment resistance and immune escape. There are no oncogenic gain-of-function mutations in HNSCC. Rather, aberrant STAT3 signaling is primarily driven by upstream growth factor receptors, such as Janus kinase (JAK) and epidermal growth factor receptor (EGFR). Moreover, genomic silencing of select protein tyrosine phosphatase receptors (PTPRs), tumor suppressors that dephosphorylate STAT3, may lead to prolonged phosphorylation and activation of STAT3. This review will summarize current knowledge of the STAT3 pathway and its contribution to HNSCC growth, survival, and resistance to standard therapies, and discuss STAT3-targeting agents in various phases of clinical development.","container-title":"Oral Oncology","DOI":"10.1016/j.oraloncology.2015.11.022","ISSN":"1879-0593","journalAbbreviation":"Oral Oncol","language":"eng","note":"PMID: 26733183\nPMCID: PMC5590227","page":"84-92","source":"PubMed","title":"The STAT3 pathway as a therapeutic target in head and neck cancer: Barriers and innovations","title-short":"The STAT3 pathway as a therapeutic target in head and neck cancer","volume":"56","author":[{"family":"Geiger","given":"Jessica L."},{"family":"Grandis","given":"Jennifer R."},{"family":"Bauman","given":"Julie E."}],"issued":{"date-parts":[["2016",5]]}}}],"schema":"https://github.com/citation-style-language/schema/raw/master/csl-citation.json"} </w:instrText>
      </w:r>
      <w:r w:rsidR="002D2F22">
        <w:rPr>
          <w:rFonts w:ascii="Times New Roman" w:hAnsi="Times New Roman" w:cs="Times New Roman"/>
          <w:sz w:val="24"/>
          <w:szCs w:val="24"/>
        </w:rPr>
        <w:fldChar w:fldCharType="separate"/>
      </w:r>
      <w:r w:rsidR="002D2F22" w:rsidRPr="002D2F22">
        <w:rPr>
          <w:rFonts w:ascii="Times New Roman" w:hAnsi="Times New Roman" w:cs="Times New Roman"/>
          <w:sz w:val="24"/>
        </w:rPr>
        <w:t>[111]</w:t>
      </w:r>
      <w:r w:rsidR="002D2F22">
        <w:rPr>
          <w:rFonts w:ascii="Times New Roman" w:hAnsi="Times New Roman" w:cs="Times New Roman"/>
          <w:sz w:val="24"/>
          <w:szCs w:val="24"/>
        </w:rPr>
        <w:fldChar w:fldCharType="end"/>
      </w:r>
      <w:r w:rsidRPr="002B23D3">
        <w:rPr>
          <w:rFonts w:ascii="Times New Roman" w:hAnsi="Times New Roman" w:cs="Times New Roman"/>
          <w:sz w:val="24"/>
          <w:szCs w:val="24"/>
        </w:rPr>
        <w:t>.</w:t>
      </w:r>
      <w:r>
        <w:rPr>
          <w:rFonts w:ascii="Times New Roman" w:hAnsi="Times New Roman" w:cs="Times New Roman"/>
          <w:sz w:val="24"/>
          <w:szCs w:val="24"/>
        </w:rPr>
        <w:t xml:space="preserve"> </w:t>
      </w:r>
      <w:r w:rsidRPr="002B23D3">
        <w:rPr>
          <w:rFonts w:ascii="Times New Roman" w:hAnsi="Times New Roman" w:cs="Times New Roman"/>
          <w:sz w:val="24"/>
          <w:szCs w:val="24"/>
        </w:rPr>
        <w:t>Chemotherapeutic drugs are a further feasible alternative for combination therapy. Chemotherapeutic drugs with immunomodulatory characteristics, such cisplatin, docetaxel, and doxorubicin, can boost vaccine-mediated anticancer immune responses. The types of medications and the particular vaccines used, together with the dose regimen for each modality, all affect how synergy</w:t>
      </w:r>
      <w:r>
        <w:rPr>
          <w:rFonts w:ascii="Times New Roman" w:hAnsi="Times New Roman" w:cs="Times New Roman"/>
          <w:sz w:val="24"/>
          <w:szCs w:val="24"/>
        </w:rPr>
        <w:t xml:space="preserve"> </w:t>
      </w:r>
      <w:r w:rsidRPr="002B23D3">
        <w:rPr>
          <w:rFonts w:ascii="Times New Roman" w:hAnsi="Times New Roman" w:cs="Times New Roman"/>
          <w:sz w:val="24"/>
          <w:szCs w:val="24"/>
        </w:rPr>
        <w:t>works. Combination treatment may benefit from the flexibility of nanocarriers to the fullest extent possible.</w:t>
      </w:r>
      <w:r w:rsidR="004B6219">
        <w:rPr>
          <w:rFonts w:ascii="Times New Roman" w:hAnsi="Times New Roman" w:cs="Times New Roman"/>
          <w:sz w:val="24"/>
          <w:szCs w:val="24"/>
        </w:rPr>
        <w:t xml:space="preserve"> </w:t>
      </w:r>
      <w:r w:rsidRPr="002B23D3">
        <w:rPr>
          <w:rFonts w:ascii="Times New Roman" w:hAnsi="Times New Roman" w:cs="Times New Roman"/>
          <w:sz w:val="24"/>
          <w:szCs w:val="24"/>
        </w:rPr>
        <w:t xml:space="preserve">It is important to note that the choice of more potent cancer vaccines and the time of the combination are crucial factors that might significantly </w:t>
      </w:r>
      <w:r w:rsidR="004B6219" w:rsidRPr="002B23D3">
        <w:rPr>
          <w:rFonts w:ascii="Times New Roman" w:hAnsi="Times New Roman" w:cs="Times New Roman"/>
          <w:sz w:val="24"/>
          <w:szCs w:val="24"/>
        </w:rPr>
        <w:t>affect</w:t>
      </w:r>
      <w:r w:rsidRPr="002B23D3">
        <w:rPr>
          <w:rFonts w:ascii="Times New Roman" w:hAnsi="Times New Roman" w:cs="Times New Roman"/>
          <w:sz w:val="24"/>
          <w:szCs w:val="24"/>
        </w:rPr>
        <w:t xml:space="preserve"> the clinical antitumor effect</w:t>
      </w:r>
      <w:r w:rsidR="002D2F22">
        <w:rPr>
          <w:rFonts w:ascii="Times New Roman" w:hAnsi="Times New Roman" w:cs="Times New Roman"/>
          <w:sz w:val="24"/>
          <w:szCs w:val="24"/>
        </w:rPr>
        <w:t xml:space="preserve"> </w:t>
      </w:r>
      <w:r w:rsidR="002D2F22">
        <w:rPr>
          <w:rFonts w:ascii="Times New Roman" w:hAnsi="Times New Roman" w:cs="Times New Roman"/>
          <w:sz w:val="24"/>
          <w:szCs w:val="24"/>
        </w:rPr>
        <w:fldChar w:fldCharType="begin"/>
      </w:r>
      <w:r w:rsidR="002D2F22">
        <w:rPr>
          <w:rFonts w:ascii="Times New Roman" w:hAnsi="Times New Roman" w:cs="Times New Roman"/>
          <w:sz w:val="24"/>
          <w:szCs w:val="24"/>
        </w:rPr>
        <w:instrText xml:space="preserve"> ADDIN ZOTERO_ITEM CSL_CITATION {"citationID":"mKnmEJga","properties":{"formattedCitation":"[112]\\uc0\\u8211{}[114]","plainCitation":"[112]–[114]","noteIndex":0},"citationItems":[{"id":745,"uris":["http://zotero.org/users/10104235/items/L3YABPY2"],"itemData":{"id":745,"type":"article-journal","abstract":"Melanoma patients are at a high risk of developing brain metastases, which are strongly vascularized and therefore have a significant risk of spontaneous bleeding. VEGF not only plays a role in neo-angiogenesis but also in the antitumor immune response. VEGFR-targeted therapy might not only have an impact on the tumor vascularization but also on tumor-infiltrating immune cells. In this study, we investigated the effect of axitinib, a small molecule TKI of VEGFR-1, -2, and -3, on tumor growth and on the composition of tumor-infiltrating immune cells in subcutaneous and intracranial mouse melanoma models. In vivo treatment with axitinib induced a strong inhibition of tumor growth and significantly improved survival in both tumor models. Characterization of the immune cells within the spleen and tumor of tumor-bearing mice respectively showed a significant increase in the number of CD3+CD8+ T cells and CD11b+ cells of axitinib-treated mice. More specifically, we observed a significant increase of intratumoral monocytic myeloid-derived suppressor cells (moMDSCs; CD11b+Ly6ChighLy6G-). Interestingly, in vitro proliferation assays showed that moMDSCs isolated from spleen or tumor of axitinib-treated mice had a reduced suppressive capacity on a per cell basis as compared to those isolated from vehicle-treated mice. Moreover, MDSCs from axitinib-treated animals displayed the capacity to stimulate allogeneic T cells. Thus, treatment with axitinib induces differentiation of moMDSC toward an antigen-presenting phenotype. Based on these observations, we conclude that the impact of axitinib on tumor growth and survival is most likely not restricted to direct anti-angiogenic effects but also involves important effects on tumor immunity.","container-title":"Oncoimmunology","DOI":"10.1080/2162402X.2014.998107","ISSN":"2162-4011","issue":"4","journalAbbreviation":"Oncoimmunology","language":"eng","note":"PMID: 26137411\nPMCID: PMC4485747","page":"e998107","source":"PubMed","title":"Axitinib increases the infiltration of immune cells and reduces the suppressive capacity of monocytic MDSCs in an intracranial mouse melanoma model","volume":"4","author":[{"family":"Du Four","given":"Stephanie"},{"family":"Maenhout","given":"Sarah K."},{"family":"De Pierre","given":"Kari"},{"family":"Renmans","given":"Dries"},{"family":"Niclou","given":"Simone P."},{"family":"Thielemans","given":"Kris"},{"family":"Neyns","given":"Bart"},{"family":"Aerts","given":"Joeri L."}],"issued":{"date-parts":[["2015",4]]}}},{"id":748,"uris":["http://zotero.org/users/10104235/items/KNRGKWPW"],"itemData":{"id":748,"type":"article-journal","abstract":"Purpose\nTaxanes comprise some of the most widely used cancer chemotherapeutic agents. Members of this drug family, including docetaxel, are commonly used to treat breast, prostate, and lung cancers, among others. This study was designed to determine if this taxane has the ability to modulate components of the immune system independent of antitumor activity and to investigate the potential synergistic activities of the combination of docetaxel and vaccine therapy.\n\nExperimental Design\nWe examined the in vivo effects of docetaxel on immune-cell subsets and on the function of CD4+, CD8+, and regulatory T cell (Treg) populations in response to antigen-specific vaccination. We also examined the antitumor effects of the combination of docetaxel and vaccine in a preclinical model in which docetaxel has no observable effect on tumor growth.\n\nResults\nThese studies demonstrate for the first time that (a) docetaxel modulates CD4+, CD8+, CD19+, natural killer cell, and Treg populations in nontumor-bearing mice; (b) unlike cyclophosphamide, docetaxel does not inhibit the function of Tregs; (c) docetaxel enhances CD8+ but not CD4+ response to CD3 crosslinking; (d) docetaxel administered after vaccination provides optimal enhancement of immune response to recombinant viral vaccines; (e) docetaxel combined with recombinant viral vaccine is superior to either agent alone at reducing tumor burden; and (f) docetaxel plus vaccine increases antigen-specific T-cell responses to antigen in the vaccine as well as to cascade antigens derived from the tumor.\n\nConclusions\nThese findings suggest potential clinical benefit for the combined use of docetaxel and recombinant cancer vaccines.","container-title":"Clinical cancer research : an official journal of the American Association for Cancer Research","DOI":"10.1158/1078-0432.CCR-07-4025","ISSN":"1078-0432","issue":"11","journalAbbreviation":"Clin Cancer Res","note":"PMID: 18519787\nPMCID: PMC2682419","page":"3536-3544","source":"PubMed Central","title":"Combination of Docetaxel and Recombinant Vaccine Enhances T-Cell Responses and Antitumor Activity","volume":"14","author":[{"family":"Garnett","given":"Charlie T."},{"family":"Schlom","given":"Jeffrey"},{"family":"Hodge","given":"James W."}],"issued":{"date-parts":[["2008",6,1]]}}},{"id":728,"uris":["http://zotero.org/users/10104235/items/PXEUZLUX"],"itemData":{"id":728,"type":"article-journal","abstract":"Therapeutic cancer vaccines are a unique treatment modality in that they initiate a dynamic process of activating the host immune system, which can then be exploited by concurrent or subsequent therapies. The addition of immunotherapy to standard-of-care cancer therapies has shown evidence of efficacy in preclinical models and in the clinical setting. This review examines the preclinical and clinical interactions between vaccine-mediated tumor-specific immune responses and local radiation, systemic chemotherapy, or select small-molecule inhibitors, as well as the potential synergy between these modalities.","container-title":"Seminars in Oncology","DOI":"10.1053/j.seminoncol.2012.02.006","ISSN":"0093-7754","issue":"3","journalAbbreviation":"Semin Oncol","note":"PMID: 22595055\nPMCID: PMC3356994","page":"323-339","source":"PubMed Central","title":"The Tipping Point for Combination Therapy: Cancer Vaccines with Radiation, Chemotherapy, or Targeted Small Molecule Inhibitors","title-short":"The Tipping Point for Combination Therapy","volume":"39","author":[{"family":"Hodge","given":"James W."},{"family":"Ardiani","given":"Andressa"},{"family":"Farsaci","given":"Benedetto"},{"family":"Kwilas","given":"Anna R."},{"family":"Gameiro","given":"Sofia"}],"issued":{"date-parts":[["2012",6]]}}}],"schema":"https://github.com/citation-style-language/schema/raw/master/csl-citation.json"} </w:instrText>
      </w:r>
      <w:r w:rsidR="002D2F22">
        <w:rPr>
          <w:rFonts w:ascii="Times New Roman" w:hAnsi="Times New Roman" w:cs="Times New Roman"/>
          <w:sz w:val="24"/>
          <w:szCs w:val="24"/>
        </w:rPr>
        <w:fldChar w:fldCharType="separate"/>
      </w:r>
      <w:r w:rsidR="002D2F22" w:rsidRPr="002D2F22">
        <w:rPr>
          <w:rFonts w:ascii="Times New Roman" w:hAnsi="Times New Roman" w:cs="Times New Roman"/>
          <w:sz w:val="24"/>
          <w:szCs w:val="24"/>
        </w:rPr>
        <w:t>[112]–[114]</w:t>
      </w:r>
      <w:r w:rsidR="002D2F22">
        <w:rPr>
          <w:rFonts w:ascii="Times New Roman" w:hAnsi="Times New Roman" w:cs="Times New Roman"/>
          <w:sz w:val="24"/>
          <w:szCs w:val="24"/>
        </w:rPr>
        <w:fldChar w:fldCharType="end"/>
      </w:r>
      <w:r>
        <w:rPr>
          <w:rFonts w:ascii="Times New Roman" w:hAnsi="Times New Roman" w:cs="Times New Roman"/>
          <w:sz w:val="24"/>
          <w:szCs w:val="24"/>
        </w:rPr>
        <w:t>.</w:t>
      </w:r>
    </w:p>
    <w:p w:rsidR="000C4464" w:rsidRDefault="000C4464" w:rsidP="000906D7">
      <w:pPr>
        <w:spacing w:line="360" w:lineRule="auto"/>
        <w:jc w:val="both"/>
        <w:rPr>
          <w:rFonts w:ascii="Times New Roman" w:hAnsi="Times New Roman" w:cs="Times New Roman"/>
          <w:b/>
          <w:color w:val="000000"/>
          <w:sz w:val="24"/>
          <w:szCs w:val="24"/>
        </w:rPr>
      </w:pPr>
      <w:r>
        <w:rPr>
          <w:rFonts w:ascii="Times New Roman" w:hAnsi="Times New Roman" w:cs="Times New Roman"/>
          <w:sz w:val="24"/>
          <w:szCs w:val="24"/>
        </w:rPr>
        <w:lastRenderedPageBreak/>
        <w:t>Therefore,</w:t>
      </w:r>
      <w:r w:rsidRPr="000C4464">
        <w:rPr>
          <w:rFonts w:ascii="Times New Roman" w:hAnsi="Times New Roman" w:cs="Times New Roman"/>
          <w:sz w:val="24"/>
          <w:szCs w:val="24"/>
        </w:rPr>
        <w:t xml:space="preserve"> future work might concentrate on improving calcium phosphate nanoparticles for therapeutic </w:t>
      </w:r>
      <w:r>
        <w:rPr>
          <w:rFonts w:ascii="Times New Roman" w:hAnsi="Times New Roman" w:cs="Times New Roman"/>
          <w:sz w:val="24"/>
          <w:szCs w:val="24"/>
        </w:rPr>
        <w:t>applications</w:t>
      </w:r>
      <w:r w:rsidRPr="000C4464">
        <w:rPr>
          <w:rFonts w:ascii="Times New Roman" w:hAnsi="Times New Roman" w:cs="Times New Roman"/>
          <w:sz w:val="24"/>
          <w:szCs w:val="24"/>
        </w:rPr>
        <w:t xml:space="preserve"> including assessing systemic toxicity and conducting pharmacokinetic and </w:t>
      </w:r>
      <w:r w:rsidRPr="000C4464">
        <w:rPr>
          <w:rFonts w:ascii="Times New Roman" w:hAnsi="Times New Roman" w:cs="Times New Roman"/>
          <w:sz w:val="24"/>
          <w:szCs w:val="24"/>
        </w:rPr>
        <w:t>pharmacodynamics</w:t>
      </w:r>
      <w:r>
        <w:rPr>
          <w:rFonts w:ascii="Times New Roman" w:hAnsi="Times New Roman" w:cs="Times New Roman"/>
          <w:sz w:val="24"/>
          <w:szCs w:val="24"/>
        </w:rPr>
        <w:t xml:space="preserve"> research</w:t>
      </w:r>
      <w:r w:rsidRPr="000C4464">
        <w:rPr>
          <w:rFonts w:ascii="Times New Roman" w:hAnsi="Times New Roman" w:cs="Times New Roman"/>
          <w:sz w:val="24"/>
          <w:szCs w:val="24"/>
        </w:rPr>
        <w:t xml:space="preserve">. </w:t>
      </w:r>
      <w:r>
        <w:rPr>
          <w:rFonts w:ascii="Times New Roman" w:hAnsi="Times New Roman" w:cs="Times New Roman"/>
          <w:sz w:val="24"/>
          <w:szCs w:val="24"/>
        </w:rPr>
        <w:t>F</w:t>
      </w:r>
      <w:r w:rsidRPr="000C4464">
        <w:rPr>
          <w:rFonts w:ascii="Times New Roman" w:hAnsi="Times New Roman" w:cs="Times New Roman"/>
          <w:sz w:val="24"/>
          <w:szCs w:val="24"/>
        </w:rPr>
        <w:t>urther attempts will begin path for CaPNP clinical applications for drug delivery a</w:t>
      </w:r>
      <w:r>
        <w:rPr>
          <w:rFonts w:ascii="Times New Roman" w:hAnsi="Times New Roman" w:cs="Times New Roman"/>
          <w:sz w:val="24"/>
          <w:szCs w:val="24"/>
        </w:rPr>
        <w:t>pplications in the near future. The use of CaP</w:t>
      </w:r>
      <w:r w:rsidRPr="000C4464">
        <w:rPr>
          <w:rFonts w:ascii="Times New Roman" w:hAnsi="Times New Roman" w:cs="Times New Roman"/>
          <w:sz w:val="24"/>
          <w:szCs w:val="24"/>
        </w:rPr>
        <w:t>NPs will provide a promising new platform and delivery system for the manufacturing of efficient vaccinations against cancer and infectious diseases.</w:t>
      </w:r>
    </w:p>
    <w:p w:rsidR="00BB1183" w:rsidRPr="008F2C96" w:rsidRDefault="00BB1183" w:rsidP="000906D7">
      <w:pPr>
        <w:spacing w:line="360" w:lineRule="auto"/>
        <w:jc w:val="both"/>
        <w:rPr>
          <w:rFonts w:ascii="Times New Roman" w:hAnsi="Times New Roman" w:cs="Times New Roman"/>
          <w:b/>
          <w:color w:val="000000"/>
          <w:sz w:val="24"/>
          <w:szCs w:val="24"/>
        </w:rPr>
      </w:pPr>
      <w:r w:rsidRPr="008F2C96">
        <w:rPr>
          <w:rFonts w:ascii="Times New Roman" w:hAnsi="Times New Roman" w:cs="Times New Roman"/>
          <w:b/>
          <w:color w:val="000000"/>
          <w:sz w:val="24"/>
          <w:szCs w:val="24"/>
        </w:rPr>
        <w:t>Reference</w:t>
      </w:r>
    </w:p>
    <w:p w:rsidR="002D2F22" w:rsidRDefault="00BB1183" w:rsidP="002D2F22">
      <w:pPr>
        <w:pStyle w:val="Bibliography"/>
      </w:pPr>
      <w:r>
        <w:fldChar w:fldCharType="begin"/>
      </w:r>
      <w:r>
        <w:instrText xml:space="preserve"> ADDIN ZOTERO_BIBL {"uncited":[],"omitted":[],"custom":[]} CSL_BIBLIOGRAPHY </w:instrText>
      </w:r>
      <w:r>
        <w:fldChar w:fldCharType="separate"/>
      </w:r>
      <w:r w:rsidR="002D2F22">
        <w:t>[1]</w:t>
      </w:r>
      <w:r w:rsidR="002D2F22">
        <w:tab/>
        <w:t xml:space="preserve">J. L. Y. Wu, B. P. Stordy, L. N. M. Nguyen, C. P. Deutschman, and W. C. W. Chan, “A proposed mathematical description of in vivo nanoparticle delivery,” </w:t>
      </w:r>
      <w:r w:rsidR="002D2F22">
        <w:rPr>
          <w:i/>
          <w:iCs/>
        </w:rPr>
        <w:t>Adv. Drug Deliv. Rev.</w:t>
      </w:r>
      <w:r w:rsidR="002D2F22">
        <w:t>, vol. 189, p. 114520, Oct. 2022, doi: 10.1016/j.addr.2022.114520.</w:t>
      </w:r>
    </w:p>
    <w:p w:rsidR="002D2F22" w:rsidRDefault="002D2F22" w:rsidP="002D2F22">
      <w:pPr>
        <w:pStyle w:val="Bibliography"/>
      </w:pPr>
      <w:r>
        <w:t>[2]</w:t>
      </w:r>
      <w:r>
        <w:tab/>
        <w:t xml:space="preserve">A. Albanese, P. S. Tang, and W. C. W. Chan, “The Effect of Nanoparticle Size, Shape, and Surface Chemistry on Biological Systems,” </w:t>
      </w:r>
      <w:r>
        <w:rPr>
          <w:i/>
          <w:iCs/>
        </w:rPr>
        <w:t>Annu. Rev. Biomed. Eng.</w:t>
      </w:r>
      <w:r>
        <w:t>, vol. 14, no. 1, pp. 1–16, 2012, doi: 10.1146/annurev-bioeng-071811-150124.</w:t>
      </w:r>
    </w:p>
    <w:p w:rsidR="002D2F22" w:rsidRDefault="002D2F22" w:rsidP="002D2F22">
      <w:pPr>
        <w:pStyle w:val="Bibliography"/>
      </w:pPr>
      <w:r>
        <w:t>[3]</w:t>
      </w:r>
      <w:r>
        <w:tab/>
        <w:t xml:space="preserve">C. Qiu </w:t>
      </w:r>
      <w:r>
        <w:rPr>
          <w:i/>
          <w:iCs/>
        </w:rPr>
        <w:t>et al.</w:t>
      </w:r>
      <w:r>
        <w:t xml:space="preserve">, “Preparation and application of calcium phosphate nanocarriers in drug delivery,” </w:t>
      </w:r>
      <w:r>
        <w:rPr>
          <w:i/>
          <w:iCs/>
        </w:rPr>
        <w:t>Mater. Today Bio</w:t>
      </w:r>
      <w:r>
        <w:t>, vol. 17, p. 100501, Dec. 2022, doi: 10.1016/j.mtbio.2022.100501.</w:t>
      </w:r>
    </w:p>
    <w:p w:rsidR="002D2F22" w:rsidRDefault="002D2F22" w:rsidP="002D2F22">
      <w:pPr>
        <w:pStyle w:val="Bibliography"/>
      </w:pPr>
      <w:r>
        <w:t>[4]</w:t>
      </w:r>
      <w:r>
        <w:tab/>
        <w:t xml:space="preserve">J. Yang, X. Wang, B. Wang, K. Park, K. Wooley, and S. Zhang, “Challenging the fundamental conjectures in nanoparticle drug delivery for chemotherapy treatment of solid cancers,” </w:t>
      </w:r>
      <w:r>
        <w:rPr>
          <w:i/>
          <w:iCs/>
        </w:rPr>
        <w:t>Adv. Drug Deliv. Rev.</w:t>
      </w:r>
      <w:r>
        <w:t>, vol. 190, p. 114525, Nov. 2022, doi: 10.1016/j.addr.2022.114525.</w:t>
      </w:r>
    </w:p>
    <w:p w:rsidR="002D2F22" w:rsidRDefault="002D2F22" w:rsidP="002D2F22">
      <w:pPr>
        <w:pStyle w:val="Bibliography"/>
      </w:pPr>
      <w:r>
        <w:t>[5]</w:t>
      </w:r>
      <w:r>
        <w:tab/>
        <w:t xml:space="preserve">K. Vyas, M. Rathod, and M. M. Patel, “Insight on nano drug delivery systems with targeted therapy in treatment of oral cancer,” </w:t>
      </w:r>
      <w:r>
        <w:rPr>
          <w:i/>
          <w:iCs/>
        </w:rPr>
        <w:t>Nanomedicine Nanotechnol. Biol. Med.</w:t>
      </w:r>
      <w:r>
        <w:t>, vol. 49, p. 102662, Apr. 2023, doi: 10.1016/j.nano.2023.102662.</w:t>
      </w:r>
    </w:p>
    <w:p w:rsidR="002D2F22" w:rsidRDefault="002D2F22" w:rsidP="002D2F22">
      <w:pPr>
        <w:pStyle w:val="Bibliography"/>
      </w:pPr>
      <w:r>
        <w:t>[6]</w:t>
      </w:r>
      <w:r>
        <w:tab/>
        <w:t xml:space="preserve">N. Eliaz and N. Metoki, “Calcium Phosphate Bioceramics: A Review of Their History, Structure, Properties, Coating Technologies and Biomedical Applications,” </w:t>
      </w:r>
      <w:r>
        <w:rPr>
          <w:i/>
          <w:iCs/>
        </w:rPr>
        <w:t>Mater. Basel Switz.</w:t>
      </w:r>
      <w:r>
        <w:t>, vol. 10, no. 4, p. 334, Mar. 2017, doi: 10.3390/ma10040334.</w:t>
      </w:r>
    </w:p>
    <w:p w:rsidR="002D2F22" w:rsidRDefault="002D2F22" w:rsidP="002D2F22">
      <w:pPr>
        <w:pStyle w:val="Bibliography"/>
      </w:pPr>
      <w:r>
        <w:t>[7]</w:t>
      </w:r>
      <w:r>
        <w:tab/>
        <w:t xml:space="preserve">L.-J. Yi, J.-F. Li, M.-G. Ma, and Y.-J. Zhu, “Nanostructured Calcium-based Biomaterials and their Application in Drug Delivery,” </w:t>
      </w:r>
      <w:r>
        <w:rPr>
          <w:i/>
          <w:iCs/>
        </w:rPr>
        <w:t>Curr. Med. Chem.</w:t>
      </w:r>
      <w:r>
        <w:t>, vol. 27, no. 31, pp. 5189–5212, 2020, doi: 10.2174/0929867326666190222193357.</w:t>
      </w:r>
    </w:p>
    <w:p w:rsidR="002D2F22" w:rsidRDefault="002D2F22" w:rsidP="002D2F22">
      <w:pPr>
        <w:pStyle w:val="Bibliography"/>
      </w:pPr>
      <w:r>
        <w:t>[8]</w:t>
      </w:r>
      <w:r>
        <w:tab/>
        <w:t xml:space="preserve">D. Huang, B. He, and P. Mi, “Calcium phosphate nanocarriers for drug delivery to tumors: imaging, therapy and theranostics,” </w:t>
      </w:r>
      <w:r>
        <w:rPr>
          <w:i/>
          <w:iCs/>
        </w:rPr>
        <w:t>Biomater. Sci.</w:t>
      </w:r>
      <w:r>
        <w:t>, vol. 7, no. 10, pp. 3942–3960, Oct. 2019, doi: 10.1039/c9bm00831d.</w:t>
      </w:r>
    </w:p>
    <w:p w:rsidR="002D2F22" w:rsidRDefault="002D2F22" w:rsidP="002D2F22">
      <w:pPr>
        <w:pStyle w:val="Bibliography"/>
      </w:pPr>
      <w:r>
        <w:t>[9]</w:t>
      </w:r>
      <w:r>
        <w:tab/>
        <w:t xml:space="preserve">D. C. Bassett, T. E. Robinson, R. J. Hill, L. M. Grover, and J. E. Barralet, “Self-assembled calcium pyrophosphate nanostructures for targeted molecular delivery,” </w:t>
      </w:r>
      <w:r>
        <w:rPr>
          <w:i/>
          <w:iCs/>
        </w:rPr>
        <w:t>Biomater. Adv.</w:t>
      </w:r>
      <w:r>
        <w:t>, vol. 140, p. 213086, Sep. 2022, doi: 10.1016/j.bioadv.2022.213086.</w:t>
      </w:r>
    </w:p>
    <w:p w:rsidR="002D2F22" w:rsidRDefault="002D2F22" w:rsidP="002D2F22">
      <w:pPr>
        <w:pStyle w:val="Bibliography"/>
      </w:pPr>
      <w:r>
        <w:t>[10]</w:t>
      </w:r>
      <w:r>
        <w:tab/>
        <w:t>“What Is Cancer? - NCI,” Sep. 17, 2007. https://www.cancer.gov/about-cancer/understanding/what-is-cancer (accessed Aug. 08, 2023).</w:t>
      </w:r>
    </w:p>
    <w:p w:rsidR="002D2F22" w:rsidRDefault="002D2F22" w:rsidP="002D2F22">
      <w:pPr>
        <w:pStyle w:val="Bibliography"/>
      </w:pPr>
      <w:r>
        <w:t>[11]</w:t>
      </w:r>
      <w:r>
        <w:tab/>
        <w:t xml:space="preserve">B. Alberts, A. Johnson, J. Lewis, M. Raff, K. Roberts, and P. Walter, “The Molecular Basis of Cancer-Cell Behavior,” in </w:t>
      </w:r>
      <w:r>
        <w:rPr>
          <w:i/>
          <w:iCs/>
        </w:rPr>
        <w:t>Molecular Biology of the Cell. 4th edition</w:t>
      </w:r>
      <w:r>
        <w:t>, Garland Science, 2002. Accessed: Aug. 08, 2023. [Online]. Available: https://www.ncbi.nlm.nih.gov/books/NBK26902/</w:t>
      </w:r>
    </w:p>
    <w:p w:rsidR="002D2F22" w:rsidRDefault="002D2F22" w:rsidP="002D2F22">
      <w:pPr>
        <w:pStyle w:val="Bibliography"/>
      </w:pPr>
      <w:r>
        <w:t>[12]</w:t>
      </w:r>
      <w:r>
        <w:tab/>
        <w:t xml:space="preserve">“Worldwide cancer incidence statistics,” </w:t>
      </w:r>
      <w:r>
        <w:rPr>
          <w:i/>
          <w:iCs/>
        </w:rPr>
        <w:t>Cancer Research UK</w:t>
      </w:r>
      <w:r>
        <w:t>, May 14, 2015. https://www.cancerresearchuk.org/health-professional/cancer-statistics/worldwide-cancer/incidence (accessed Aug. 08, 2023).</w:t>
      </w:r>
    </w:p>
    <w:p w:rsidR="002D2F22" w:rsidRDefault="002D2F22" w:rsidP="002D2F22">
      <w:pPr>
        <w:pStyle w:val="Bibliography"/>
      </w:pPr>
      <w:r>
        <w:t>[13]</w:t>
      </w:r>
      <w:r>
        <w:tab/>
        <w:t xml:space="preserve">R. L. Siegel, K. D. Miller, N. S. Wagle, and A. Jemal, “Cancer statistics, 2023,” </w:t>
      </w:r>
      <w:r>
        <w:rPr>
          <w:i/>
          <w:iCs/>
        </w:rPr>
        <w:t>CA. Cancer J. Clin.</w:t>
      </w:r>
      <w:r>
        <w:t>, vol. 73, no. 1, pp. 17–48, Jan. 2023, doi: 10.3322/caac.21763.</w:t>
      </w:r>
    </w:p>
    <w:p w:rsidR="002D2F22" w:rsidRDefault="002D2F22" w:rsidP="002D2F22">
      <w:pPr>
        <w:pStyle w:val="Bibliography"/>
      </w:pPr>
      <w:r>
        <w:lastRenderedPageBreak/>
        <w:t>[14]</w:t>
      </w:r>
      <w:r>
        <w:tab/>
        <w:t xml:space="preserve">K. Sathishkumar, M. Chaturvedi, P. Das, S. Stephen, and P. Mathur, “Cancer incidence estimates for 2022 &amp; projection for 2025: Result from National Cancer Registry Programme, India,” </w:t>
      </w:r>
      <w:r>
        <w:rPr>
          <w:i/>
          <w:iCs/>
        </w:rPr>
        <w:t>Indian J. Med. Res.</w:t>
      </w:r>
      <w:r>
        <w:t>, vol. 156, no. 4 &amp; 5, pp. 598–607, 2022, doi: 10.4103/ijmr.ijmr_1821_22.</w:t>
      </w:r>
    </w:p>
    <w:p w:rsidR="002D2F22" w:rsidRDefault="002D2F22" w:rsidP="002D2F22">
      <w:pPr>
        <w:pStyle w:val="Bibliography"/>
      </w:pPr>
      <w:r>
        <w:t>[15]</w:t>
      </w:r>
      <w:r>
        <w:tab/>
        <w:t xml:space="preserve">Z.-F. Zhou </w:t>
      </w:r>
      <w:r>
        <w:rPr>
          <w:i/>
          <w:iCs/>
        </w:rPr>
        <w:t>et al.</w:t>
      </w:r>
      <w:r>
        <w:t xml:space="preserve">, “Calcium phosphate-phosphorylated adenosine hybrid microspheres for anti-osteosarcoma drug delivery and osteogenic differentiation,” </w:t>
      </w:r>
      <w:r>
        <w:rPr>
          <w:i/>
          <w:iCs/>
        </w:rPr>
        <w:t>Biomaterials</w:t>
      </w:r>
      <w:r>
        <w:t>, vol. 121, pp. 1–14, Mar. 2017, doi: 10.1016/j.biomaterials.2016.12.031.</w:t>
      </w:r>
    </w:p>
    <w:p w:rsidR="002D2F22" w:rsidRDefault="002D2F22" w:rsidP="002D2F22">
      <w:pPr>
        <w:pStyle w:val="Bibliography"/>
      </w:pPr>
      <w:r>
        <w:t>[16]</w:t>
      </w:r>
      <w:r>
        <w:tab/>
        <w:t xml:space="preserve">K. D. Son and Y.-J. Kim, “Anticancer activity of drug-loaded calcium phosphate nanocomposites against human osteosarcoma,” </w:t>
      </w:r>
      <w:r>
        <w:rPr>
          <w:i/>
          <w:iCs/>
        </w:rPr>
        <w:t>Biomater. Res.</w:t>
      </w:r>
      <w:r>
        <w:t>, vol. 21, p. 13, 2017, doi: 10.1186/s40824-017-0099-1.</w:t>
      </w:r>
    </w:p>
    <w:p w:rsidR="002D2F22" w:rsidRDefault="002D2F22" w:rsidP="002D2F22">
      <w:pPr>
        <w:pStyle w:val="Bibliography"/>
      </w:pPr>
      <w:r>
        <w:t>[17]</w:t>
      </w:r>
      <w:r>
        <w:tab/>
        <w:t>I. B. Lima, B. M. Alvarenga, P. I. S. de Tótaro, F. Boratto, E. A. Leite, and P. P. G. Guimaraes, “Improved antiproliferative activity of doxorubicin-loaded calcium phosphate nanoparticles against melanoma cells.” bioRxiv, p. 2022.04.21.489118, Apr. 22, 2022. doi: 10.1101/2022.04.21.489118.</w:t>
      </w:r>
    </w:p>
    <w:p w:rsidR="002D2F22" w:rsidRDefault="002D2F22" w:rsidP="002D2F22">
      <w:pPr>
        <w:pStyle w:val="Bibliography"/>
      </w:pPr>
      <w:r>
        <w:t>[18]</w:t>
      </w:r>
      <w:r>
        <w:tab/>
        <w:t xml:space="preserve">K. Xu </w:t>
      </w:r>
      <w:r>
        <w:rPr>
          <w:i/>
          <w:iCs/>
        </w:rPr>
        <w:t>et al.</w:t>
      </w:r>
      <w:r>
        <w:t xml:space="preserve">, “Anti-melanoma effect and action mechanism of a novel chitosan-based composite hydrogel containing hydroxyapatite nanoparticles,” </w:t>
      </w:r>
      <w:r>
        <w:rPr>
          <w:i/>
          <w:iCs/>
        </w:rPr>
        <w:t>Regen. Biomater.</w:t>
      </w:r>
      <w:r>
        <w:t>, vol. 9, p. rbac050, Jan. 2022, doi: 10.1093/rb/rbac050.</w:t>
      </w:r>
    </w:p>
    <w:p w:rsidR="002D2F22" w:rsidRDefault="002D2F22" w:rsidP="002D2F22">
      <w:pPr>
        <w:pStyle w:val="Bibliography"/>
      </w:pPr>
      <w:r>
        <w:t>[19]</w:t>
      </w:r>
      <w:r>
        <w:tab/>
        <w:t xml:space="preserve">A. A. Fathy, I. S. Butler, M. Abd Elrahman, B. J. Jean-Claude, and S. I. Mostafa, “Anticancer evaluation and drug delivery of new palladium(II) complexes based on the chelate of alendronate onto hydroxyapatite nanoparticles,” </w:t>
      </w:r>
      <w:r>
        <w:rPr>
          <w:i/>
          <w:iCs/>
        </w:rPr>
        <w:t>Inorganica Chim. Acta</w:t>
      </w:r>
      <w:r>
        <w:t>, vol. 473, pp. 44–50, Mar. 2018, doi: 10.1016/j.ica.2017.12.015.</w:t>
      </w:r>
    </w:p>
    <w:p w:rsidR="002D2F22" w:rsidRDefault="002D2F22" w:rsidP="002D2F22">
      <w:pPr>
        <w:pStyle w:val="Bibliography"/>
      </w:pPr>
      <w:r>
        <w:t>[20]</w:t>
      </w:r>
      <w:r>
        <w:tab/>
        <w:t xml:space="preserve">A. Barbanente </w:t>
      </w:r>
      <w:r>
        <w:rPr>
          <w:i/>
          <w:iCs/>
        </w:rPr>
        <w:t>et al.</w:t>
      </w:r>
      <w:r>
        <w:t xml:space="preserve">, “Platinum-loaded, selenium-doped hydroxyapatite nanoparticles selectively reduce proliferation of prostate and breast cancer cells co-cultured in the presence of stem cells,” </w:t>
      </w:r>
      <w:r>
        <w:rPr>
          <w:i/>
          <w:iCs/>
        </w:rPr>
        <w:t>J. Mater. Chem. B</w:t>
      </w:r>
      <w:r>
        <w:t>, vol. 8, no. 14, pp. 2792–2804, Apr. 2020, doi: 10.1039/D0TB00390E.</w:t>
      </w:r>
    </w:p>
    <w:p w:rsidR="002D2F22" w:rsidRDefault="002D2F22" w:rsidP="002D2F22">
      <w:pPr>
        <w:pStyle w:val="Bibliography"/>
      </w:pPr>
      <w:r>
        <w:t>[21]</w:t>
      </w:r>
      <w:r>
        <w:tab/>
        <w:t xml:space="preserve">A. Samadi, M. Pourmadadi, F. Yazdian, H. Rashedi, M. Navaei-Nigjeh, and T. Eufrasio-da-silva, “Ameliorating quercetin constraints in cancer therapy with pH-responsive agarose-polyvinylpyrrolidone -hydroxyapatite nanocomposite encapsulated in double nanoemulsion,” </w:t>
      </w:r>
      <w:r>
        <w:rPr>
          <w:i/>
          <w:iCs/>
        </w:rPr>
        <w:t>Int. J. Biol. Macromol.</w:t>
      </w:r>
      <w:r>
        <w:t>, vol. 182, pp. 11–25, Jul. 2021, doi: 10.1016/j.ijbiomac.2021.03.146.</w:t>
      </w:r>
    </w:p>
    <w:p w:rsidR="002D2F22" w:rsidRDefault="002D2F22" w:rsidP="002D2F22">
      <w:pPr>
        <w:pStyle w:val="Bibliography"/>
      </w:pPr>
      <w:r>
        <w:t>[22]</w:t>
      </w:r>
      <w:r>
        <w:tab/>
        <w:t xml:space="preserve">J. Ma </w:t>
      </w:r>
      <w:r>
        <w:rPr>
          <w:i/>
          <w:iCs/>
        </w:rPr>
        <w:t>et al.</w:t>
      </w:r>
      <w:r>
        <w:t xml:space="preserve">, “Novel Core-Interlayer-Shell DOX/ZnPc Co-loaded MSNs@ pH-Sensitive CaP@PEGylated Liposome for Enhanced Synergetic Chemo-Photodynamic Therapy,” </w:t>
      </w:r>
      <w:r>
        <w:rPr>
          <w:i/>
          <w:iCs/>
        </w:rPr>
        <w:t>Pharm. Res.</w:t>
      </w:r>
      <w:r>
        <w:t>, vol. 35, no. 3, p. 57, Feb. 2018, doi: 10.1007/s11095-017-2295-z.</w:t>
      </w:r>
    </w:p>
    <w:p w:rsidR="002D2F22" w:rsidRDefault="002D2F22" w:rsidP="002D2F22">
      <w:pPr>
        <w:pStyle w:val="Bibliography"/>
      </w:pPr>
      <w:r>
        <w:t>[23]</w:t>
      </w:r>
      <w:r>
        <w:tab/>
        <w:t xml:space="preserve">S. R. Rout, B. Behera, T. K. Maiti, and S. Mohapatra, “Multifunctional magnetic calcium phosphate nanoparticles for targeted platin delivery,” </w:t>
      </w:r>
      <w:r>
        <w:rPr>
          <w:i/>
          <w:iCs/>
        </w:rPr>
        <w:t>Dalton Trans.</w:t>
      </w:r>
      <w:r>
        <w:t>, vol. 41, no. 35, pp. 10777–10783, Aug. 2012, doi: 10.1039/C2DT30984J.</w:t>
      </w:r>
    </w:p>
    <w:p w:rsidR="002D2F22" w:rsidRDefault="002D2F22" w:rsidP="002D2F22">
      <w:pPr>
        <w:pStyle w:val="Bibliography"/>
      </w:pPr>
      <w:r>
        <w:t>[24]</w:t>
      </w:r>
      <w:r>
        <w:tab/>
        <w:t xml:space="preserve">S. Mohiyuddin, S. Naqvi, and G. Packirisamy, “Enhanced antineoplastic/therapeutic efficacy using 5-fluorouracil-loaded calcium phosphate nanoparticles,” </w:t>
      </w:r>
      <w:r>
        <w:rPr>
          <w:i/>
          <w:iCs/>
        </w:rPr>
        <w:t>Beilstein J. Nanotechnol.</w:t>
      </w:r>
      <w:r>
        <w:t>, vol. 9, pp. 2499–2515, Sep. 2018, doi: 10.3762/bjnano.9.233.</w:t>
      </w:r>
    </w:p>
    <w:p w:rsidR="002D2F22" w:rsidRDefault="002D2F22" w:rsidP="002D2F22">
      <w:pPr>
        <w:pStyle w:val="Bibliography"/>
      </w:pPr>
      <w:r>
        <w:t>[25]</w:t>
      </w:r>
      <w:r>
        <w:tab/>
        <w:t xml:space="preserve">S. Bai </w:t>
      </w:r>
      <w:r>
        <w:rPr>
          <w:i/>
          <w:iCs/>
        </w:rPr>
        <w:t>et al.</w:t>
      </w:r>
      <w:r>
        <w:t xml:space="preserve">, “MCP mediated active targeting calcium phosphate hybrid nanoparticles for the treatment of orthotopic drug-resistant colon cancer,” </w:t>
      </w:r>
      <w:r>
        <w:rPr>
          <w:i/>
          <w:iCs/>
        </w:rPr>
        <w:t>J. Nanobiotechnology</w:t>
      </w:r>
      <w:r>
        <w:t>, vol. 19, no. 1, p. 367, Nov. 2021, doi: 10.1186/s12951-021-01115-9.</w:t>
      </w:r>
    </w:p>
    <w:p w:rsidR="002D2F22" w:rsidRDefault="002D2F22" w:rsidP="002D2F22">
      <w:pPr>
        <w:pStyle w:val="Bibliography"/>
      </w:pPr>
      <w:r>
        <w:t>[26]</w:t>
      </w:r>
      <w:r>
        <w:tab/>
        <w:t xml:space="preserve">C. Mesas </w:t>
      </w:r>
      <w:r>
        <w:rPr>
          <w:i/>
          <w:iCs/>
        </w:rPr>
        <w:t>et al.</w:t>
      </w:r>
      <w:r>
        <w:t xml:space="preserve">, “Colon cancer therapy with calcium phosphate nanoparticles loading bioactive compounds from Euphorbia lathyris: In vitro and in vivo assay,” </w:t>
      </w:r>
      <w:r>
        <w:rPr>
          <w:i/>
          <w:iCs/>
        </w:rPr>
        <w:t>Biomed. Pharmacother. Biomedecine Pharmacother.</w:t>
      </w:r>
      <w:r>
        <w:t>, vol. 155, p. 113723, Nov. 2022, doi: 10.1016/j.biopha.2022.113723.</w:t>
      </w:r>
    </w:p>
    <w:p w:rsidR="002D2F22" w:rsidRDefault="002D2F22" w:rsidP="002D2F22">
      <w:pPr>
        <w:pStyle w:val="Bibliography"/>
      </w:pPr>
      <w:r>
        <w:t>[27]</w:t>
      </w:r>
      <w:r>
        <w:tab/>
        <w:t xml:space="preserve">T. Deng </w:t>
      </w:r>
      <w:r>
        <w:rPr>
          <w:i/>
          <w:iCs/>
        </w:rPr>
        <w:t>et al.</w:t>
      </w:r>
      <w:r>
        <w:t xml:space="preserve">, “DOX-loaded hydroxyapatite nanoclusters for colorectal cancer (CRC) chemotherapy: Evaluation based on the cancer cells and organoids,” </w:t>
      </w:r>
      <w:r>
        <w:rPr>
          <w:i/>
          <w:iCs/>
        </w:rPr>
        <w:t>SLAS Technol.</w:t>
      </w:r>
      <w:r>
        <w:t>, vol. 28, no. 1, pp. 22–31, Feb. 2023, doi: 10.1016/j.slast.2022.10.002.</w:t>
      </w:r>
    </w:p>
    <w:p w:rsidR="002D2F22" w:rsidRDefault="002D2F22" w:rsidP="002D2F22">
      <w:pPr>
        <w:pStyle w:val="Bibliography"/>
      </w:pPr>
      <w:r>
        <w:t>[28]</w:t>
      </w:r>
      <w:r>
        <w:tab/>
        <w:t xml:space="preserve">V. Sethuraman, K. Janakiraman, V. Krishnaswami, S. Natesan, and R. Kandasamy, “pH responsive delivery of lumefantrine with calcium phosphate nanoparticles loaded lipidic cubosomes for the site specific treatment of lung cancer,” </w:t>
      </w:r>
      <w:r>
        <w:rPr>
          <w:i/>
          <w:iCs/>
        </w:rPr>
        <w:t>Chem. Phys. Lipids</w:t>
      </w:r>
      <w:r>
        <w:t>, vol. 224, p. 104763, Nov. 2019, doi: 10.1016/j.chemphyslip.2019.03.016.</w:t>
      </w:r>
    </w:p>
    <w:p w:rsidR="002D2F22" w:rsidRDefault="002D2F22" w:rsidP="002D2F22">
      <w:pPr>
        <w:pStyle w:val="Bibliography"/>
      </w:pPr>
      <w:r>
        <w:lastRenderedPageBreak/>
        <w:t>[29]</w:t>
      </w:r>
      <w:r>
        <w:tab/>
        <w:t xml:space="preserve">G. Li, D. Tang, D. Wang, C. Xu, and D. Liu, “Effective Chemotherapy of Lung Cancer Using Bovine Serum Albumin-Coated Hydroxyapatite Nanoparticles,” </w:t>
      </w:r>
      <w:r>
        <w:rPr>
          <w:i/>
          <w:iCs/>
        </w:rPr>
        <w:t>Med. Sci. Monit. Int. Med. J. Exp. Clin. Res.</w:t>
      </w:r>
      <w:r>
        <w:t>, vol. 27, pp. e919716-1-e919716-8, May 2020, doi: 10.12659/MSM.919716.</w:t>
      </w:r>
    </w:p>
    <w:p w:rsidR="002D2F22" w:rsidRDefault="002D2F22" w:rsidP="002D2F22">
      <w:pPr>
        <w:pStyle w:val="Bibliography"/>
      </w:pPr>
      <w:r>
        <w:t>[30]</w:t>
      </w:r>
      <w:r>
        <w:tab/>
        <w:t xml:space="preserve">M.-H. Chen </w:t>
      </w:r>
      <w:r>
        <w:rPr>
          <w:i/>
          <w:iCs/>
        </w:rPr>
        <w:t>et al.</w:t>
      </w:r>
      <w:r>
        <w:t xml:space="preserve">, “Hafnium-doped hydroxyapatite nanoparticles with ionizing radiation for lung cancer treatment,” </w:t>
      </w:r>
      <w:r>
        <w:rPr>
          <w:i/>
          <w:iCs/>
        </w:rPr>
        <w:t>Acta Biomater.</w:t>
      </w:r>
      <w:r>
        <w:t>, vol. 37, pp. 165–173, Jun. 2016, doi: 10.1016/j.actbio.2016.04.004.</w:t>
      </w:r>
    </w:p>
    <w:p w:rsidR="002D2F22" w:rsidRDefault="002D2F22" w:rsidP="002D2F22">
      <w:pPr>
        <w:pStyle w:val="Bibliography"/>
      </w:pPr>
      <w:r>
        <w:t>[31]</w:t>
      </w:r>
      <w:r>
        <w:tab/>
        <w:t xml:space="preserve">Y. Luo </w:t>
      </w:r>
      <w:r>
        <w:rPr>
          <w:i/>
          <w:iCs/>
        </w:rPr>
        <w:t>et al.</w:t>
      </w:r>
      <w:r>
        <w:t xml:space="preserve">, “Docetaxel loaded oleic acid-coated hydroxyapatite nanoparticles enhance the docetaxel-induced apoptosis through activation of caspase-2 in androgen independent prostate cancer cells,” </w:t>
      </w:r>
      <w:r>
        <w:rPr>
          <w:i/>
          <w:iCs/>
        </w:rPr>
        <w:t>J. Controlled Release</w:t>
      </w:r>
      <w:r>
        <w:t>, vol. 147, no. 2, pp. 278–288, Oct. 2010, doi: 10.1016/j.jconrel.2010.07.108.</w:t>
      </w:r>
    </w:p>
    <w:p w:rsidR="002D2F22" w:rsidRDefault="002D2F22" w:rsidP="002D2F22">
      <w:pPr>
        <w:pStyle w:val="Bibliography"/>
      </w:pPr>
      <w:r>
        <w:t>[32]</w:t>
      </w:r>
      <w:r>
        <w:tab/>
        <w:t xml:space="preserve">Q. Yang </w:t>
      </w:r>
      <w:r>
        <w:rPr>
          <w:i/>
          <w:iCs/>
        </w:rPr>
        <w:t>et al.</w:t>
      </w:r>
      <w:r>
        <w:t xml:space="preserve">, “Bone-Targeted Calcium Phosphate-Polymer Hybrid Nanoparticle Co-Deliver Zoledronate and Docetaxel to Treat Bone Metastasis of Prostate Cancer,” </w:t>
      </w:r>
      <w:r>
        <w:rPr>
          <w:i/>
          <w:iCs/>
        </w:rPr>
        <w:t>J. Pharm. Sci.</w:t>
      </w:r>
      <w:r>
        <w:t>, vol. 110, no. 2, pp. 876–887, Feb. 2021, doi: 10.1016/j.xphs.2020.11.005.</w:t>
      </w:r>
    </w:p>
    <w:p w:rsidR="002D2F22" w:rsidRDefault="002D2F22" w:rsidP="002D2F22">
      <w:pPr>
        <w:pStyle w:val="Bibliography"/>
      </w:pPr>
      <w:r>
        <w:t>[33]</w:t>
      </w:r>
      <w:r>
        <w:tab/>
        <w:t xml:space="preserve">H. Deng </w:t>
      </w:r>
      <w:r>
        <w:rPr>
          <w:i/>
          <w:iCs/>
        </w:rPr>
        <w:t>et al.</w:t>
      </w:r>
      <w:r>
        <w:t xml:space="preserve">, “In vitro and in vivo Evaluation of Folic Acid Modified DOX-Loaded 32P-nHA Nanoparticles in Prostate Cancer Therapy,” </w:t>
      </w:r>
      <w:r>
        <w:rPr>
          <w:i/>
          <w:iCs/>
        </w:rPr>
        <w:t>Int. J. Nanomedicine</w:t>
      </w:r>
      <w:r>
        <w:t>, vol. 18, pp. 2003–2015, Dec. 2023, doi: 10.2147/IJN.S403887.</w:t>
      </w:r>
    </w:p>
    <w:p w:rsidR="002D2F22" w:rsidRDefault="002D2F22" w:rsidP="002D2F22">
      <w:pPr>
        <w:pStyle w:val="Bibliography"/>
      </w:pPr>
      <w:r>
        <w:t>[34]</w:t>
      </w:r>
      <w:r>
        <w:tab/>
        <w:t xml:space="preserve">K. Chauhan, J. S. Jandu, L. H. Brent, and M. A. Al-Dhahir, “Rheumatoid Arthritis,” in </w:t>
      </w:r>
      <w:r>
        <w:rPr>
          <w:i/>
          <w:iCs/>
        </w:rPr>
        <w:t>StatPearls</w:t>
      </w:r>
      <w:r>
        <w:t>, Treasure Island (FL): StatPearls Publishing, 2023. Accessed: Jun. 25, 2023. [Online]. Available: http://www.ncbi.nlm.nih.gov/books/NBK441999/</w:t>
      </w:r>
    </w:p>
    <w:p w:rsidR="002D2F22" w:rsidRDefault="002D2F22" w:rsidP="002D2F22">
      <w:pPr>
        <w:pStyle w:val="Bibliography"/>
      </w:pPr>
      <w:r>
        <w:t>[35]</w:t>
      </w:r>
      <w:r>
        <w:tab/>
        <w:t xml:space="preserve">J. Bullock </w:t>
      </w:r>
      <w:r>
        <w:rPr>
          <w:i/>
          <w:iCs/>
        </w:rPr>
        <w:t>et al.</w:t>
      </w:r>
      <w:r>
        <w:t xml:space="preserve">, “Rheumatoid Arthritis: A Brief Overview of the Treatment,” </w:t>
      </w:r>
      <w:r>
        <w:rPr>
          <w:i/>
          <w:iCs/>
        </w:rPr>
        <w:t>Med. Princ. Pract.</w:t>
      </w:r>
      <w:r>
        <w:t>, vol. 27, no. 6, pp. 501–507, Mar. 2019, doi: 10.1159/000493390.</w:t>
      </w:r>
    </w:p>
    <w:p w:rsidR="002D2F22" w:rsidRDefault="002D2F22" w:rsidP="002D2F22">
      <w:pPr>
        <w:pStyle w:val="Bibliography"/>
      </w:pPr>
      <w:r>
        <w:t>[36]</w:t>
      </w:r>
      <w:r>
        <w:tab/>
        <w:t xml:space="preserve">S. Pandey, A. Mahtab, V. Kumar, F. Jalees Ahmad, A. Kamra Verma, and S. Talegaonkar, “Design and development of bioinspired calcium phosphate nanoparticles of MTX: pharmacodynamic and pharmacokinetic evaluation,” </w:t>
      </w:r>
      <w:r>
        <w:rPr>
          <w:i/>
          <w:iCs/>
        </w:rPr>
        <w:t>Drug Dev. Ind. Pharm.</w:t>
      </w:r>
      <w:r>
        <w:t>, vol. 45, no. 7, pp. 1181–1192, Jul. 2019, doi: 10.1080/03639045.2019.1602139.</w:t>
      </w:r>
    </w:p>
    <w:p w:rsidR="002D2F22" w:rsidRDefault="002D2F22" w:rsidP="002D2F22">
      <w:pPr>
        <w:pStyle w:val="Bibliography"/>
      </w:pPr>
      <w:r>
        <w:t>[37]</w:t>
      </w:r>
      <w:r>
        <w:tab/>
        <w:t xml:space="preserve">S. Pandey </w:t>
      </w:r>
      <w:r>
        <w:rPr>
          <w:i/>
          <w:iCs/>
        </w:rPr>
        <w:t>et al.</w:t>
      </w:r>
      <w:r>
        <w:t xml:space="preserve">, “Hyaluronate-functionalized hydroxyapatite nanoparticles laden with methotrexate and teriflunomide for the treatment of rheumatoid arthritis,” </w:t>
      </w:r>
      <w:r>
        <w:rPr>
          <w:i/>
          <w:iCs/>
        </w:rPr>
        <w:t>Int. J. Biol. Macromol.</w:t>
      </w:r>
      <w:r>
        <w:t>, vol. 171, pp. 502–513, Feb. 2021, doi: 10.1016/j.ijbiomac.2020.12.204.</w:t>
      </w:r>
    </w:p>
    <w:p w:rsidR="002D2F22" w:rsidRDefault="002D2F22" w:rsidP="002D2F22">
      <w:pPr>
        <w:pStyle w:val="Bibliography"/>
      </w:pPr>
      <w:r>
        <w:t>[38]</w:t>
      </w:r>
      <w:r>
        <w:tab/>
        <w:t xml:space="preserve">Y. Chen, S. Chen, N. Kawazoe, and G. Chen, “Promoted Angiogenesis and Osteogenesis by Dexamethasone-loaded Calcium Phosphate Nanoparticles/Collagen Composite Scaffolds with Microgroove Networks,” </w:t>
      </w:r>
      <w:r>
        <w:rPr>
          <w:i/>
          <w:iCs/>
        </w:rPr>
        <w:t>Sci. Rep.</w:t>
      </w:r>
      <w:r>
        <w:t>, vol. 8, no. 1, Art. no. 1, Sep. 2018, doi: 10.1038/s41598-018-32495-y.</w:t>
      </w:r>
    </w:p>
    <w:p w:rsidR="002D2F22" w:rsidRDefault="002D2F22" w:rsidP="002D2F22">
      <w:pPr>
        <w:pStyle w:val="Bibliography"/>
      </w:pPr>
      <w:r>
        <w:t>[39]</w:t>
      </w:r>
      <w:r>
        <w:tab/>
        <w:t xml:space="preserve">K. Marycz </w:t>
      </w:r>
      <w:r>
        <w:rPr>
          <w:i/>
          <w:iCs/>
        </w:rPr>
        <w:t>et al.</w:t>
      </w:r>
      <w:r>
        <w:t xml:space="preserve">, “Multifunctional nanocrystalline calcium phosphates loaded with Tetracycline antibiotic combined with human adipose derived mesenchymal stromal stem cells (hASCs),” </w:t>
      </w:r>
      <w:r>
        <w:rPr>
          <w:i/>
          <w:iCs/>
        </w:rPr>
        <w:t>Mater. Sci. Eng. C</w:t>
      </w:r>
      <w:r>
        <w:t>, vol. 69, pp. 17–26, Dec. 2016, doi: 10.1016/j.msec.2016.06.051.</w:t>
      </w:r>
    </w:p>
    <w:p w:rsidR="002D2F22" w:rsidRDefault="002D2F22" w:rsidP="002D2F22">
      <w:pPr>
        <w:pStyle w:val="Bibliography"/>
      </w:pPr>
      <w:r>
        <w:t>[40]</w:t>
      </w:r>
      <w:r>
        <w:tab/>
        <w:t xml:space="preserve">M. Salehi </w:t>
      </w:r>
      <w:r>
        <w:rPr>
          <w:i/>
          <w:iCs/>
        </w:rPr>
        <w:t>et al.</w:t>
      </w:r>
      <w:r>
        <w:t xml:space="preserve">, “Regeneration of sciatic nerve crush injury by a hydroxyapatite nanoparticle-containing collagen type I hydrogel,” </w:t>
      </w:r>
      <w:r>
        <w:rPr>
          <w:i/>
          <w:iCs/>
        </w:rPr>
        <w:t>J. Physiol. Sci.</w:t>
      </w:r>
      <w:r>
        <w:t>, vol. 68, no. 5, Art. no. 5, Sep. 2018, doi: 10.1007/s12576-017-0564-6.</w:t>
      </w:r>
    </w:p>
    <w:p w:rsidR="002D2F22" w:rsidRDefault="002D2F22" w:rsidP="002D2F22">
      <w:pPr>
        <w:pStyle w:val="Bibliography"/>
      </w:pPr>
      <w:r>
        <w:t>[41]</w:t>
      </w:r>
      <w:r>
        <w:tab/>
        <w:t xml:space="preserve">S. Sathya, Y. T. Lim, S. Parthasarathi, P. M. Sivakumar, and R.-S. Kaarmukhil Nilavan, “Fabrication of Drug-Loaded Calcium Phosphate Nanoparticles: An Investigation of Microbial Toxicity,” </w:t>
      </w:r>
      <w:r>
        <w:rPr>
          <w:i/>
          <w:iCs/>
        </w:rPr>
        <w:t>J. Clust. Sci.</w:t>
      </w:r>
      <w:r>
        <w:t>, vol. 33, no. 5, pp. 2009–2018, Sep. 2022, doi: 10.1007/s10876-021-02104-6.</w:t>
      </w:r>
    </w:p>
    <w:p w:rsidR="002D2F22" w:rsidRDefault="002D2F22" w:rsidP="002D2F22">
      <w:pPr>
        <w:pStyle w:val="Bibliography"/>
      </w:pPr>
      <w:r>
        <w:t>[42]</w:t>
      </w:r>
      <w:r>
        <w:tab/>
        <w:t xml:space="preserve">A. Kovtun </w:t>
      </w:r>
      <w:r>
        <w:rPr>
          <w:i/>
          <w:iCs/>
        </w:rPr>
        <w:t>et al.</w:t>
      </w:r>
      <w:r>
        <w:t xml:space="preserve">, “Chlorhexidine-loaded calcium phosphate nanoparticles for dental maintenance treatment: combination of mineralising and antibacterial effects,” </w:t>
      </w:r>
      <w:r>
        <w:rPr>
          <w:i/>
          <w:iCs/>
        </w:rPr>
        <w:t>RSC Adv.</w:t>
      </w:r>
      <w:r>
        <w:t>, vol. 2, no. 3, pp. 870–875, Jan. 2012, doi: 10.1039/C1RA00955A.</w:t>
      </w:r>
    </w:p>
    <w:p w:rsidR="002D2F22" w:rsidRDefault="002D2F22" w:rsidP="002D2F22">
      <w:pPr>
        <w:pStyle w:val="Bibliography"/>
      </w:pPr>
      <w:r>
        <w:t>[43]</w:t>
      </w:r>
      <w:r>
        <w:tab/>
        <w:t xml:space="preserve">R. Ramírez-Agudelo </w:t>
      </w:r>
      <w:r>
        <w:rPr>
          <w:i/>
          <w:iCs/>
        </w:rPr>
        <w:t>et al.</w:t>
      </w:r>
      <w:r>
        <w:t xml:space="preserve">, “Hybrid nanofibers based on poly-caprolactone/gelatin/hydroxyapatite nanoparticles-loaded Doxycycline: Effective anti-tumoral and antibacterial activity,” </w:t>
      </w:r>
      <w:r>
        <w:rPr>
          <w:i/>
          <w:iCs/>
        </w:rPr>
        <w:t>Mater. Sci. Eng. C</w:t>
      </w:r>
      <w:r>
        <w:t>, vol. 83, pp. 25–34, Feb. 2018, doi: 10.1016/j.msec.2017.08.012.</w:t>
      </w:r>
    </w:p>
    <w:p w:rsidR="002D2F22" w:rsidRDefault="002D2F22" w:rsidP="002D2F22">
      <w:pPr>
        <w:pStyle w:val="Bibliography"/>
      </w:pPr>
      <w:r>
        <w:lastRenderedPageBreak/>
        <w:t>[44]</w:t>
      </w:r>
      <w:r>
        <w:tab/>
        <w:t xml:space="preserve">I. I. Momodu and V. Savaliya, “Osteomyelitis,” in </w:t>
      </w:r>
      <w:r>
        <w:rPr>
          <w:i/>
          <w:iCs/>
        </w:rPr>
        <w:t>StatPearls</w:t>
      </w:r>
      <w:r>
        <w:t>, Treasure Island (FL): StatPearls Publishing, 2023. Accessed: Jun. 25, 2023. [Online]. Available: http://www.ncbi.nlm.nih.gov/books/NBK532250/</w:t>
      </w:r>
    </w:p>
    <w:p w:rsidR="002D2F22" w:rsidRDefault="002D2F22" w:rsidP="002D2F22">
      <w:pPr>
        <w:pStyle w:val="Bibliography"/>
      </w:pPr>
      <w:r>
        <w:t>[45]</w:t>
      </w:r>
      <w:r>
        <w:tab/>
        <w:t xml:space="preserve">M. C. Birt, D. W. Anderson, E. B. Toby, and J. Wang, “Osteomyelitis: Recent advances in pathophysiology and therapeutic strategies,” </w:t>
      </w:r>
      <w:r>
        <w:rPr>
          <w:i/>
          <w:iCs/>
        </w:rPr>
        <w:t>J. Orthop.</w:t>
      </w:r>
      <w:r>
        <w:t>, vol. 14, no. 1, pp. 45–52, Oct. 2016, doi: 10.1016/j.jor.2016.10.004.</w:t>
      </w:r>
    </w:p>
    <w:p w:rsidR="002D2F22" w:rsidRDefault="002D2F22" w:rsidP="002D2F22">
      <w:pPr>
        <w:pStyle w:val="Bibliography"/>
      </w:pPr>
      <w:r>
        <w:t>[46]</w:t>
      </w:r>
      <w:r>
        <w:tab/>
        <w:t xml:space="preserve">A. Seyfoori, A. A. Imani Fooladi, and H. Mahmoodzadeh Hosseini, “Calcium phosphate-based nanocomposite carriers for local antibiotic delivery against an osteomyelitis agent,” </w:t>
      </w:r>
      <w:r>
        <w:rPr>
          <w:i/>
          <w:iCs/>
        </w:rPr>
        <w:t>Adv. Appl. Ceram.</w:t>
      </w:r>
      <w:r>
        <w:t>, vol. 116, no. 6, pp. 316–324, Aug. 2017, doi: 10.1080/17436753.2017.1317508.</w:t>
      </w:r>
    </w:p>
    <w:p w:rsidR="002D2F22" w:rsidRDefault="002D2F22" w:rsidP="002D2F22">
      <w:pPr>
        <w:pStyle w:val="Bibliography"/>
      </w:pPr>
      <w:r>
        <w:t>[47]</w:t>
      </w:r>
      <w:r>
        <w:tab/>
        <w:t xml:space="preserve">V. Uskoković and T. A. Desai, “Phase composition control of calcium phosphate nanoparticles for tunable drug delivery kinetics and treatment of osteomyelitis. I. Preparation and drug release,” </w:t>
      </w:r>
      <w:r>
        <w:rPr>
          <w:i/>
          <w:iCs/>
        </w:rPr>
        <w:t>J. Biomed. Mater. Res. A</w:t>
      </w:r>
      <w:r>
        <w:t>, vol. 101, no. 5, pp. 1416–1426, May 2013, doi: 10.1002/jbm.a.34426.</w:t>
      </w:r>
    </w:p>
    <w:p w:rsidR="002D2F22" w:rsidRDefault="002D2F22" w:rsidP="002D2F22">
      <w:pPr>
        <w:pStyle w:val="Bibliography"/>
      </w:pPr>
      <w:r>
        <w:t>[48]</w:t>
      </w:r>
      <w:r>
        <w:tab/>
        <w:t xml:space="preserve">V. Uskoković and T. A. Desai, “Simultaneous bactericidal and osteogenic effect of nanoparticulate calcium phosphate powders loaded with clindamycin on osteoblasts infected with Staphylococcus aureus,” </w:t>
      </w:r>
      <w:r>
        <w:rPr>
          <w:i/>
          <w:iCs/>
        </w:rPr>
        <w:t>Mater. Sci. Eng. C</w:t>
      </w:r>
      <w:r>
        <w:t>, vol. 37, pp. 210–222, Apr. 2014, doi: 10.1016/j.msec.2014.01.008.</w:t>
      </w:r>
    </w:p>
    <w:p w:rsidR="002D2F22" w:rsidRDefault="002D2F22" w:rsidP="002D2F22">
      <w:pPr>
        <w:pStyle w:val="Bibliography"/>
      </w:pPr>
      <w:r>
        <w:t>[49]</w:t>
      </w:r>
      <w:r>
        <w:tab/>
        <w:t xml:space="preserve">N. Mehrotra and S. Singh, “Periodontitis,” in </w:t>
      </w:r>
      <w:r>
        <w:rPr>
          <w:i/>
          <w:iCs/>
        </w:rPr>
        <w:t>StatPearls</w:t>
      </w:r>
      <w:r>
        <w:t>, Treasure Island (FL): StatPearls Publishing, 2023. Accessed: Jun. 26, 2023. [Online]. Available: http://www.ncbi.nlm.nih.gov/books/NBK541126/</w:t>
      </w:r>
    </w:p>
    <w:p w:rsidR="002D2F22" w:rsidRDefault="002D2F22" w:rsidP="002D2F22">
      <w:pPr>
        <w:pStyle w:val="Bibliography"/>
      </w:pPr>
      <w:r>
        <w:t>[50]</w:t>
      </w:r>
      <w:r>
        <w:tab/>
        <w:t xml:space="preserve">N. S. Gasner and R. S. Schure, “Periodontal Disease,” in </w:t>
      </w:r>
      <w:r>
        <w:rPr>
          <w:i/>
          <w:iCs/>
        </w:rPr>
        <w:t>StatPearls</w:t>
      </w:r>
      <w:r>
        <w:t>, Treasure Island (FL): StatPearls Publishing, 2023. Accessed: Jun. 26, 2023. [Online]. Available: http://www.ncbi.nlm.nih.gov/books/NBK554590/</w:t>
      </w:r>
    </w:p>
    <w:p w:rsidR="002D2F22" w:rsidRDefault="002D2F22" w:rsidP="002D2F22">
      <w:pPr>
        <w:pStyle w:val="Bibliography"/>
      </w:pPr>
      <w:r>
        <w:t>[51]</w:t>
      </w:r>
      <w:r>
        <w:tab/>
        <w:t xml:space="preserve">E. Könönen, M. Gursoy, and U. K. Gursoy, “Periodontitis: A Multifaceted Disease of Tooth-Supporting Tissues,” </w:t>
      </w:r>
      <w:r>
        <w:rPr>
          <w:i/>
          <w:iCs/>
        </w:rPr>
        <w:t>J. Clin. Med.</w:t>
      </w:r>
      <w:r>
        <w:t>, vol. 8, no. 8, p. 1135, Jul. 2019, doi: 10.3390/jcm8081135.</w:t>
      </w:r>
    </w:p>
    <w:p w:rsidR="002D2F22" w:rsidRDefault="002D2F22" w:rsidP="002D2F22">
      <w:pPr>
        <w:pStyle w:val="Bibliography"/>
      </w:pPr>
      <w:r>
        <w:t>[52]</w:t>
      </w:r>
      <w:r>
        <w:tab/>
        <w:t xml:space="preserve">K. Madhumathi, L. Jeevana Rekha, and T. S. Sampath Kumar, “Tailoring antibiotic release for the treatment of periodontal infrabony defects using bioactive gelatin-alginate/apatite nanocomposite films,” </w:t>
      </w:r>
      <w:r>
        <w:rPr>
          <w:i/>
          <w:iCs/>
        </w:rPr>
        <w:t>J. Drug Deliv. Sci. Technol.</w:t>
      </w:r>
      <w:r>
        <w:t>, vol. 43, pp. 57–64, Feb. 2018, doi: 10.1016/j.jddst.2017.09.015.</w:t>
      </w:r>
    </w:p>
    <w:p w:rsidR="002D2F22" w:rsidRDefault="002D2F22" w:rsidP="002D2F22">
      <w:pPr>
        <w:pStyle w:val="Bibliography"/>
      </w:pPr>
      <w:r>
        <w:t>[53]</w:t>
      </w:r>
      <w:r>
        <w:tab/>
        <w:t xml:space="preserve">P. Valent </w:t>
      </w:r>
      <w:r>
        <w:rPr>
          <w:i/>
          <w:iCs/>
        </w:rPr>
        <w:t>et al.</w:t>
      </w:r>
      <w:r>
        <w:t xml:space="preserve">, “Paul Ehrlich (1854-1915) and His Contributions to the Foundation and Birth of Translational Medicine,” </w:t>
      </w:r>
      <w:r>
        <w:rPr>
          <w:i/>
          <w:iCs/>
        </w:rPr>
        <w:t>J. Innate Immun.</w:t>
      </w:r>
      <w:r>
        <w:t>, vol. 8, no. 2, pp. 111–120, 2016, doi: 10.1159/000443526.</w:t>
      </w:r>
    </w:p>
    <w:p w:rsidR="002D2F22" w:rsidRDefault="002D2F22" w:rsidP="002D2F22">
      <w:pPr>
        <w:pStyle w:val="Bibliography"/>
      </w:pPr>
      <w:r>
        <w:t>[54]</w:t>
      </w:r>
      <w:r>
        <w:tab/>
        <w:t xml:space="preserve">E. Grimmett </w:t>
      </w:r>
      <w:r>
        <w:rPr>
          <w:i/>
          <w:iCs/>
        </w:rPr>
        <w:t>et al.</w:t>
      </w:r>
      <w:r>
        <w:t xml:space="preserve">, “Cancer vaccines: past, present and future; a review article,” </w:t>
      </w:r>
      <w:r>
        <w:rPr>
          <w:i/>
          <w:iCs/>
        </w:rPr>
        <w:t>Discov. Oncol.</w:t>
      </w:r>
      <w:r>
        <w:t>, vol. 13, no. 1, p. 31, May 2022, doi: 10.1007/s12672-022-00491-4.</w:t>
      </w:r>
    </w:p>
    <w:p w:rsidR="002D2F22" w:rsidRDefault="002D2F22" w:rsidP="002D2F22">
      <w:pPr>
        <w:pStyle w:val="Bibliography"/>
      </w:pPr>
      <w:r>
        <w:t>[55]</w:t>
      </w:r>
      <w:r>
        <w:tab/>
        <w:t xml:space="preserve">E. H. Relyveld, E. Hénocq, and M. Raynaud, “Etude de la vaccination antidiphtérique de sujets allergiques, avec une anatoxine pure adsorbée sur phosphate de calcium,” </w:t>
      </w:r>
      <w:r>
        <w:rPr>
          <w:i/>
          <w:iCs/>
        </w:rPr>
        <w:t>Bull. World Health Organ.</w:t>
      </w:r>
      <w:r>
        <w:t>, vol. 30, no. 3, pp. 321–325, 1964.</w:t>
      </w:r>
    </w:p>
    <w:p w:rsidR="002D2F22" w:rsidRDefault="002D2F22" w:rsidP="002D2F22">
      <w:pPr>
        <w:pStyle w:val="Bibliography"/>
      </w:pPr>
      <w:r>
        <w:t>[56]</w:t>
      </w:r>
      <w:r>
        <w:tab/>
        <w:t xml:space="preserve">P. Coursaget, B. Yvonnet, E. H. Relyveld, J. L. Barres, I. Diop-Mar, and J. P. Chiron, “Simultaneous administration of diphtheria-tetanus-pertussis-polio and hepatitis B vaccines in a simplified immunization program: immune response to diphtheria toxoid, tetanus toxoid, pertussis, and hepatitis B surface antigen,” </w:t>
      </w:r>
      <w:r>
        <w:rPr>
          <w:i/>
          <w:iCs/>
        </w:rPr>
        <w:t>Infect. Immun.</w:t>
      </w:r>
      <w:r>
        <w:t>, vol. 51, no. 3, pp. 784–787, Mar. 1986, doi: 10.1128/iai.51.3.784-787.1986.</w:t>
      </w:r>
    </w:p>
    <w:p w:rsidR="002D2F22" w:rsidRDefault="002D2F22" w:rsidP="002D2F22">
      <w:pPr>
        <w:pStyle w:val="Bibliography"/>
      </w:pPr>
      <w:r>
        <w:t>[57]</w:t>
      </w:r>
      <w:r>
        <w:tab/>
        <w:t xml:space="preserve">R. K. Gupta and G. R. Siber, “Adjuvants for human vaccines—current status, problems and future prospects,” </w:t>
      </w:r>
      <w:r>
        <w:rPr>
          <w:i/>
          <w:iCs/>
        </w:rPr>
        <w:t>Vaccine</w:t>
      </w:r>
      <w:r>
        <w:t>, vol. 13, no. 14, pp. 1263–1276, Jan. 1995, doi: 10.1016/0264-410X(95)00011-O.</w:t>
      </w:r>
    </w:p>
    <w:p w:rsidR="002D2F22" w:rsidRDefault="002D2F22" w:rsidP="002D2F22">
      <w:pPr>
        <w:pStyle w:val="Bibliography"/>
      </w:pPr>
      <w:r>
        <w:t>[58]</w:t>
      </w:r>
      <w:r>
        <w:tab/>
        <w:t xml:space="preserve">A. M. Issa, M. S. Salim, H. Zidan, A. F. Mohamed, and A.-R. H. Farrag, “Evaluation of the Effects of Aluminum Phosphate and Calcium Phosphate Nanoparticles as Adjuvants in Vaccinated Mice,” </w:t>
      </w:r>
      <w:r>
        <w:rPr>
          <w:i/>
          <w:iCs/>
        </w:rPr>
        <w:t>Int. J. Chem. Eng. Appl.</w:t>
      </w:r>
      <w:r>
        <w:t>, vol. 5, no. 5, pp. 367–373, 2014, doi: 10.7763/ijcea.2014.v5.411.</w:t>
      </w:r>
    </w:p>
    <w:p w:rsidR="002D2F22" w:rsidRDefault="002D2F22" w:rsidP="002D2F22">
      <w:pPr>
        <w:pStyle w:val="Bibliography"/>
      </w:pPr>
      <w:r>
        <w:t>[59]</w:t>
      </w:r>
      <w:r>
        <w:tab/>
        <w:t xml:space="preserve">Y. Lin, X. Wang, X. Huang, J. Zhang, N. Xia, and Q. Zhao, “Calcium phosphate nanoparticles as a new generation vaccine adjuvant,” </w:t>
      </w:r>
      <w:r>
        <w:rPr>
          <w:i/>
          <w:iCs/>
        </w:rPr>
        <w:t>Expert Rev. Vaccines</w:t>
      </w:r>
      <w:r>
        <w:t>, vol. 16, no. 9, pp. 895–906, 2017, doi: 10.1080/14760584.2017.1355733.</w:t>
      </w:r>
    </w:p>
    <w:p w:rsidR="002D2F22" w:rsidRDefault="002D2F22" w:rsidP="002D2F22">
      <w:pPr>
        <w:pStyle w:val="Bibliography"/>
      </w:pPr>
      <w:r>
        <w:t>[60]</w:t>
      </w:r>
      <w:r>
        <w:tab/>
        <w:t xml:space="preserve">A. K. Salem, “Nanoparticles in Vaccine Delivery,” </w:t>
      </w:r>
      <w:r>
        <w:rPr>
          <w:i/>
          <w:iCs/>
        </w:rPr>
        <w:t>AAPS J.</w:t>
      </w:r>
      <w:r>
        <w:t>, vol. 17, no. 2, pp. 289–291, 2015, doi: 10.1208/s12248-015-9720-1.</w:t>
      </w:r>
    </w:p>
    <w:p w:rsidR="002D2F22" w:rsidRDefault="002D2F22" w:rsidP="002D2F22">
      <w:pPr>
        <w:pStyle w:val="Bibliography"/>
      </w:pPr>
      <w:r>
        <w:lastRenderedPageBreak/>
        <w:t>[61]</w:t>
      </w:r>
      <w:r>
        <w:tab/>
        <w:t xml:space="preserve">I. Posadas, S. Monteagudo, and V. Ceña, “Nanoparticles for brain-specific drug and genetic material delivery, imaging and diagnosis,” </w:t>
      </w:r>
      <w:r>
        <w:rPr>
          <w:i/>
          <w:iCs/>
        </w:rPr>
        <w:t>Nanomed.</w:t>
      </w:r>
      <w:r>
        <w:t>, vol. 11, no. 7, pp. 833–849, Apr. 2016, doi: 10.2217/nnm.16.15.</w:t>
      </w:r>
    </w:p>
    <w:p w:rsidR="002D2F22" w:rsidRDefault="002D2F22" w:rsidP="002D2F22">
      <w:pPr>
        <w:pStyle w:val="Bibliography"/>
      </w:pPr>
      <w:r>
        <w:t>[62]</w:t>
      </w:r>
      <w:r>
        <w:tab/>
        <w:t xml:space="preserve">Z. Xu, S. Ramishetti, Y. C. Tseng, S. Guo, Y. Wang, and L. Huang, “Multifunctional nanoparticles co-delivering Trp2 peptide and CpG adjuvant induce potent cytotoxic T-lymphocyte response against melanoma and its lung metastasis,” </w:t>
      </w:r>
      <w:r>
        <w:rPr>
          <w:i/>
          <w:iCs/>
        </w:rPr>
        <w:t>J. Controlled Release</w:t>
      </w:r>
      <w:r>
        <w:t>, vol. 172, no. 1, pp. 259–265, 2013, doi: 10.1016/j.jconrel.2013.08.021.</w:t>
      </w:r>
    </w:p>
    <w:p w:rsidR="002D2F22" w:rsidRDefault="002D2F22" w:rsidP="002D2F22">
      <w:pPr>
        <w:pStyle w:val="Bibliography"/>
      </w:pPr>
      <w:r>
        <w:t>[63]</w:t>
      </w:r>
      <w:r>
        <w:tab/>
        <w:t xml:space="preserve">Z. Xu, Y. Wang, L. Zhang, and L. Huang, “Nanoparticle-delivered transforming growth factor-β siRNA enhances vaccination against advanced melanoma by modifying tumor microenvironment,” </w:t>
      </w:r>
      <w:r>
        <w:rPr>
          <w:i/>
          <w:iCs/>
        </w:rPr>
        <w:t>ACS Nano</w:t>
      </w:r>
      <w:r>
        <w:t>, vol. 8, no. 4, pp. 3636–3645, 2014, doi: 10.1021/nn500216y.</w:t>
      </w:r>
    </w:p>
    <w:p w:rsidR="002D2F22" w:rsidRDefault="002D2F22" w:rsidP="002D2F22">
      <w:pPr>
        <w:pStyle w:val="Bibliography"/>
      </w:pPr>
      <w:r>
        <w:t>[64]</w:t>
      </w:r>
      <w:r>
        <w:tab/>
        <w:t xml:space="preserve">L. Zhao </w:t>
      </w:r>
      <w:r>
        <w:rPr>
          <w:i/>
          <w:iCs/>
        </w:rPr>
        <w:t>et al.</w:t>
      </w:r>
      <w:r>
        <w:t xml:space="preserve">, “Nanoparticle vaccines,” </w:t>
      </w:r>
      <w:r>
        <w:rPr>
          <w:i/>
          <w:iCs/>
        </w:rPr>
        <w:t>Vaccine</w:t>
      </w:r>
      <w:r>
        <w:t>, vol. 32, no. 3, pp. 327–337, 2014, doi: 10.1016/j.vaccine.2013.11.069.</w:t>
      </w:r>
    </w:p>
    <w:p w:rsidR="002D2F22" w:rsidRDefault="002D2F22" w:rsidP="002D2F22">
      <w:pPr>
        <w:pStyle w:val="Bibliography"/>
      </w:pPr>
      <w:r>
        <w:t>[65]</w:t>
      </w:r>
      <w:r>
        <w:tab/>
        <w:t>N. Kamaly, B. Yameen, J. Wu, and O. C. Farokhzad, “Degradable Controlled-Release Polymers and Polymeric Nanoparticles : Mechanisms of Controlling Drug Release,” 2015, doi: 10.1021/acs.chemrev.5b00346.</w:t>
      </w:r>
    </w:p>
    <w:p w:rsidR="002D2F22" w:rsidRDefault="002D2F22" w:rsidP="002D2F22">
      <w:pPr>
        <w:pStyle w:val="Bibliography"/>
      </w:pPr>
      <w:r>
        <w:t>[66]</w:t>
      </w:r>
      <w:r>
        <w:tab/>
        <w:t xml:space="preserve">Y. Boonsongrit </w:t>
      </w:r>
      <w:r>
        <w:rPr>
          <w:i/>
          <w:iCs/>
        </w:rPr>
        <w:t>et al.</w:t>
      </w:r>
      <w:r>
        <w:t>, “Controlled release of bovine serum albumin from hydroxyapatite microspheres for protein delivery system,” vol. 148, pp. 162–165, 2008, doi: 10.1016/j.mseb.2007.09.006.</w:t>
      </w:r>
    </w:p>
    <w:p w:rsidR="002D2F22" w:rsidRDefault="002D2F22" w:rsidP="002D2F22">
      <w:pPr>
        <w:pStyle w:val="Bibliography"/>
      </w:pPr>
      <w:r>
        <w:t>[67]</w:t>
      </w:r>
      <w:r>
        <w:tab/>
        <w:t>S. Dasgupta, S. S. Banerjee, A. Bandyopadhyay, and S. Bose, “Zn- and Mg-Doped Hydroxyapatite Nanoparticles for Controlled Release of Protein,” vol. 26, no. 11, pp. 4958–4964, 2010, doi: 10.1021/la903617e.</w:t>
      </w:r>
    </w:p>
    <w:p w:rsidR="002D2F22" w:rsidRDefault="002D2F22" w:rsidP="002D2F22">
      <w:pPr>
        <w:pStyle w:val="Bibliography"/>
      </w:pPr>
      <w:r>
        <w:t>[68]</w:t>
      </w:r>
      <w:r>
        <w:tab/>
        <w:t xml:space="preserve">D. Chiu </w:t>
      </w:r>
      <w:r>
        <w:rPr>
          <w:i/>
          <w:iCs/>
        </w:rPr>
        <w:t>et al.</w:t>
      </w:r>
      <w:r>
        <w:t xml:space="preserve">, “Biomineralization and size control of stable calcium phosphate core-protein shell nanoparticles: potential for vaccine applications,” </w:t>
      </w:r>
      <w:r>
        <w:rPr>
          <w:i/>
          <w:iCs/>
        </w:rPr>
        <w:t>Bioconjug. Chem.</w:t>
      </w:r>
      <w:r>
        <w:t>, vol. 23, no. 3, pp. 610–617, Mar. 2012, doi: 10.1021/bc200654v.</w:t>
      </w:r>
    </w:p>
    <w:p w:rsidR="002D2F22" w:rsidRDefault="002D2F22" w:rsidP="002D2F22">
      <w:pPr>
        <w:pStyle w:val="Bibliography"/>
      </w:pPr>
      <w:r>
        <w:t>[69]</w:t>
      </w:r>
      <w:r>
        <w:tab/>
        <w:t xml:space="preserve">J. Li, Y. Yang, and L. Huang, “Calcium Phosphate Nanoparticles with an Asymmetric Lipid Bilayer Coating for siRNA Delivery to the Tumor,” </w:t>
      </w:r>
      <w:r>
        <w:rPr>
          <w:i/>
          <w:iCs/>
        </w:rPr>
        <w:t>J. Controlled Release</w:t>
      </w:r>
      <w:r>
        <w:t>, vol. 158, no. 1, pp. 108–114, Feb. 2012, doi: 10.1016/j.jconrel.2011.10.020.</w:t>
      </w:r>
    </w:p>
    <w:p w:rsidR="002D2F22" w:rsidRDefault="002D2F22" w:rsidP="002D2F22">
      <w:pPr>
        <w:pStyle w:val="Bibliography"/>
      </w:pPr>
      <w:r>
        <w:t>[70]</w:t>
      </w:r>
      <w:r>
        <w:tab/>
        <w:t xml:space="preserve">B. Slütter, P. Christiaan, Z. Ding, R. Verheul, W. Hennink, and W. Jiskoot, “Conjugation of ovalbumin to trimethyl chitosan improves immunogenicity of the antigen,” </w:t>
      </w:r>
      <w:r>
        <w:rPr>
          <w:i/>
          <w:iCs/>
        </w:rPr>
        <w:t>J. Controlled Release</w:t>
      </w:r>
      <w:r>
        <w:t>, vol. 143, no. 2, pp. 207–214, 2010, doi: 10.1016/j.jconrel.2010.01.007.</w:t>
      </w:r>
    </w:p>
    <w:p w:rsidR="002D2F22" w:rsidRDefault="002D2F22" w:rsidP="002D2F22">
      <w:pPr>
        <w:pStyle w:val="Bibliography"/>
      </w:pPr>
      <w:r>
        <w:t>[71]</w:t>
      </w:r>
      <w:r>
        <w:tab/>
        <w:t>R. Ramachandran, W. Paul, and C. P. Sharma, “Synthesis and Characterization of PEGylated Calcium Phosphate Nanoparticles for Oral Insulin Delivery,” pp. 41–48, 2008, doi: 10.1002/jbm.b.31241.</w:t>
      </w:r>
    </w:p>
    <w:p w:rsidR="002D2F22" w:rsidRDefault="002D2F22" w:rsidP="002D2F22">
      <w:pPr>
        <w:pStyle w:val="Bibliography"/>
      </w:pPr>
      <w:r>
        <w:t>[72]</w:t>
      </w:r>
      <w:r>
        <w:tab/>
        <w:t>J. M. Chem and M. Epple, “Journal of Materials Chemistry,” pp. 396–404, 2012, doi: 10.1039/c1jm14683a.</w:t>
      </w:r>
    </w:p>
    <w:p w:rsidR="002D2F22" w:rsidRDefault="002D2F22" w:rsidP="002D2F22">
      <w:pPr>
        <w:pStyle w:val="Bibliography"/>
      </w:pPr>
      <w:r>
        <w:t>[73]</w:t>
      </w:r>
      <w:r>
        <w:tab/>
        <w:t>G. Navarro-tovar, G. Palestino, S. Rosales-mendoza, G. Palestino, and S. Rosales-mendoza, “An overview on the role of silica-based materials in vaccine development An overview on the role of silica-based materials in vaccine development,” vol. 0584, no. May, 2016, doi: 10.1080/14760584.2016.1188009.</w:t>
      </w:r>
    </w:p>
    <w:p w:rsidR="002D2F22" w:rsidRDefault="002D2F22" w:rsidP="002D2F22">
      <w:pPr>
        <w:pStyle w:val="Bibliography"/>
      </w:pPr>
      <w:r>
        <w:t>[74]</w:t>
      </w:r>
      <w:r>
        <w:tab/>
        <w:t>C. Nembrini, A. Stano, K. Y. Dane, M. Ballester, A. J. Van Der Vlies, and B. J. Marsland, “Nanoparticle conjugation of antigen enhances cytotoxic T-cell responses in pulmonary vaccination,” 2011, doi: 10.1073/pnas.1104264108.</w:t>
      </w:r>
    </w:p>
    <w:p w:rsidR="002D2F22" w:rsidRDefault="002D2F22" w:rsidP="002D2F22">
      <w:pPr>
        <w:pStyle w:val="Bibliography"/>
      </w:pPr>
      <w:r>
        <w:t>[75]</w:t>
      </w:r>
      <w:r>
        <w:tab/>
        <w:t xml:space="preserve">S. V. Dorozhkin, “Calcium phosphates and human beings,” </w:t>
      </w:r>
      <w:r>
        <w:rPr>
          <w:i/>
          <w:iCs/>
        </w:rPr>
        <w:t>J. Chem. Educ.</w:t>
      </w:r>
      <w:r>
        <w:t>, vol. 83, no. 5, pp. 713–719, 2006, doi: 10.1021/ed083p713.</w:t>
      </w:r>
    </w:p>
    <w:p w:rsidR="002D2F22" w:rsidRDefault="002D2F22" w:rsidP="002D2F22">
      <w:pPr>
        <w:pStyle w:val="Bibliography"/>
      </w:pPr>
      <w:r>
        <w:t>[76]</w:t>
      </w:r>
      <w:r>
        <w:tab/>
        <w:t xml:space="preserve">C. He, Y. Hu, L. Yin, C. Tang, and C. Yin, “Effects of particle size and surface charge on cellular uptake and biodistribution of polymeric nanoparticles,” </w:t>
      </w:r>
      <w:r>
        <w:rPr>
          <w:i/>
          <w:iCs/>
        </w:rPr>
        <w:t>Biomaterials</w:t>
      </w:r>
      <w:r>
        <w:t>, vol. 31, no. 13, pp. 3657–3666, 2010, doi: 10.1016/j.biomaterials.2010.01.065.</w:t>
      </w:r>
    </w:p>
    <w:p w:rsidR="002D2F22" w:rsidRDefault="002D2F22" w:rsidP="002D2F22">
      <w:pPr>
        <w:pStyle w:val="Bibliography"/>
      </w:pPr>
      <w:r>
        <w:t>[77]</w:t>
      </w:r>
      <w:r>
        <w:tab/>
        <w:t xml:space="preserve">L. Powles </w:t>
      </w:r>
      <w:r>
        <w:rPr>
          <w:i/>
          <w:iCs/>
        </w:rPr>
        <w:t>et al.</w:t>
      </w:r>
      <w:r>
        <w:t xml:space="preserve">, “Pullulan-coated iron oxide nanoparticles for blood-stage malaria vaccine delivery,” </w:t>
      </w:r>
      <w:r>
        <w:rPr>
          <w:i/>
          <w:iCs/>
        </w:rPr>
        <w:t>Vaccines</w:t>
      </w:r>
      <w:r>
        <w:t>, vol. 8, no. 4, pp. 1–15, 2020, doi: 10.3390/vaccines8040651.</w:t>
      </w:r>
    </w:p>
    <w:p w:rsidR="002D2F22" w:rsidRDefault="002D2F22" w:rsidP="002D2F22">
      <w:pPr>
        <w:pStyle w:val="Bibliography"/>
      </w:pPr>
      <w:r>
        <w:lastRenderedPageBreak/>
        <w:t>[78]</w:t>
      </w:r>
      <w:r>
        <w:tab/>
        <w:t xml:space="preserve">T. Knuschke </w:t>
      </w:r>
      <w:r>
        <w:rPr>
          <w:i/>
          <w:iCs/>
        </w:rPr>
        <w:t>et al.</w:t>
      </w:r>
      <w:r>
        <w:t xml:space="preserve">, “Prophylactic and therapeutic vaccination with a nanoparticle-based peptide vaccine induces efficient protective immunity during acute and chronic retroviral infection,” </w:t>
      </w:r>
      <w:r>
        <w:rPr>
          <w:i/>
          <w:iCs/>
        </w:rPr>
        <w:t>Nanomedicine Nanotechnol. Biol. Med.</w:t>
      </w:r>
      <w:r>
        <w:t>, vol. 10, no. 8, pp. 1787–1798, 2014, doi: 10.1016/j.nano.2014.06.014.</w:t>
      </w:r>
    </w:p>
    <w:p w:rsidR="002D2F22" w:rsidRDefault="002D2F22" w:rsidP="002D2F22">
      <w:pPr>
        <w:pStyle w:val="Bibliography"/>
      </w:pPr>
      <w:r>
        <w:t>[79]</w:t>
      </w:r>
      <w:r>
        <w:tab/>
        <w:t xml:space="preserve">T. Knuschke, M. Epple, and A. M. Westendorf, “The type of adjuvant strongly influences the T-cell response during nanoparticle-based immunization,” </w:t>
      </w:r>
      <w:r>
        <w:rPr>
          <w:i/>
          <w:iCs/>
        </w:rPr>
        <w:t>Hum. Vaccines Immunother.</w:t>
      </w:r>
      <w:r>
        <w:t>, vol. 10, no. 1, pp. 164–169, 2014, doi: 10.4161/hv.26203.</w:t>
      </w:r>
    </w:p>
    <w:p w:rsidR="002D2F22" w:rsidRDefault="002D2F22" w:rsidP="002D2F22">
      <w:pPr>
        <w:pStyle w:val="Bibliography"/>
      </w:pPr>
      <w:r>
        <w:t>[80]</w:t>
      </w:r>
      <w:r>
        <w:tab/>
        <w:t xml:space="preserve">C. Foged, B. Brodin, S. Frokjaer, and A. Sundblad, “Particle size and surface charge affect particle uptake by human dendritic cells in an in vitro model,” </w:t>
      </w:r>
      <w:r>
        <w:rPr>
          <w:i/>
          <w:iCs/>
        </w:rPr>
        <w:t>Int. J. Pharm.</w:t>
      </w:r>
      <w:r>
        <w:t>, vol. 298, no. 2, pp. 315–322, 2005, doi: 10.1016/j.ijpharm.2005.03.035.</w:t>
      </w:r>
    </w:p>
    <w:p w:rsidR="002D2F22" w:rsidRDefault="002D2F22" w:rsidP="002D2F22">
      <w:pPr>
        <w:pStyle w:val="Bibliography"/>
      </w:pPr>
      <w:r>
        <w:t>[81]</w:t>
      </w:r>
      <w:r>
        <w:tab/>
        <w:t xml:space="preserve">S. Sharma </w:t>
      </w:r>
      <w:r>
        <w:rPr>
          <w:i/>
          <w:iCs/>
        </w:rPr>
        <w:t>et al.</w:t>
      </w:r>
      <w:r>
        <w:t xml:space="preserve">, “An insight into functionalized calcium based inorganic nanomaterials in biomedicine: Trends and transitions,” </w:t>
      </w:r>
      <w:r>
        <w:rPr>
          <w:i/>
          <w:iCs/>
        </w:rPr>
        <w:t>Colloids Surf. B Biointerfaces</w:t>
      </w:r>
      <w:r>
        <w:t>, vol. 133, pp. 120–139, 2015, doi: 10.1016/j.colsurfb.2015.05.014.</w:t>
      </w:r>
    </w:p>
    <w:p w:rsidR="002D2F22" w:rsidRDefault="002D2F22" w:rsidP="002D2F22">
      <w:pPr>
        <w:pStyle w:val="Bibliography"/>
      </w:pPr>
      <w:r>
        <w:t>[82]</w:t>
      </w:r>
      <w:r>
        <w:tab/>
        <w:t xml:space="preserve">M. Hayashi </w:t>
      </w:r>
      <w:r>
        <w:rPr>
          <w:i/>
          <w:iCs/>
        </w:rPr>
        <w:t>et al.</w:t>
      </w:r>
      <w:r>
        <w:t xml:space="preserve">, “Optimization of physiological properties of hydroxyapatite as a vaccine adjuvant,” </w:t>
      </w:r>
      <w:r>
        <w:rPr>
          <w:i/>
          <w:iCs/>
        </w:rPr>
        <w:t>Vaccine</w:t>
      </w:r>
      <w:r>
        <w:t>, vol. 34, no. 3, pp. 306–312, 2016, doi: 10.1016/j.vaccine.2015.11.059.</w:t>
      </w:r>
    </w:p>
    <w:p w:rsidR="002D2F22" w:rsidRDefault="002D2F22" w:rsidP="002D2F22">
      <w:pPr>
        <w:pStyle w:val="Bibliography"/>
      </w:pPr>
      <w:r>
        <w:t>[83]</w:t>
      </w:r>
      <w:r>
        <w:tab/>
        <w:t xml:space="preserve">L. Chen, J. M. Mccrate, J. C. M. Lee, and H. Li, “The role of surface charge on the uptake and biocompatibility of hydroxyapatite nanoparticles with osteoblast cells,” </w:t>
      </w:r>
      <w:r>
        <w:rPr>
          <w:i/>
          <w:iCs/>
        </w:rPr>
        <w:t>Nanotechnology</w:t>
      </w:r>
      <w:r>
        <w:t>, vol. 22, no. 10, 2011, doi: 10.1088/0957-4484/22/10/105708.</w:t>
      </w:r>
    </w:p>
    <w:p w:rsidR="002D2F22" w:rsidRDefault="002D2F22" w:rsidP="002D2F22">
      <w:pPr>
        <w:pStyle w:val="Bibliography"/>
      </w:pPr>
      <w:r>
        <w:t>[84]</w:t>
      </w:r>
      <w:r>
        <w:tab/>
        <w:t xml:space="preserve">M. Ramesh, L. F. Turner, R. Yadav, T. V. Rajan, A. T. Vella, and L. T. Kuhn, “Effects of the physico-chemical nature of two biomimetic crystals on the innate immune response,” </w:t>
      </w:r>
      <w:r>
        <w:rPr>
          <w:i/>
          <w:iCs/>
        </w:rPr>
        <w:t>Int. Immunopharmacol.</w:t>
      </w:r>
      <w:r>
        <w:t>, vol. 7, no. 13, pp. 1617–1629, 2007, doi: 10.1016/j.intimp.2007.08.011.</w:t>
      </w:r>
    </w:p>
    <w:p w:rsidR="002D2F22" w:rsidRDefault="002D2F22" w:rsidP="002D2F22">
      <w:pPr>
        <w:pStyle w:val="Bibliography"/>
      </w:pPr>
      <w:r>
        <w:t>[85]</w:t>
      </w:r>
      <w:r>
        <w:tab/>
        <w:t xml:space="preserve">Q. Hu </w:t>
      </w:r>
      <w:r>
        <w:rPr>
          <w:i/>
          <w:iCs/>
        </w:rPr>
        <w:t>et al.</w:t>
      </w:r>
      <w:r>
        <w:t xml:space="preserve">, “Effect of crystallinity of calcium phosphate nanoparticles on adhesion, proliferation, and differentiation of bone marrow mesenchymal stem cells,” </w:t>
      </w:r>
      <w:r>
        <w:rPr>
          <w:i/>
          <w:iCs/>
        </w:rPr>
        <w:t>J. Mater. Chem.</w:t>
      </w:r>
      <w:r>
        <w:t>, vol. 17, no. 44, pp. 4690–4698, 2007, doi: 10.1039/b710936a.</w:t>
      </w:r>
    </w:p>
    <w:p w:rsidR="002D2F22" w:rsidRDefault="002D2F22" w:rsidP="002D2F22">
      <w:pPr>
        <w:pStyle w:val="Bibliography"/>
      </w:pPr>
      <w:r>
        <w:t>[86]</w:t>
      </w:r>
      <w:r>
        <w:tab/>
        <w:t xml:space="preserve">K. L. Mueller, “Recognizing the first responders,” </w:t>
      </w:r>
      <w:r>
        <w:rPr>
          <w:i/>
          <w:iCs/>
        </w:rPr>
        <w:t>Science</w:t>
      </w:r>
      <w:r>
        <w:t>, vol. 327, no. 5963, p. 283, 2010, doi: 10.1126/science.327.5963.283.</w:t>
      </w:r>
    </w:p>
    <w:p w:rsidR="002D2F22" w:rsidRDefault="002D2F22" w:rsidP="002D2F22">
      <w:pPr>
        <w:pStyle w:val="Bibliography"/>
      </w:pPr>
      <w:r>
        <w:t>[87]</w:t>
      </w:r>
      <w:r>
        <w:tab/>
        <w:t xml:space="preserve">M. C. Matesanz </w:t>
      </w:r>
      <w:r>
        <w:rPr>
          <w:i/>
          <w:iCs/>
        </w:rPr>
        <w:t>et al.</w:t>
      </w:r>
      <w:r>
        <w:t xml:space="preserve">, “Early in vitro response of macrophages and T lymphocytes to nanocrystalline hydroxyapatites,” </w:t>
      </w:r>
      <w:r>
        <w:rPr>
          <w:i/>
          <w:iCs/>
        </w:rPr>
        <w:t>J. Colloid Interface Sci.</w:t>
      </w:r>
      <w:r>
        <w:t>, vol. 416, pp. 59–66, Feb. 2014, doi: 10.1016/j.jcis.2013.10.045.</w:t>
      </w:r>
    </w:p>
    <w:p w:rsidR="002D2F22" w:rsidRDefault="002D2F22" w:rsidP="002D2F22">
      <w:pPr>
        <w:pStyle w:val="Bibliography"/>
      </w:pPr>
      <w:r>
        <w:t>[88]</w:t>
      </w:r>
      <w:r>
        <w:tab/>
        <w:t xml:space="preserve">S. Tai </w:t>
      </w:r>
      <w:r>
        <w:rPr>
          <w:i/>
          <w:iCs/>
        </w:rPr>
        <w:t>et al.</w:t>
      </w:r>
      <w:r>
        <w:t xml:space="preserve">, “Characterization of beta-tricalcium phosphate as a novel immunomodulator,” </w:t>
      </w:r>
      <w:r>
        <w:rPr>
          <w:i/>
          <w:iCs/>
        </w:rPr>
        <w:t>Int. Immunopharmacol.</w:t>
      </w:r>
      <w:r>
        <w:t>, vol. 19, no. 1, pp. 45–51, 2014, doi: 10.1016/j.intimp.2013.12.024.</w:t>
      </w:r>
    </w:p>
    <w:p w:rsidR="002D2F22" w:rsidRDefault="002D2F22" w:rsidP="002D2F22">
      <w:pPr>
        <w:pStyle w:val="Bibliography"/>
      </w:pPr>
      <w:r>
        <w:t>[89]</w:t>
      </w:r>
      <w:r>
        <w:tab/>
        <w:t xml:space="preserve">S. R. Krutzik </w:t>
      </w:r>
      <w:r>
        <w:rPr>
          <w:i/>
          <w:iCs/>
        </w:rPr>
        <w:t>et al.</w:t>
      </w:r>
      <w:r>
        <w:t xml:space="preserve">, “TLR activation triggers the rapid differentiation of monocytes into macrophages and dendritic cells,” </w:t>
      </w:r>
      <w:r>
        <w:rPr>
          <w:i/>
          <w:iCs/>
        </w:rPr>
        <w:t>Nat. Med.</w:t>
      </w:r>
      <w:r>
        <w:t>, vol. 11, no. 6, pp. 653–660, 2005, doi: 10.1038/nm1246.</w:t>
      </w:r>
    </w:p>
    <w:p w:rsidR="002D2F22" w:rsidRDefault="002D2F22" w:rsidP="002D2F22">
      <w:pPr>
        <w:pStyle w:val="Bibliography"/>
      </w:pPr>
      <w:r>
        <w:t>[90]</w:t>
      </w:r>
      <w:r>
        <w:tab/>
        <w:t xml:space="preserve">Y. H. Luo, L. W. Chang, and P. Lin, “Metal-Based Nanoparticles and the Immune System: Activation, Inflammation, and Potential Applications,” </w:t>
      </w:r>
      <w:r>
        <w:rPr>
          <w:i/>
          <w:iCs/>
        </w:rPr>
        <w:t>BioMed Res. Int.</w:t>
      </w:r>
      <w:r>
        <w:t>, vol. 2015, no. Figure 1, 2015, doi: 10.1155/2015/143720.</w:t>
      </w:r>
    </w:p>
    <w:p w:rsidR="002D2F22" w:rsidRDefault="002D2F22" w:rsidP="002D2F22">
      <w:pPr>
        <w:pStyle w:val="Bibliography"/>
      </w:pPr>
      <w:r>
        <w:t>[91]</w:t>
      </w:r>
      <w:r>
        <w:tab/>
        <w:t xml:space="preserve">V. Sokolova, T. Knuschke, A. Kovtun, J. Buer, M. Epple, and A. M. Westendorf, “The use of calcium phosphate nanoparticles encapsulating Toll-like receptor ligands and the antigen hemagglutinin to induce dendritic cell maturation and T cell activation,” </w:t>
      </w:r>
      <w:r>
        <w:rPr>
          <w:i/>
          <w:iCs/>
        </w:rPr>
        <w:t>Biomaterials</w:t>
      </w:r>
      <w:r>
        <w:t>, vol. 31, no. 21, pp. 5627–5633, 2010, doi: 10.1016/j.biomaterials.2010.03.067.</w:t>
      </w:r>
    </w:p>
    <w:p w:rsidR="002D2F22" w:rsidRDefault="002D2F22" w:rsidP="002D2F22">
      <w:pPr>
        <w:pStyle w:val="Bibliography"/>
      </w:pPr>
      <w:r>
        <w:t>[92]</w:t>
      </w:r>
      <w:r>
        <w:tab/>
        <w:t xml:space="preserve">D. Kozlova </w:t>
      </w:r>
      <w:r>
        <w:rPr>
          <w:i/>
          <w:iCs/>
        </w:rPr>
        <w:t>et al.</w:t>
      </w:r>
      <w:r>
        <w:t xml:space="preserve">, “Calcium phosphate nanoparticles show an effective activation of the innate immune response in vitro and in vivo after functionalization with flagellin,” </w:t>
      </w:r>
      <w:r>
        <w:rPr>
          <w:i/>
          <w:iCs/>
        </w:rPr>
        <w:t>Virol. Sin.</w:t>
      </w:r>
      <w:r>
        <w:t>, vol. 29, no. 1, pp. 33–39, 2014, doi: 10.1007/s12250-014-3379-0.</w:t>
      </w:r>
    </w:p>
    <w:p w:rsidR="002D2F22" w:rsidRDefault="002D2F22" w:rsidP="002D2F22">
      <w:pPr>
        <w:pStyle w:val="Bibliography"/>
      </w:pPr>
      <w:r>
        <w:t>[93]</w:t>
      </w:r>
      <w:r>
        <w:tab/>
        <w:t xml:space="preserve">F. Hayashi </w:t>
      </w:r>
      <w:r>
        <w:rPr>
          <w:i/>
          <w:iCs/>
        </w:rPr>
        <w:t>et al.</w:t>
      </w:r>
      <w:r>
        <w:t xml:space="preserve">, “The innate immune response to bacterial flagellin is mediated by Toll-like receptor 5,” </w:t>
      </w:r>
      <w:r>
        <w:rPr>
          <w:i/>
          <w:iCs/>
        </w:rPr>
        <w:t>Nature</w:t>
      </w:r>
      <w:r>
        <w:t>, vol. 410, no. 6832, pp. 1099–1103, 2001, doi: 10.1038/35074106.</w:t>
      </w:r>
    </w:p>
    <w:p w:rsidR="002D2F22" w:rsidRDefault="002D2F22" w:rsidP="002D2F22">
      <w:pPr>
        <w:pStyle w:val="Bibliography"/>
      </w:pPr>
      <w:r>
        <w:t>[94]</w:t>
      </w:r>
      <w:r>
        <w:tab/>
        <w:t>T. Behera and P. Swain, “Antigen adsorbed calcium phosphate nanoparticles stimulate both innate and adaptive immune response in fish , Labeo rohita H .,” vol. 271, pp. 350–359, 2011, doi: 10.1016/j.cellimm.2011.07.015.</w:t>
      </w:r>
    </w:p>
    <w:p w:rsidR="002D2F22" w:rsidRDefault="002D2F22" w:rsidP="002D2F22">
      <w:pPr>
        <w:pStyle w:val="Bibliography"/>
      </w:pPr>
      <w:r>
        <w:lastRenderedPageBreak/>
        <w:t>[95]</w:t>
      </w:r>
      <w:r>
        <w:tab/>
        <w:t xml:space="preserve">R. Medzhitov, “Recognition of microorganisms and activation of the immune response,” </w:t>
      </w:r>
      <w:r>
        <w:rPr>
          <w:i/>
          <w:iCs/>
        </w:rPr>
        <w:t>Nature</w:t>
      </w:r>
      <w:r>
        <w:t>, vol. 449, no. 7164, Art. no. 7164, Oct. 2007, doi: 10.1038/nature06246.</w:t>
      </w:r>
    </w:p>
    <w:p w:rsidR="002D2F22" w:rsidRDefault="002D2F22" w:rsidP="002D2F22">
      <w:pPr>
        <w:pStyle w:val="Bibliography"/>
      </w:pPr>
      <w:r>
        <w:t>[96]</w:t>
      </w:r>
      <w:r>
        <w:tab/>
        <w:t xml:space="preserve">Q. He, A. R. Mitchell, S. L. Johnson, C. Wagner-Bartak, T. Morcol, and S. J. D. Bell, “Calcium phosphate nanoparticle adjuvant,” </w:t>
      </w:r>
      <w:r>
        <w:rPr>
          <w:i/>
          <w:iCs/>
        </w:rPr>
        <w:t>Clin. Diagn. Lab. Immunol.</w:t>
      </w:r>
      <w:r>
        <w:t>, vol. 7, no. 6, pp. 899–903, 2000, doi: 10.1128/CDLI.7.6.899-903.2000.</w:t>
      </w:r>
    </w:p>
    <w:p w:rsidR="002D2F22" w:rsidRDefault="002D2F22" w:rsidP="002D2F22">
      <w:pPr>
        <w:pStyle w:val="Bibliography"/>
      </w:pPr>
      <w:r>
        <w:t>[97]</w:t>
      </w:r>
      <w:r>
        <w:tab/>
        <w:t xml:space="preserve">K. Viswanathan, V. P. Gopinath, and G. D. Raj, “Formulation of Newcastle disease virus coupled calcium phosphate nanoparticles: An effective strategy for oculonasal delivery to chicken,” </w:t>
      </w:r>
      <w:r>
        <w:rPr>
          <w:i/>
          <w:iCs/>
        </w:rPr>
        <w:t>Colloids Surf. B Biointerfaces</w:t>
      </w:r>
      <w:r>
        <w:t>, vol. 116, pp. 9–16, 2014, doi: 10.1016/j.colsurfb.2013.12.017.</w:t>
      </w:r>
    </w:p>
    <w:p w:rsidR="002D2F22" w:rsidRDefault="002D2F22" w:rsidP="002D2F22">
      <w:pPr>
        <w:pStyle w:val="Bibliography"/>
      </w:pPr>
      <w:r>
        <w:t>[98]</w:t>
      </w:r>
      <w:r>
        <w:tab/>
        <w:t xml:space="preserve">D. H. Joyappa, C. Ashok Kumar, N. Banumathi, G. R. Reddy, and V. V. S. Suryanarayana, “Calcium phosphate nanoparticle prepared with foot and mouth disease virus P1-3CD gene construct protects mice and guinea pigs against the challenge virus,” </w:t>
      </w:r>
      <w:r>
        <w:rPr>
          <w:i/>
          <w:iCs/>
        </w:rPr>
        <w:t>Vet. Microbiol.</w:t>
      </w:r>
      <w:r>
        <w:t>, vol. 139, no. 1–2, pp. 58–66, 2009, doi: 10.1016/j.vetmic.2009.05.004.</w:t>
      </w:r>
    </w:p>
    <w:p w:rsidR="002D2F22" w:rsidRDefault="002D2F22" w:rsidP="002D2F22">
      <w:pPr>
        <w:pStyle w:val="Bibliography"/>
      </w:pPr>
      <w:r>
        <w:t>[99]</w:t>
      </w:r>
      <w:r>
        <w:tab/>
        <w:t xml:space="preserve">V. V. Temchura, D. Kozlova, V. Sokolova, K. Überla, and M. Epple, “Targeting and activation of antigen-specific B-cells by calcium phosphate nanoparticles loaded with protein antigen,” </w:t>
      </w:r>
      <w:r>
        <w:rPr>
          <w:i/>
          <w:iCs/>
        </w:rPr>
        <w:t>Biomaterials</w:t>
      </w:r>
      <w:r>
        <w:t>, vol. 35, no. 23, pp. 6098–6105, 2014, doi: 10.1016/j.biomaterials.2014.04.010.</w:t>
      </w:r>
    </w:p>
    <w:p w:rsidR="002D2F22" w:rsidRDefault="002D2F22" w:rsidP="002D2F22">
      <w:pPr>
        <w:pStyle w:val="Bibliography"/>
      </w:pPr>
      <w:r>
        <w:t>[100]</w:t>
      </w:r>
      <w:r>
        <w:tab/>
        <w:t xml:space="preserve">B. Y. Chua, T. Sekiya, M. Al, K. R. Short, D. E. Mainwaring, and D. C. Jackson, “Biomaterials A single dose biodegradable vaccine depot that induces persistently high levels of antibody over a year,” </w:t>
      </w:r>
      <w:r>
        <w:rPr>
          <w:i/>
          <w:iCs/>
        </w:rPr>
        <w:t>Biomaterials</w:t>
      </w:r>
      <w:r>
        <w:t>, vol. 53, pp. 50–57, 2015, doi: 10.1016/j.biomaterials.2015.02.066.</w:t>
      </w:r>
    </w:p>
    <w:p w:rsidR="002D2F22" w:rsidRDefault="002D2F22" w:rsidP="002D2F22">
      <w:pPr>
        <w:pStyle w:val="Bibliography"/>
      </w:pPr>
      <w:r>
        <w:t>[101]</w:t>
      </w:r>
      <w:r>
        <w:tab/>
        <w:t xml:space="preserve">C. Zilker </w:t>
      </w:r>
      <w:r>
        <w:rPr>
          <w:i/>
          <w:iCs/>
        </w:rPr>
        <w:t>et al.</w:t>
      </w:r>
      <w:r>
        <w:t xml:space="preserve">, “Nanoparticle-based B-cell targeting vaccines: Tailoring of humoral immune responses by functionalization with different TLR-ligands,” </w:t>
      </w:r>
      <w:r>
        <w:rPr>
          <w:i/>
          <w:iCs/>
        </w:rPr>
        <w:t>Nanomedicine Nanotechnol. Biol. Med.</w:t>
      </w:r>
      <w:r>
        <w:t>, vol. 13, no. 1, pp. 173–182, 2017, doi: 10.1016/j.nano.2016.08.028.</w:t>
      </w:r>
    </w:p>
    <w:p w:rsidR="002D2F22" w:rsidRDefault="002D2F22" w:rsidP="002D2F22">
      <w:pPr>
        <w:pStyle w:val="Bibliography"/>
      </w:pPr>
      <w:r>
        <w:t>[102]</w:t>
      </w:r>
      <w:r>
        <w:tab/>
        <w:t>Z. Sadeghi, M. Fasihi-ramandi, and S. Bouzari, “Nanoparticle-Based Vaccines for Brucellosis : Calcium Phosphate Nanoparticles-Adsorbed Antigens Induce Cross Protective Response in Mice,” pp. 3877–3886, 2020.</w:t>
      </w:r>
    </w:p>
    <w:p w:rsidR="002D2F22" w:rsidRDefault="002D2F22" w:rsidP="002D2F22">
      <w:pPr>
        <w:pStyle w:val="Bibliography"/>
      </w:pPr>
      <w:r>
        <w:t>[103]</w:t>
      </w:r>
      <w:r>
        <w:tab/>
        <w:t xml:space="preserve">S. Dodangeh, M. Fasihi-ramandi, A. Daryani, and R. Valadan, “Microbial Pathogenesis Protective efficacy by a novel multi-epitope vaccine , including MIC3 , ROP8 , and SAG1 , against acute Toxoplasma gondii infection in BALB / c mice,” </w:t>
      </w:r>
      <w:r>
        <w:rPr>
          <w:i/>
          <w:iCs/>
        </w:rPr>
        <w:t>Microb. Pathog.</w:t>
      </w:r>
      <w:r>
        <w:t>, vol. 153, no. January, p. 104764, 2021, doi: 10.1016/j.micpath.2021.104764.</w:t>
      </w:r>
    </w:p>
    <w:p w:rsidR="002D2F22" w:rsidRDefault="002D2F22" w:rsidP="002D2F22">
      <w:pPr>
        <w:pStyle w:val="Bibliography"/>
      </w:pPr>
      <w:r>
        <w:t>[104]</w:t>
      </w:r>
      <w:r>
        <w:tab/>
        <w:t xml:space="preserve">T. J. Levingstone, S. Herbaj, and N. J. Dunne, “Calcium Phosphate Nanoparticles for Therapeutic Applications in Bone Regeneration,” </w:t>
      </w:r>
      <w:r>
        <w:rPr>
          <w:i/>
          <w:iCs/>
        </w:rPr>
        <w:t>Nanomaterials</w:t>
      </w:r>
      <w:r>
        <w:t>, vol. 9, no. 11, Art. no. 11, Nov. 2019, doi: 10.3390/nano9111570.</w:t>
      </w:r>
    </w:p>
    <w:p w:rsidR="002D2F22" w:rsidRDefault="002D2F22" w:rsidP="002D2F22">
      <w:pPr>
        <w:pStyle w:val="Bibliography"/>
      </w:pPr>
      <w:r>
        <w:t>[105]</w:t>
      </w:r>
      <w:r>
        <w:tab/>
        <w:t xml:space="preserve">D. Huang, B. He, and P. Mi, “Calcium phosphate nanocarriers for drug delivery to tumors: imaging, therapy and theranostics,” </w:t>
      </w:r>
      <w:r>
        <w:rPr>
          <w:i/>
          <w:iCs/>
        </w:rPr>
        <w:t>Biomater. Sci.</w:t>
      </w:r>
      <w:r>
        <w:t>, vol. 7, no. 10, pp. 3942–3960, Sep. 2019, doi: 10.1039/C9BM00831D.</w:t>
      </w:r>
    </w:p>
    <w:p w:rsidR="002D2F22" w:rsidRDefault="002D2F22" w:rsidP="002D2F22">
      <w:pPr>
        <w:pStyle w:val="Bibliography"/>
      </w:pPr>
      <w:r>
        <w:t>[106]</w:t>
      </w:r>
      <w:r>
        <w:tab/>
        <w:t xml:space="preserve">R. Khalifehzadeh and H. Arami, “Biodegradable calcium phosphate nanoparticles for cancer therapy,” </w:t>
      </w:r>
      <w:r>
        <w:rPr>
          <w:i/>
          <w:iCs/>
        </w:rPr>
        <w:t>Adv. Colloid Interface Sci.</w:t>
      </w:r>
      <w:r>
        <w:t>, vol. 279, p. 102157, May 2020, doi: 10.1016/j.cis.2020.102157.</w:t>
      </w:r>
    </w:p>
    <w:p w:rsidR="002D2F22" w:rsidRDefault="002D2F22" w:rsidP="002D2F22">
      <w:pPr>
        <w:pStyle w:val="Bibliography"/>
      </w:pPr>
      <w:r>
        <w:t>[107]</w:t>
      </w:r>
      <w:r>
        <w:tab/>
        <w:t xml:space="preserve">S. Chandrasekaran and M. R. King, “Microenvironment of Tumor-Draining Lymph Nodes: Opportunities for Liposome-Based Targeted Therapy,” </w:t>
      </w:r>
      <w:r>
        <w:rPr>
          <w:i/>
          <w:iCs/>
        </w:rPr>
        <w:t>Int. J. Mol. Sci.</w:t>
      </w:r>
      <w:r>
        <w:t>, vol. 15, no. 11, Art. no. 11, Nov. 2014, doi: 10.3390/ijms151120209.</w:t>
      </w:r>
    </w:p>
    <w:p w:rsidR="002D2F22" w:rsidRDefault="002D2F22" w:rsidP="002D2F22">
      <w:pPr>
        <w:pStyle w:val="Bibliography"/>
      </w:pPr>
      <w:r>
        <w:t>[108]</w:t>
      </w:r>
      <w:r>
        <w:tab/>
        <w:t xml:space="preserve">C. J. M. Melief, T. van Hall, R. Arens, F. Ossendorp, and S. H. van der Burg, “Therapeutic cancer vaccines,” </w:t>
      </w:r>
      <w:r>
        <w:rPr>
          <w:i/>
          <w:iCs/>
        </w:rPr>
        <w:t>J. Clin. Invest.</w:t>
      </w:r>
      <w:r>
        <w:t>, vol. 125, no. 9, pp. 3401–3412, Sep. 2015, doi: 10.1172/JCI80009.</w:t>
      </w:r>
    </w:p>
    <w:p w:rsidR="002D2F22" w:rsidRDefault="002D2F22" w:rsidP="002D2F22">
      <w:pPr>
        <w:pStyle w:val="Bibliography"/>
      </w:pPr>
      <w:r>
        <w:t>[109]</w:t>
      </w:r>
      <w:r>
        <w:tab/>
        <w:t xml:space="preserve">Z. Y. Xu-Monette, M. Zhang, J. Li, and K. H. Young, “PD-1/PD-L1 Blockade: Have We Found the Key to Unleash the Antitumor Immune Response?,” </w:t>
      </w:r>
      <w:r>
        <w:rPr>
          <w:i/>
          <w:iCs/>
        </w:rPr>
        <w:t>Front. Immunol.</w:t>
      </w:r>
      <w:r>
        <w:t>, vol. 8, p. 1597, Dec. 2017, doi: 10.3389/fimmu.2017.01597.</w:t>
      </w:r>
    </w:p>
    <w:p w:rsidR="002D2F22" w:rsidRDefault="002D2F22" w:rsidP="002D2F22">
      <w:pPr>
        <w:pStyle w:val="Bibliography"/>
      </w:pPr>
      <w:r>
        <w:t>[110]</w:t>
      </w:r>
      <w:r>
        <w:tab/>
        <w:t xml:space="preserve">M. W. L. Teng, S. F. Ngiow, A. Ribas, and M. J. Smyth, “Classifying Cancers Based on T-cell Infiltration and PD-L1,” </w:t>
      </w:r>
      <w:r>
        <w:rPr>
          <w:i/>
          <w:iCs/>
        </w:rPr>
        <w:t>Cancer Res.</w:t>
      </w:r>
      <w:r>
        <w:t>, vol. 75, no. 11, pp. 2139–2145, Jun. 2015, doi: 10.1158/0008-5472.CAN-15-0255.</w:t>
      </w:r>
    </w:p>
    <w:p w:rsidR="002D2F22" w:rsidRDefault="002D2F22" w:rsidP="002D2F22">
      <w:pPr>
        <w:pStyle w:val="Bibliography"/>
      </w:pPr>
      <w:r>
        <w:lastRenderedPageBreak/>
        <w:t>[111]</w:t>
      </w:r>
      <w:r>
        <w:tab/>
        <w:t xml:space="preserve">J. L. Geiger, J. R. Grandis, and J. E. Bauman, “The STAT3 pathway as a therapeutic target in head and neck cancer: Barriers and innovations,” </w:t>
      </w:r>
      <w:r>
        <w:rPr>
          <w:i/>
          <w:iCs/>
        </w:rPr>
        <w:t>Oral Oncol.</w:t>
      </w:r>
      <w:r>
        <w:t>, vol. 56, pp. 84–92, May 2016, doi: 10.1016/j.oraloncology.2015.11.022.</w:t>
      </w:r>
    </w:p>
    <w:p w:rsidR="002D2F22" w:rsidRDefault="002D2F22" w:rsidP="002D2F22">
      <w:pPr>
        <w:pStyle w:val="Bibliography"/>
      </w:pPr>
      <w:r>
        <w:t>[112]</w:t>
      </w:r>
      <w:r>
        <w:tab/>
        <w:t xml:space="preserve">S. Du Four </w:t>
      </w:r>
      <w:r>
        <w:rPr>
          <w:i/>
          <w:iCs/>
        </w:rPr>
        <w:t>et al.</w:t>
      </w:r>
      <w:r>
        <w:t xml:space="preserve">, “Axitinib increases the infiltration of immune cells and reduces the suppressive capacity of monocytic MDSCs in an intracranial mouse melanoma model,” </w:t>
      </w:r>
      <w:r>
        <w:rPr>
          <w:i/>
          <w:iCs/>
        </w:rPr>
        <w:t>Oncoimmunology</w:t>
      </w:r>
      <w:r>
        <w:t>, vol. 4, no. 4, p. e998107, Apr. 2015, doi: 10.1080/2162402X.2014.998107.</w:t>
      </w:r>
    </w:p>
    <w:p w:rsidR="002D2F22" w:rsidRDefault="002D2F22" w:rsidP="002D2F22">
      <w:pPr>
        <w:pStyle w:val="Bibliography"/>
      </w:pPr>
      <w:r>
        <w:t>[113]</w:t>
      </w:r>
      <w:r>
        <w:tab/>
        <w:t xml:space="preserve">C. T. Garnett, J. Schlom, and J. W. Hodge, “Combination of Docetaxel and Recombinant Vaccine Enhances T-Cell Responses and Antitumor Activity,” </w:t>
      </w:r>
      <w:r>
        <w:rPr>
          <w:i/>
          <w:iCs/>
        </w:rPr>
        <w:t>Clin. Cancer Res. Off. J. Am. Assoc. Cancer Res.</w:t>
      </w:r>
      <w:r>
        <w:t>, vol. 14, no. 11, pp. 3536–3544, Jun. 2008, doi: 10.1158/1078-0432.CCR-07-4025.</w:t>
      </w:r>
    </w:p>
    <w:p w:rsidR="002D2F22" w:rsidRDefault="002D2F22" w:rsidP="002D2F22">
      <w:pPr>
        <w:pStyle w:val="Bibliography"/>
      </w:pPr>
      <w:r>
        <w:t>[114]</w:t>
      </w:r>
      <w:r>
        <w:tab/>
        <w:t xml:space="preserve">J. W. Hodge, A. Ardiani, B. Farsaci, A. R. Kwilas, and S. Gameiro, “The Tipping Point for Combination Therapy: Cancer Vaccines with Radiation, Chemotherapy, or Targeted Small Molecule Inhibitors,” </w:t>
      </w:r>
      <w:r>
        <w:rPr>
          <w:i/>
          <w:iCs/>
        </w:rPr>
        <w:t>Semin. Oncol.</w:t>
      </w:r>
      <w:r>
        <w:t>, vol. 39, no. 3, pp. 323–339, Jun. 2012, doi: 10.1053/j.seminoncol.2012.02.006.</w:t>
      </w:r>
    </w:p>
    <w:p w:rsidR="00BB1183" w:rsidRDefault="00BB1183" w:rsidP="000906D7">
      <w:pPr>
        <w:spacing w:line="360" w:lineRule="auto"/>
        <w:jc w:val="both"/>
      </w:pPr>
      <w:r>
        <w:fldChar w:fldCharType="end"/>
      </w:r>
    </w:p>
    <w:sectPr w:rsidR="00BB11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27DD" w:rsidRDefault="006D27DD" w:rsidP="00BD13C1">
      <w:pPr>
        <w:spacing w:after="0" w:line="240" w:lineRule="auto"/>
      </w:pPr>
      <w:r>
        <w:separator/>
      </w:r>
    </w:p>
  </w:endnote>
  <w:endnote w:type="continuationSeparator" w:id="0">
    <w:p w:rsidR="006D27DD" w:rsidRDefault="006D27DD" w:rsidP="00BD13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27DD" w:rsidRDefault="006D27DD" w:rsidP="00BD13C1">
      <w:pPr>
        <w:spacing w:after="0" w:line="240" w:lineRule="auto"/>
      </w:pPr>
      <w:r>
        <w:separator/>
      </w:r>
    </w:p>
  </w:footnote>
  <w:footnote w:type="continuationSeparator" w:id="0">
    <w:p w:rsidR="006D27DD" w:rsidRDefault="006D27DD" w:rsidP="00BD13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21745B9"/>
    <w:multiLevelType w:val="hybridMultilevel"/>
    <w:tmpl w:val="4EEC4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EC58F1"/>
    <w:multiLevelType w:val="multilevel"/>
    <w:tmpl w:val="4D9A76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1674"/>
    <w:rsid w:val="0002684E"/>
    <w:rsid w:val="000906D7"/>
    <w:rsid w:val="000C4464"/>
    <w:rsid w:val="000C6D39"/>
    <w:rsid w:val="000E3756"/>
    <w:rsid w:val="0013609C"/>
    <w:rsid w:val="00136798"/>
    <w:rsid w:val="001811F9"/>
    <w:rsid w:val="001D367E"/>
    <w:rsid w:val="001D635B"/>
    <w:rsid w:val="0023795D"/>
    <w:rsid w:val="0025489F"/>
    <w:rsid w:val="00254ED3"/>
    <w:rsid w:val="00294FE0"/>
    <w:rsid w:val="002D2F22"/>
    <w:rsid w:val="002F54CB"/>
    <w:rsid w:val="003051BC"/>
    <w:rsid w:val="00306777"/>
    <w:rsid w:val="00342CC9"/>
    <w:rsid w:val="003646C9"/>
    <w:rsid w:val="003E1674"/>
    <w:rsid w:val="00423611"/>
    <w:rsid w:val="00453D3F"/>
    <w:rsid w:val="00475E93"/>
    <w:rsid w:val="004B16BE"/>
    <w:rsid w:val="004B6219"/>
    <w:rsid w:val="004D63C4"/>
    <w:rsid w:val="004E2AE4"/>
    <w:rsid w:val="004F4EFB"/>
    <w:rsid w:val="00504A2B"/>
    <w:rsid w:val="00510F7C"/>
    <w:rsid w:val="0051190E"/>
    <w:rsid w:val="00523AAA"/>
    <w:rsid w:val="005E218D"/>
    <w:rsid w:val="005F3281"/>
    <w:rsid w:val="00621B83"/>
    <w:rsid w:val="00677793"/>
    <w:rsid w:val="0068688E"/>
    <w:rsid w:val="006A124F"/>
    <w:rsid w:val="006A467B"/>
    <w:rsid w:val="006D27DD"/>
    <w:rsid w:val="00704A03"/>
    <w:rsid w:val="00733426"/>
    <w:rsid w:val="007337A4"/>
    <w:rsid w:val="007363E3"/>
    <w:rsid w:val="007A381C"/>
    <w:rsid w:val="007E40B0"/>
    <w:rsid w:val="00816913"/>
    <w:rsid w:val="00892A5A"/>
    <w:rsid w:val="008B193F"/>
    <w:rsid w:val="008F1B48"/>
    <w:rsid w:val="008F2C96"/>
    <w:rsid w:val="008F381A"/>
    <w:rsid w:val="008F6CB6"/>
    <w:rsid w:val="0091488E"/>
    <w:rsid w:val="009514FE"/>
    <w:rsid w:val="009738AD"/>
    <w:rsid w:val="00975DDE"/>
    <w:rsid w:val="009A6856"/>
    <w:rsid w:val="009B100D"/>
    <w:rsid w:val="009C1314"/>
    <w:rsid w:val="009C3D19"/>
    <w:rsid w:val="009C4F82"/>
    <w:rsid w:val="009E008F"/>
    <w:rsid w:val="00A11372"/>
    <w:rsid w:val="00A1300B"/>
    <w:rsid w:val="00A510F2"/>
    <w:rsid w:val="00A66350"/>
    <w:rsid w:val="00A86590"/>
    <w:rsid w:val="00A96815"/>
    <w:rsid w:val="00AB71FF"/>
    <w:rsid w:val="00B03948"/>
    <w:rsid w:val="00B41736"/>
    <w:rsid w:val="00B52217"/>
    <w:rsid w:val="00B83785"/>
    <w:rsid w:val="00BB1183"/>
    <w:rsid w:val="00BD01C4"/>
    <w:rsid w:val="00BD13C1"/>
    <w:rsid w:val="00BF01A8"/>
    <w:rsid w:val="00BF3FC9"/>
    <w:rsid w:val="00C15612"/>
    <w:rsid w:val="00C2381F"/>
    <w:rsid w:val="00C513A9"/>
    <w:rsid w:val="00D0612E"/>
    <w:rsid w:val="00D30E53"/>
    <w:rsid w:val="00D41A7A"/>
    <w:rsid w:val="00D96FB4"/>
    <w:rsid w:val="00DB04ED"/>
    <w:rsid w:val="00DC2A19"/>
    <w:rsid w:val="00DE56DB"/>
    <w:rsid w:val="00E15861"/>
    <w:rsid w:val="00E24612"/>
    <w:rsid w:val="00E46B51"/>
    <w:rsid w:val="00E81446"/>
    <w:rsid w:val="00E93877"/>
    <w:rsid w:val="00EA3FE2"/>
    <w:rsid w:val="00EA7177"/>
    <w:rsid w:val="00F338DB"/>
    <w:rsid w:val="00F40C7A"/>
    <w:rsid w:val="00FA3C07"/>
    <w:rsid w:val="00FA42E5"/>
    <w:rsid w:val="00FD52EF"/>
    <w:rsid w:val="00FE185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688F6B"/>
  <w15:chartTrackingRefBased/>
  <w15:docId w15:val="{17D2EB52-B39F-4B5F-A75D-5844446EC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FD52EF"/>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63E3"/>
    <w:pPr>
      <w:ind w:left="720"/>
      <w:contextualSpacing/>
    </w:pPr>
  </w:style>
  <w:style w:type="character" w:styleId="Hyperlink">
    <w:name w:val="Hyperlink"/>
    <w:basedOn w:val="DefaultParagraphFont"/>
    <w:uiPriority w:val="99"/>
    <w:semiHidden/>
    <w:unhideWhenUsed/>
    <w:rsid w:val="0051190E"/>
    <w:rPr>
      <w:color w:val="0000FF"/>
      <w:u w:val="single"/>
    </w:rPr>
  </w:style>
  <w:style w:type="paragraph" w:styleId="Bibliography">
    <w:name w:val="Bibliography"/>
    <w:basedOn w:val="Normal"/>
    <w:next w:val="Normal"/>
    <w:uiPriority w:val="37"/>
    <w:unhideWhenUsed/>
    <w:rsid w:val="00BB1183"/>
    <w:pPr>
      <w:tabs>
        <w:tab w:val="left" w:pos="384"/>
      </w:tabs>
      <w:spacing w:after="0" w:line="240" w:lineRule="auto"/>
      <w:ind w:left="384" w:hanging="384"/>
    </w:pPr>
  </w:style>
  <w:style w:type="character" w:customStyle="1" w:styleId="anchor-text">
    <w:name w:val="anchor-text"/>
    <w:basedOn w:val="DefaultParagraphFont"/>
    <w:rsid w:val="00C513A9"/>
  </w:style>
  <w:style w:type="character" w:customStyle="1" w:styleId="Heading2Char">
    <w:name w:val="Heading 2 Char"/>
    <w:basedOn w:val="DefaultParagraphFont"/>
    <w:link w:val="Heading2"/>
    <w:uiPriority w:val="9"/>
    <w:rsid w:val="00FD52EF"/>
    <w:rPr>
      <w:rFonts w:ascii="Times New Roman" w:eastAsia="Times New Roman" w:hAnsi="Times New Roman" w:cs="Times New Roman"/>
      <w:b/>
      <w:bCs/>
      <w:sz w:val="36"/>
      <w:szCs w:val="36"/>
    </w:rPr>
  </w:style>
  <w:style w:type="character" w:customStyle="1" w:styleId="fontstyle01">
    <w:name w:val="fontstyle01"/>
    <w:basedOn w:val="DefaultParagraphFont"/>
    <w:rsid w:val="00FD52EF"/>
    <w:rPr>
      <w:rFonts w:ascii="Calibri" w:hAnsi="Calibri" w:cs="Calibri" w:hint="default"/>
      <w:b w:val="0"/>
      <w:bCs w:val="0"/>
      <w:i w:val="0"/>
      <w:iCs w:val="0"/>
      <w:color w:val="000000"/>
      <w:sz w:val="24"/>
      <w:szCs w:val="24"/>
    </w:rPr>
  </w:style>
  <w:style w:type="paragraph" w:styleId="FootnoteText">
    <w:name w:val="footnote text"/>
    <w:basedOn w:val="Normal"/>
    <w:link w:val="FootnoteTextChar"/>
    <w:uiPriority w:val="99"/>
    <w:semiHidden/>
    <w:unhideWhenUsed/>
    <w:rsid w:val="00BD13C1"/>
    <w:pPr>
      <w:spacing w:after="0" w:line="240" w:lineRule="auto"/>
    </w:pPr>
    <w:rPr>
      <w:kern w:val="2"/>
      <w:sz w:val="20"/>
      <w:szCs w:val="20"/>
      <w:lang w:val="en-IN"/>
      <w14:ligatures w14:val="standardContextual"/>
    </w:rPr>
  </w:style>
  <w:style w:type="character" w:customStyle="1" w:styleId="FootnoteTextChar">
    <w:name w:val="Footnote Text Char"/>
    <w:basedOn w:val="DefaultParagraphFont"/>
    <w:link w:val="FootnoteText"/>
    <w:uiPriority w:val="99"/>
    <w:semiHidden/>
    <w:rsid w:val="00BD13C1"/>
    <w:rPr>
      <w:kern w:val="2"/>
      <w:sz w:val="20"/>
      <w:szCs w:val="20"/>
      <w:lang w:val="en-IN"/>
      <w14:ligatures w14:val="standardContextual"/>
    </w:rPr>
  </w:style>
  <w:style w:type="character" w:styleId="FootnoteReference">
    <w:name w:val="footnote reference"/>
    <w:basedOn w:val="DefaultParagraphFont"/>
    <w:uiPriority w:val="99"/>
    <w:semiHidden/>
    <w:unhideWhenUsed/>
    <w:rsid w:val="00BD13C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039A052-BDC7-42D1-BC60-E95078073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7</TotalTime>
  <Pages>23</Pages>
  <Words>53468</Words>
  <Characters>304773</Characters>
  <Application>Microsoft Office Word</Application>
  <DocSecurity>0</DocSecurity>
  <Lines>2539</Lines>
  <Paragraphs>7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wa Begam</dc:creator>
  <cp:keywords/>
  <dc:description/>
  <cp:lastModifiedBy>Howa Begam</cp:lastModifiedBy>
  <cp:revision>59</cp:revision>
  <dcterms:created xsi:type="dcterms:W3CDTF">2023-03-08T06:52:00Z</dcterms:created>
  <dcterms:modified xsi:type="dcterms:W3CDTF">2023-08-10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2YFmZW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